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192B23D4" w:rsidR="00AC0E77" w:rsidRPr="00453157" w:rsidRDefault="00AC0E77" w:rsidP="00D15C27">
            <w:pPr>
              <w:rPr>
                <w:sz w:val="48"/>
                <w:szCs w:val="48"/>
              </w:rPr>
            </w:pPr>
            <w:r w:rsidRPr="00453157">
              <w:rPr>
                <w:sz w:val="48"/>
                <w:szCs w:val="48"/>
              </w:rPr>
              <w:t>XX-</w:t>
            </w:r>
            <w:r w:rsidR="00E734DF">
              <w:rPr>
                <w:sz w:val="48"/>
                <w:szCs w:val="48"/>
              </w:rPr>
              <w:t>06</w:t>
            </w:r>
            <w:r w:rsidRPr="00453157">
              <w:rPr>
                <w:sz w:val="48"/>
                <w:szCs w:val="48"/>
              </w:rPr>
              <w:t>-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w:t>
        </w:r>
        <w:proofErr w:type="spellStart"/>
        <w:r w:rsidRPr="00AC0E77">
          <w:rPr>
            <w:rStyle w:val="Hipervnculo"/>
            <w:rFonts w:ascii="Arial" w:eastAsia="Arial" w:hAnsi="Arial" w:cs="Arial"/>
            <w:position w:val="-1"/>
            <w:sz w:val="24"/>
            <w:szCs w:val="24"/>
          </w:rPr>
          <w:t>NonCommercial</w:t>
        </w:r>
        <w:proofErr w:type="spellEnd"/>
        <w:r w:rsidRPr="00AC0E77">
          <w:rPr>
            <w:rStyle w:val="Hipervnculo"/>
            <w:rFonts w:ascii="Arial" w:eastAsia="Arial" w:hAnsi="Arial" w:cs="Arial"/>
            <w:position w:val="-1"/>
            <w:sz w:val="24"/>
            <w:szCs w:val="24"/>
          </w:rPr>
          <w:t>-</w:t>
        </w:r>
        <w:proofErr w:type="spellStart"/>
        <w:r w:rsidRPr="00AC0E77">
          <w:rPr>
            <w:rStyle w:val="Hipervnculo"/>
            <w:rFonts w:ascii="Arial" w:eastAsia="Arial" w:hAnsi="Arial" w:cs="Arial"/>
            <w:position w:val="-1"/>
            <w:sz w:val="24"/>
            <w:szCs w:val="24"/>
          </w:rPr>
          <w:t>NoDerivs</w:t>
        </w:r>
        <w:proofErr w:type="spellEnd"/>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5D4706"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609CACCB" w:rsidR="00AC0E77" w:rsidRPr="00AC0E77" w:rsidRDefault="00580CE2" w:rsidP="00580CE2">
            <w:r>
              <w:t xml:space="preserve">During this process we will find most suitable connectivity measures and determine </w:t>
            </w:r>
            <w:r w:rsidRPr="00580CE2">
              <w:t xml:space="preserve">the usefulness of considering the network layers separately or integrating them into a </w:t>
            </w:r>
            <w:r w:rsidR="00F94C12">
              <w:t>multi</w:t>
            </w:r>
            <w:r w:rsidRPr="00580CE2">
              <w:t>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6D05571D" w14:textId="3F9D254F" w:rsidR="00BB5F18" w:rsidRDefault="0053025A">
          <w:pPr>
            <w:pStyle w:val="TDC1"/>
            <w:tabs>
              <w:tab w:val="left" w:pos="440"/>
              <w:tab w:val="right" w:leader="dot" w:pos="8494"/>
            </w:tabs>
            <w:rPr>
              <w:rFonts w:asciiTheme="minorHAnsi" w:eastAsiaTheme="minorEastAsia" w:hAnsiTheme="minorHAnsi"/>
              <w:noProof/>
              <w:kern w:val="2"/>
              <w:lang w:val="es-ES"/>
              <w14:ligatures w14:val="standardContextual"/>
            </w:rPr>
          </w:pPr>
          <w:r w:rsidRPr="0053025A">
            <w:fldChar w:fldCharType="begin"/>
          </w:r>
          <w:r w:rsidRPr="0053025A">
            <w:instrText xml:space="preserve"> TOC \o "1-3" \h \z \u </w:instrText>
          </w:r>
          <w:r w:rsidRPr="0053025A">
            <w:fldChar w:fldCharType="separate"/>
          </w:r>
          <w:hyperlink w:anchor="_Toc136196922" w:history="1">
            <w:r w:rsidR="00BB5F18" w:rsidRPr="0089144E">
              <w:rPr>
                <w:rStyle w:val="Hipervnculo"/>
                <w:noProof/>
              </w:rPr>
              <w:t>1.</w:t>
            </w:r>
            <w:r w:rsidR="00BB5F18">
              <w:rPr>
                <w:rFonts w:asciiTheme="minorHAnsi" w:eastAsiaTheme="minorEastAsia" w:hAnsiTheme="minorHAnsi"/>
                <w:noProof/>
                <w:kern w:val="2"/>
                <w:lang w:val="es-ES"/>
                <w14:ligatures w14:val="standardContextual"/>
              </w:rPr>
              <w:tab/>
            </w:r>
            <w:r w:rsidR="00BB5F18" w:rsidRPr="0089144E">
              <w:rPr>
                <w:rStyle w:val="Hipervnculo"/>
                <w:noProof/>
              </w:rPr>
              <w:t>Introduction</w:t>
            </w:r>
            <w:r w:rsidR="00BB5F18">
              <w:rPr>
                <w:noProof/>
                <w:webHidden/>
              </w:rPr>
              <w:tab/>
            </w:r>
            <w:r w:rsidR="00BB5F18">
              <w:rPr>
                <w:noProof/>
                <w:webHidden/>
              </w:rPr>
              <w:fldChar w:fldCharType="begin"/>
            </w:r>
            <w:r w:rsidR="00BB5F18">
              <w:rPr>
                <w:noProof/>
                <w:webHidden/>
              </w:rPr>
              <w:instrText xml:space="preserve"> PAGEREF _Toc136196922 \h </w:instrText>
            </w:r>
            <w:r w:rsidR="00BB5F18">
              <w:rPr>
                <w:noProof/>
                <w:webHidden/>
              </w:rPr>
            </w:r>
            <w:r w:rsidR="00BB5F18">
              <w:rPr>
                <w:noProof/>
                <w:webHidden/>
              </w:rPr>
              <w:fldChar w:fldCharType="separate"/>
            </w:r>
            <w:r w:rsidR="00BB5F18">
              <w:rPr>
                <w:noProof/>
                <w:webHidden/>
              </w:rPr>
              <w:t>1</w:t>
            </w:r>
            <w:r w:rsidR="00BB5F18">
              <w:rPr>
                <w:noProof/>
                <w:webHidden/>
              </w:rPr>
              <w:fldChar w:fldCharType="end"/>
            </w:r>
          </w:hyperlink>
        </w:p>
        <w:p w14:paraId="00EBECD9" w14:textId="1204AE18"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3" w:history="1">
            <w:r w:rsidR="00BB5F18" w:rsidRPr="0089144E">
              <w:rPr>
                <w:rStyle w:val="Hipervnculo"/>
                <w:noProof/>
              </w:rPr>
              <w:t>1.1.</w:t>
            </w:r>
            <w:r w:rsidR="00BB5F18">
              <w:rPr>
                <w:rFonts w:asciiTheme="minorHAnsi" w:eastAsiaTheme="minorEastAsia" w:hAnsiTheme="minorHAnsi"/>
                <w:noProof/>
                <w:kern w:val="2"/>
                <w:lang w:val="es-ES"/>
                <w14:ligatures w14:val="standardContextual"/>
              </w:rPr>
              <w:tab/>
            </w:r>
            <w:r w:rsidR="00BB5F18" w:rsidRPr="0089144E">
              <w:rPr>
                <w:rStyle w:val="Hipervnculo"/>
                <w:noProof/>
              </w:rPr>
              <w:t>Context and motivation</w:t>
            </w:r>
            <w:r w:rsidR="00BB5F18">
              <w:rPr>
                <w:noProof/>
                <w:webHidden/>
              </w:rPr>
              <w:tab/>
            </w:r>
            <w:r w:rsidR="00BB5F18">
              <w:rPr>
                <w:noProof/>
                <w:webHidden/>
              </w:rPr>
              <w:fldChar w:fldCharType="begin"/>
            </w:r>
            <w:r w:rsidR="00BB5F18">
              <w:rPr>
                <w:noProof/>
                <w:webHidden/>
              </w:rPr>
              <w:instrText xml:space="preserve"> PAGEREF _Toc136196923 \h </w:instrText>
            </w:r>
            <w:r w:rsidR="00BB5F18">
              <w:rPr>
                <w:noProof/>
                <w:webHidden/>
              </w:rPr>
            </w:r>
            <w:r w:rsidR="00BB5F18">
              <w:rPr>
                <w:noProof/>
                <w:webHidden/>
              </w:rPr>
              <w:fldChar w:fldCharType="separate"/>
            </w:r>
            <w:r w:rsidR="00BB5F18">
              <w:rPr>
                <w:noProof/>
                <w:webHidden/>
              </w:rPr>
              <w:t>1</w:t>
            </w:r>
            <w:r w:rsidR="00BB5F18">
              <w:rPr>
                <w:noProof/>
                <w:webHidden/>
              </w:rPr>
              <w:fldChar w:fldCharType="end"/>
            </w:r>
          </w:hyperlink>
        </w:p>
        <w:p w14:paraId="75E9F74D" w14:textId="1E685C61"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4" w:history="1">
            <w:r w:rsidR="00BB5F18" w:rsidRPr="0089144E">
              <w:rPr>
                <w:rStyle w:val="Hipervnculo"/>
                <w:noProof/>
              </w:rPr>
              <w:t>1.2.</w:t>
            </w:r>
            <w:r w:rsidR="00BB5F18">
              <w:rPr>
                <w:rFonts w:asciiTheme="minorHAnsi" w:eastAsiaTheme="minorEastAsia" w:hAnsiTheme="minorHAnsi"/>
                <w:noProof/>
                <w:kern w:val="2"/>
                <w:lang w:val="es-ES"/>
                <w14:ligatures w14:val="standardContextual"/>
              </w:rPr>
              <w:tab/>
            </w:r>
            <w:r w:rsidR="00BB5F18" w:rsidRPr="0089144E">
              <w:rPr>
                <w:rStyle w:val="Hipervnculo"/>
                <w:noProof/>
              </w:rPr>
              <w:t>Personal motivation</w:t>
            </w:r>
            <w:r w:rsidR="00BB5F18">
              <w:rPr>
                <w:noProof/>
                <w:webHidden/>
              </w:rPr>
              <w:tab/>
            </w:r>
            <w:r w:rsidR="00BB5F18">
              <w:rPr>
                <w:noProof/>
                <w:webHidden/>
              </w:rPr>
              <w:fldChar w:fldCharType="begin"/>
            </w:r>
            <w:r w:rsidR="00BB5F18">
              <w:rPr>
                <w:noProof/>
                <w:webHidden/>
              </w:rPr>
              <w:instrText xml:space="preserve"> PAGEREF _Toc136196924 \h </w:instrText>
            </w:r>
            <w:r w:rsidR="00BB5F18">
              <w:rPr>
                <w:noProof/>
                <w:webHidden/>
              </w:rPr>
            </w:r>
            <w:r w:rsidR="00BB5F18">
              <w:rPr>
                <w:noProof/>
                <w:webHidden/>
              </w:rPr>
              <w:fldChar w:fldCharType="separate"/>
            </w:r>
            <w:r w:rsidR="00BB5F18">
              <w:rPr>
                <w:noProof/>
                <w:webHidden/>
              </w:rPr>
              <w:t>1</w:t>
            </w:r>
            <w:r w:rsidR="00BB5F18">
              <w:rPr>
                <w:noProof/>
                <w:webHidden/>
              </w:rPr>
              <w:fldChar w:fldCharType="end"/>
            </w:r>
          </w:hyperlink>
        </w:p>
        <w:p w14:paraId="2BC14733" w14:textId="287AEFC6"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5" w:history="1">
            <w:r w:rsidR="00BB5F18" w:rsidRPr="0089144E">
              <w:rPr>
                <w:rStyle w:val="Hipervnculo"/>
                <w:noProof/>
              </w:rPr>
              <w:t>1.3.</w:t>
            </w:r>
            <w:r w:rsidR="00BB5F18">
              <w:rPr>
                <w:rFonts w:asciiTheme="minorHAnsi" w:eastAsiaTheme="minorEastAsia" w:hAnsiTheme="minorHAnsi"/>
                <w:noProof/>
                <w:kern w:val="2"/>
                <w:lang w:val="es-ES"/>
                <w14:ligatures w14:val="standardContextual"/>
              </w:rPr>
              <w:tab/>
            </w:r>
            <w:r w:rsidR="00BB5F18" w:rsidRPr="0089144E">
              <w:rPr>
                <w:rStyle w:val="Hipervnculo"/>
                <w:noProof/>
              </w:rPr>
              <w:t>Goals</w:t>
            </w:r>
            <w:r w:rsidR="00BB5F18">
              <w:rPr>
                <w:noProof/>
                <w:webHidden/>
              </w:rPr>
              <w:tab/>
            </w:r>
            <w:r w:rsidR="00BB5F18">
              <w:rPr>
                <w:noProof/>
                <w:webHidden/>
              </w:rPr>
              <w:fldChar w:fldCharType="begin"/>
            </w:r>
            <w:r w:rsidR="00BB5F18">
              <w:rPr>
                <w:noProof/>
                <w:webHidden/>
              </w:rPr>
              <w:instrText xml:space="preserve"> PAGEREF _Toc136196925 \h </w:instrText>
            </w:r>
            <w:r w:rsidR="00BB5F18">
              <w:rPr>
                <w:noProof/>
                <w:webHidden/>
              </w:rPr>
            </w:r>
            <w:r w:rsidR="00BB5F18">
              <w:rPr>
                <w:noProof/>
                <w:webHidden/>
              </w:rPr>
              <w:fldChar w:fldCharType="separate"/>
            </w:r>
            <w:r w:rsidR="00BB5F18">
              <w:rPr>
                <w:noProof/>
                <w:webHidden/>
              </w:rPr>
              <w:t>2</w:t>
            </w:r>
            <w:r w:rsidR="00BB5F18">
              <w:rPr>
                <w:noProof/>
                <w:webHidden/>
              </w:rPr>
              <w:fldChar w:fldCharType="end"/>
            </w:r>
          </w:hyperlink>
        </w:p>
        <w:p w14:paraId="30D54911" w14:textId="23EB4C8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6" w:history="1">
            <w:r w:rsidR="00BB5F18" w:rsidRPr="0089144E">
              <w:rPr>
                <w:rStyle w:val="Hipervnculo"/>
                <w:noProof/>
              </w:rPr>
              <w:t>1.4.</w:t>
            </w:r>
            <w:r w:rsidR="00BB5F18">
              <w:rPr>
                <w:rFonts w:asciiTheme="minorHAnsi" w:eastAsiaTheme="minorEastAsia" w:hAnsiTheme="minorHAnsi"/>
                <w:noProof/>
                <w:kern w:val="2"/>
                <w:lang w:val="es-ES"/>
                <w14:ligatures w14:val="standardContextual"/>
              </w:rPr>
              <w:tab/>
            </w:r>
            <w:r w:rsidR="00BB5F18" w:rsidRPr="0089144E">
              <w:rPr>
                <w:rStyle w:val="Hipervnculo"/>
                <w:noProof/>
              </w:rPr>
              <w:t>Sustainability, diversity and ethical/social challenges</w:t>
            </w:r>
            <w:r w:rsidR="00BB5F18">
              <w:rPr>
                <w:noProof/>
                <w:webHidden/>
              </w:rPr>
              <w:tab/>
            </w:r>
            <w:r w:rsidR="00BB5F18">
              <w:rPr>
                <w:noProof/>
                <w:webHidden/>
              </w:rPr>
              <w:fldChar w:fldCharType="begin"/>
            </w:r>
            <w:r w:rsidR="00BB5F18">
              <w:rPr>
                <w:noProof/>
                <w:webHidden/>
              </w:rPr>
              <w:instrText xml:space="preserve"> PAGEREF _Toc136196926 \h </w:instrText>
            </w:r>
            <w:r w:rsidR="00BB5F18">
              <w:rPr>
                <w:noProof/>
                <w:webHidden/>
              </w:rPr>
            </w:r>
            <w:r w:rsidR="00BB5F18">
              <w:rPr>
                <w:noProof/>
                <w:webHidden/>
              </w:rPr>
              <w:fldChar w:fldCharType="separate"/>
            </w:r>
            <w:r w:rsidR="00BB5F18">
              <w:rPr>
                <w:noProof/>
                <w:webHidden/>
              </w:rPr>
              <w:t>2</w:t>
            </w:r>
            <w:r w:rsidR="00BB5F18">
              <w:rPr>
                <w:noProof/>
                <w:webHidden/>
              </w:rPr>
              <w:fldChar w:fldCharType="end"/>
            </w:r>
          </w:hyperlink>
        </w:p>
        <w:p w14:paraId="0160ED57" w14:textId="65BBA70B"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7" w:history="1">
            <w:r w:rsidR="00BB5F18" w:rsidRPr="0089144E">
              <w:rPr>
                <w:rStyle w:val="Hipervnculo"/>
                <w:noProof/>
              </w:rPr>
              <w:t>1.5.</w:t>
            </w:r>
            <w:r w:rsidR="00BB5F18">
              <w:rPr>
                <w:rFonts w:asciiTheme="minorHAnsi" w:eastAsiaTheme="minorEastAsia" w:hAnsiTheme="minorHAnsi"/>
                <w:noProof/>
                <w:kern w:val="2"/>
                <w:lang w:val="es-ES"/>
                <w14:ligatures w14:val="standardContextual"/>
              </w:rPr>
              <w:tab/>
            </w:r>
            <w:r w:rsidR="00BB5F18" w:rsidRPr="0089144E">
              <w:rPr>
                <w:rStyle w:val="Hipervnculo"/>
                <w:noProof/>
              </w:rPr>
              <w:t>Approach and Methodology</w:t>
            </w:r>
            <w:r w:rsidR="00BB5F18">
              <w:rPr>
                <w:noProof/>
                <w:webHidden/>
              </w:rPr>
              <w:tab/>
            </w:r>
            <w:r w:rsidR="00BB5F18">
              <w:rPr>
                <w:noProof/>
                <w:webHidden/>
              </w:rPr>
              <w:fldChar w:fldCharType="begin"/>
            </w:r>
            <w:r w:rsidR="00BB5F18">
              <w:rPr>
                <w:noProof/>
                <w:webHidden/>
              </w:rPr>
              <w:instrText xml:space="preserve"> PAGEREF _Toc136196927 \h </w:instrText>
            </w:r>
            <w:r w:rsidR="00BB5F18">
              <w:rPr>
                <w:noProof/>
                <w:webHidden/>
              </w:rPr>
            </w:r>
            <w:r w:rsidR="00BB5F18">
              <w:rPr>
                <w:noProof/>
                <w:webHidden/>
              </w:rPr>
              <w:fldChar w:fldCharType="separate"/>
            </w:r>
            <w:r w:rsidR="00BB5F18">
              <w:rPr>
                <w:noProof/>
                <w:webHidden/>
              </w:rPr>
              <w:t>3</w:t>
            </w:r>
            <w:r w:rsidR="00BB5F18">
              <w:rPr>
                <w:noProof/>
                <w:webHidden/>
              </w:rPr>
              <w:fldChar w:fldCharType="end"/>
            </w:r>
          </w:hyperlink>
        </w:p>
        <w:p w14:paraId="7E7DE61D" w14:textId="2317C1F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8" w:history="1">
            <w:r w:rsidR="00BB5F18" w:rsidRPr="0089144E">
              <w:rPr>
                <w:rStyle w:val="Hipervnculo"/>
                <w:noProof/>
              </w:rPr>
              <w:t>1.6.</w:t>
            </w:r>
            <w:r w:rsidR="00BB5F18">
              <w:rPr>
                <w:rFonts w:asciiTheme="minorHAnsi" w:eastAsiaTheme="minorEastAsia" w:hAnsiTheme="minorHAnsi"/>
                <w:noProof/>
                <w:kern w:val="2"/>
                <w:lang w:val="es-ES"/>
                <w14:ligatures w14:val="standardContextual"/>
              </w:rPr>
              <w:tab/>
            </w:r>
            <w:r w:rsidR="00BB5F18" w:rsidRPr="0089144E">
              <w:rPr>
                <w:rStyle w:val="Hipervnculo"/>
                <w:noProof/>
              </w:rPr>
              <w:t>Schedule</w:t>
            </w:r>
            <w:r w:rsidR="00BB5F18">
              <w:rPr>
                <w:noProof/>
                <w:webHidden/>
              </w:rPr>
              <w:tab/>
            </w:r>
            <w:r w:rsidR="00BB5F18">
              <w:rPr>
                <w:noProof/>
                <w:webHidden/>
              </w:rPr>
              <w:fldChar w:fldCharType="begin"/>
            </w:r>
            <w:r w:rsidR="00BB5F18">
              <w:rPr>
                <w:noProof/>
                <w:webHidden/>
              </w:rPr>
              <w:instrText xml:space="preserve"> PAGEREF _Toc136196928 \h </w:instrText>
            </w:r>
            <w:r w:rsidR="00BB5F18">
              <w:rPr>
                <w:noProof/>
                <w:webHidden/>
              </w:rPr>
            </w:r>
            <w:r w:rsidR="00BB5F18">
              <w:rPr>
                <w:noProof/>
                <w:webHidden/>
              </w:rPr>
              <w:fldChar w:fldCharType="separate"/>
            </w:r>
            <w:r w:rsidR="00BB5F18">
              <w:rPr>
                <w:noProof/>
                <w:webHidden/>
              </w:rPr>
              <w:t>4</w:t>
            </w:r>
            <w:r w:rsidR="00BB5F18">
              <w:rPr>
                <w:noProof/>
                <w:webHidden/>
              </w:rPr>
              <w:fldChar w:fldCharType="end"/>
            </w:r>
          </w:hyperlink>
        </w:p>
        <w:p w14:paraId="3EF1D9A0" w14:textId="64E8B6E8"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9" w:history="1">
            <w:r w:rsidR="00BB5F18" w:rsidRPr="0089144E">
              <w:rPr>
                <w:rStyle w:val="Hipervnculo"/>
                <w:noProof/>
              </w:rPr>
              <w:t>1.7.</w:t>
            </w:r>
            <w:r w:rsidR="00BB5F18">
              <w:rPr>
                <w:rFonts w:asciiTheme="minorHAnsi" w:eastAsiaTheme="minorEastAsia" w:hAnsiTheme="minorHAnsi"/>
                <w:noProof/>
                <w:kern w:val="2"/>
                <w:lang w:val="es-ES"/>
                <w14:ligatures w14:val="standardContextual"/>
              </w:rPr>
              <w:tab/>
            </w:r>
            <w:r w:rsidR="00BB5F18" w:rsidRPr="0089144E">
              <w:rPr>
                <w:rStyle w:val="Hipervnculo"/>
                <w:noProof/>
              </w:rPr>
              <w:t>Summary of the outputs of the project</w:t>
            </w:r>
            <w:r w:rsidR="00BB5F18">
              <w:rPr>
                <w:noProof/>
                <w:webHidden/>
              </w:rPr>
              <w:tab/>
            </w:r>
            <w:r w:rsidR="00BB5F18">
              <w:rPr>
                <w:noProof/>
                <w:webHidden/>
              </w:rPr>
              <w:fldChar w:fldCharType="begin"/>
            </w:r>
            <w:r w:rsidR="00BB5F18">
              <w:rPr>
                <w:noProof/>
                <w:webHidden/>
              </w:rPr>
              <w:instrText xml:space="preserve"> PAGEREF _Toc136196929 \h </w:instrText>
            </w:r>
            <w:r w:rsidR="00BB5F18">
              <w:rPr>
                <w:noProof/>
                <w:webHidden/>
              </w:rPr>
            </w:r>
            <w:r w:rsidR="00BB5F18">
              <w:rPr>
                <w:noProof/>
                <w:webHidden/>
              </w:rPr>
              <w:fldChar w:fldCharType="separate"/>
            </w:r>
            <w:r w:rsidR="00BB5F18">
              <w:rPr>
                <w:noProof/>
                <w:webHidden/>
              </w:rPr>
              <w:t>6</w:t>
            </w:r>
            <w:r w:rsidR="00BB5F18">
              <w:rPr>
                <w:noProof/>
                <w:webHidden/>
              </w:rPr>
              <w:fldChar w:fldCharType="end"/>
            </w:r>
          </w:hyperlink>
        </w:p>
        <w:p w14:paraId="5F36B480" w14:textId="2E86E7A9"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0" w:history="1">
            <w:r w:rsidR="00BB5F18" w:rsidRPr="0089144E">
              <w:rPr>
                <w:rStyle w:val="Hipervnculo"/>
                <w:noProof/>
              </w:rPr>
              <w:t>1.8.</w:t>
            </w:r>
            <w:r w:rsidR="00BB5F18">
              <w:rPr>
                <w:rFonts w:asciiTheme="minorHAnsi" w:eastAsiaTheme="minorEastAsia" w:hAnsiTheme="minorHAnsi"/>
                <w:noProof/>
                <w:kern w:val="2"/>
                <w:lang w:val="es-ES"/>
                <w14:ligatures w14:val="standardContextual"/>
              </w:rPr>
              <w:tab/>
            </w:r>
            <w:r w:rsidR="00BB5F18" w:rsidRPr="0089144E">
              <w:rPr>
                <w:rStyle w:val="Hipervnculo"/>
                <w:noProof/>
              </w:rPr>
              <w:t>Brief description of the remaining chapters of the report</w:t>
            </w:r>
            <w:r w:rsidR="00BB5F18">
              <w:rPr>
                <w:noProof/>
                <w:webHidden/>
              </w:rPr>
              <w:tab/>
            </w:r>
            <w:r w:rsidR="00BB5F18">
              <w:rPr>
                <w:noProof/>
                <w:webHidden/>
              </w:rPr>
              <w:fldChar w:fldCharType="begin"/>
            </w:r>
            <w:r w:rsidR="00BB5F18">
              <w:rPr>
                <w:noProof/>
                <w:webHidden/>
              </w:rPr>
              <w:instrText xml:space="preserve"> PAGEREF _Toc136196930 \h </w:instrText>
            </w:r>
            <w:r w:rsidR="00BB5F18">
              <w:rPr>
                <w:noProof/>
                <w:webHidden/>
              </w:rPr>
            </w:r>
            <w:r w:rsidR="00BB5F18">
              <w:rPr>
                <w:noProof/>
                <w:webHidden/>
              </w:rPr>
              <w:fldChar w:fldCharType="separate"/>
            </w:r>
            <w:r w:rsidR="00BB5F18">
              <w:rPr>
                <w:noProof/>
                <w:webHidden/>
              </w:rPr>
              <w:t>6</w:t>
            </w:r>
            <w:r w:rsidR="00BB5F18">
              <w:rPr>
                <w:noProof/>
                <w:webHidden/>
              </w:rPr>
              <w:fldChar w:fldCharType="end"/>
            </w:r>
          </w:hyperlink>
        </w:p>
        <w:p w14:paraId="50B7897C" w14:textId="0055041E"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1" w:history="1">
            <w:r w:rsidR="00BB5F18" w:rsidRPr="0089144E">
              <w:rPr>
                <w:rStyle w:val="Hipervnculo"/>
                <w:noProof/>
              </w:rPr>
              <w:t>2.</w:t>
            </w:r>
            <w:r w:rsidR="00BB5F18">
              <w:rPr>
                <w:rFonts w:asciiTheme="minorHAnsi" w:eastAsiaTheme="minorEastAsia" w:hAnsiTheme="minorHAnsi"/>
                <w:noProof/>
                <w:kern w:val="2"/>
                <w:lang w:val="es-ES"/>
                <w14:ligatures w14:val="standardContextual"/>
              </w:rPr>
              <w:tab/>
            </w:r>
            <w:r w:rsidR="00BB5F18" w:rsidRPr="0089144E">
              <w:rPr>
                <w:rStyle w:val="Hipervnculo"/>
                <w:noProof/>
              </w:rPr>
              <w:t>State of the art</w:t>
            </w:r>
            <w:r w:rsidR="00BB5F18">
              <w:rPr>
                <w:noProof/>
                <w:webHidden/>
              </w:rPr>
              <w:tab/>
            </w:r>
            <w:r w:rsidR="00BB5F18">
              <w:rPr>
                <w:noProof/>
                <w:webHidden/>
              </w:rPr>
              <w:fldChar w:fldCharType="begin"/>
            </w:r>
            <w:r w:rsidR="00BB5F18">
              <w:rPr>
                <w:noProof/>
                <w:webHidden/>
              </w:rPr>
              <w:instrText xml:space="preserve"> PAGEREF _Toc136196931 \h </w:instrText>
            </w:r>
            <w:r w:rsidR="00BB5F18">
              <w:rPr>
                <w:noProof/>
                <w:webHidden/>
              </w:rPr>
            </w:r>
            <w:r w:rsidR="00BB5F18">
              <w:rPr>
                <w:noProof/>
                <w:webHidden/>
              </w:rPr>
              <w:fldChar w:fldCharType="separate"/>
            </w:r>
            <w:r w:rsidR="00BB5F18">
              <w:rPr>
                <w:noProof/>
                <w:webHidden/>
              </w:rPr>
              <w:t>6</w:t>
            </w:r>
            <w:r w:rsidR="00BB5F18">
              <w:rPr>
                <w:noProof/>
                <w:webHidden/>
              </w:rPr>
              <w:fldChar w:fldCharType="end"/>
            </w:r>
          </w:hyperlink>
        </w:p>
        <w:p w14:paraId="2C2244F9" w14:textId="16180C4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2" w:history="1">
            <w:r w:rsidR="00BB5F18" w:rsidRPr="0089144E">
              <w:rPr>
                <w:rStyle w:val="Hipervnculo"/>
                <w:noProof/>
              </w:rPr>
              <w:t>2.1.</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networks</w:t>
            </w:r>
            <w:r w:rsidR="00BB5F18">
              <w:rPr>
                <w:noProof/>
                <w:webHidden/>
              </w:rPr>
              <w:tab/>
            </w:r>
            <w:r w:rsidR="00BB5F18">
              <w:rPr>
                <w:noProof/>
                <w:webHidden/>
              </w:rPr>
              <w:fldChar w:fldCharType="begin"/>
            </w:r>
            <w:r w:rsidR="00BB5F18">
              <w:rPr>
                <w:noProof/>
                <w:webHidden/>
              </w:rPr>
              <w:instrText xml:space="preserve"> PAGEREF _Toc136196932 \h </w:instrText>
            </w:r>
            <w:r w:rsidR="00BB5F18">
              <w:rPr>
                <w:noProof/>
                <w:webHidden/>
              </w:rPr>
            </w:r>
            <w:r w:rsidR="00BB5F18">
              <w:rPr>
                <w:noProof/>
                <w:webHidden/>
              </w:rPr>
              <w:fldChar w:fldCharType="separate"/>
            </w:r>
            <w:r w:rsidR="00BB5F18">
              <w:rPr>
                <w:noProof/>
                <w:webHidden/>
              </w:rPr>
              <w:t>6</w:t>
            </w:r>
            <w:r w:rsidR="00BB5F18">
              <w:rPr>
                <w:noProof/>
                <w:webHidden/>
              </w:rPr>
              <w:fldChar w:fldCharType="end"/>
            </w:r>
          </w:hyperlink>
        </w:p>
        <w:p w14:paraId="39BCBFA7" w14:textId="710EB7B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3" w:history="1">
            <w:r w:rsidR="00BB5F18" w:rsidRPr="0089144E">
              <w:rPr>
                <w:rStyle w:val="Hipervnculo"/>
                <w:noProof/>
              </w:rPr>
              <w:t>2.2.</w:t>
            </w:r>
            <w:r w:rsidR="00BB5F18">
              <w:rPr>
                <w:rFonts w:asciiTheme="minorHAnsi" w:eastAsiaTheme="minorEastAsia" w:hAnsiTheme="minorHAnsi"/>
                <w:noProof/>
                <w:kern w:val="2"/>
                <w:lang w:val="es-ES"/>
                <w14:ligatures w14:val="standardContextual"/>
              </w:rPr>
              <w:tab/>
            </w:r>
            <w:r w:rsidR="00BB5F18" w:rsidRPr="0089144E">
              <w:rPr>
                <w:rStyle w:val="Hipervnculo"/>
                <w:noProof/>
              </w:rPr>
              <w:t>Single layer networks applied to MS</w:t>
            </w:r>
            <w:r w:rsidR="00BB5F18">
              <w:rPr>
                <w:noProof/>
                <w:webHidden/>
              </w:rPr>
              <w:tab/>
            </w:r>
            <w:r w:rsidR="00BB5F18">
              <w:rPr>
                <w:noProof/>
                <w:webHidden/>
              </w:rPr>
              <w:fldChar w:fldCharType="begin"/>
            </w:r>
            <w:r w:rsidR="00BB5F18">
              <w:rPr>
                <w:noProof/>
                <w:webHidden/>
              </w:rPr>
              <w:instrText xml:space="preserve"> PAGEREF _Toc136196933 \h </w:instrText>
            </w:r>
            <w:r w:rsidR="00BB5F18">
              <w:rPr>
                <w:noProof/>
                <w:webHidden/>
              </w:rPr>
            </w:r>
            <w:r w:rsidR="00BB5F18">
              <w:rPr>
                <w:noProof/>
                <w:webHidden/>
              </w:rPr>
              <w:fldChar w:fldCharType="separate"/>
            </w:r>
            <w:r w:rsidR="00BB5F18">
              <w:rPr>
                <w:noProof/>
                <w:webHidden/>
              </w:rPr>
              <w:t>7</w:t>
            </w:r>
            <w:r w:rsidR="00BB5F18">
              <w:rPr>
                <w:noProof/>
                <w:webHidden/>
              </w:rPr>
              <w:fldChar w:fldCharType="end"/>
            </w:r>
          </w:hyperlink>
        </w:p>
        <w:p w14:paraId="1911302E" w14:textId="5F9680DF"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4" w:history="1">
            <w:r w:rsidR="00BB5F18" w:rsidRPr="0089144E">
              <w:rPr>
                <w:rStyle w:val="Hipervnculo"/>
                <w:noProof/>
              </w:rPr>
              <w:t>2.3.</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and multilayer networks</w:t>
            </w:r>
            <w:r w:rsidR="00BB5F18">
              <w:rPr>
                <w:noProof/>
                <w:webHidden/>
              </w:rPr>
              <w:tab/>
            </w:r>
            <w:r w:rsidR="00BB5F18">
              <w:rPr>
                <w:noProof/>
                <w:webHidden/>
              </w:rPr>
              <w:fldChar w:fldCharType="begin"/>
            </w:r>
            <w:r w:rsidR="00BB5F18">
              <w:rPr>
                <w:noProof/>
                <w:webHidden/>
              </w:rPr>
              <w:instrText xml:space="preserve"> PAGEREF _Toc136196934 \h </w:instrText>
            </w:r>
            <w:r w:rsidR="00BB5F18">
              <w:rPr>
                <w:noProof/>
                <w:webHidden/>
              </w:rPr>
            </w:r>
            <w:r w:rsidR="00BB5F18">
              <w:rPr>
                <w:noProof/>
                <w:webHidden/>
              </w:rPr>
              <w:fldChar w:fldCharType="separate"/>
            </w:r>
            <w:r w:rsidR="00BB5F18">
              <w:rPr>
                <w:noProof/>
                <w:webHidden/>
              </w:rPr>
              <w:t>8</w:t>
            </w:r>
            <w:r w:rsidR="00BB5F18">
              <w:rPr>
                <w:noProof/>
                <w:webHidden/>
              </w:rPr>
              <w:fldChar w:fldCharType="end"/>
            </w:r>
          </w:hyperlink>
        </w:p>
        <w:p w14:paraId="43720544" w14:textId="4C3FFDA6"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5" w:history="1">
            <w:r w:rsidR="00BB5F18" w:rsidRPr="0089144E">
              <w:rPr>
                <w:rStyle w:val="Hipervnculo"/>
                <w:noProof/>
              </w:rPr>
              <w:t>2.4.</w:t>
            </w:r>
            <w:r w:rsidR="00BB5F18">
              <w:rPr>
                <w:rFonts w:asciiTheme="minorHAnsi" w:eastAsiaTheme="minorEastAsia" w:hAnsiTheme="minorHAnsi"/>
                <w:noProof/>
                <w:kern w:val="2"/>
                <w:lang w:val="es-ES"/>
                <w14:ligatures w14:val="standardContextual"/>
              </w:rPr>
              <w:tab/>
            </w:r>
            <w:r w:rsidR="00BB5F18" w:rsidRPr="0089144E">
              <w:rPr>
                <w:rStyle w:val="Hipervnculo"/>
                <w:noProof/>
              </w:rPr>
              <w:t>Multilayer networks applied to MS</w:t>
            </w:r>
            <w:r w:rsidR="00BB5F18">
              <w:rPr>
                <w:noProof/>
                <w:webHidden/>
              </w:rPr>
              <w:tab/>
            </w:r>
            <w:r w:rsidR="00BB5F18">
              <w:rPr>
                <w:noProof/>
                <w:webHidden/>
              </w:rPr>
              <w:fldChar w:fldCharType="begin"/>
            </w:r>
            <w:r w:rsidR="00BB5F18">
              <w:rPr>
                <w:noProof/>
                <w:webHidden/>
              </w:rPr>
              <w:instrText xml:space="preserve"> PAGEREF _Toc136196935 \h </w:instrText>
            </w:r>
            <w:r w:rsidR="00BB5F18">
              <w:rPr>
                <w:noProof/>
                <w:webHidden/>
              </w:rPr>
            </w:r>
            <w:r w:rsidR="00BB5F18">
              <w:rPr>
                <w:noProof/>
                <w:webHidden/>
              </w:rPr>
              <w:fldChar w:fldCharType="separate"/>
            </w:r>
            <w:r w:rsidR="00BB5F18">
              <w:rPr>
                <w:noProof/>
                <w:webHidden/>
              </w:rPr>
              <w:t>8</w:t>
            </w:r>
            <w:r w:rsidR="00BB5F18">
              <w:rPr>
                <w:noProof/>
                <w:webHidden/>
              </w:rPr>
              <w:fldChar w:fldCharType="end"/>
            </w:r>
          </w:hyperlink>
        </w:p>
        <w:p w14:paraId="0840D028" w14:textId="17CE66D8"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6" w:history="1">
            <w:r w:rsidR="00BB5F18" w:rsidRPr="0089144E">
              <w:rPr>
                <w:rStyle w:val="Hipervnculo"/>
                <w:noProof/>
              </w:rPr>
              <w:t>2.5.</w:t>
            </w:r>
            <w:r w:rsidR="00BB5F18">
              <w:rPr>
                <w:rFonts w:asciiTheme="minorHAnsi" w:eastAsiaTheme="minorEastAsia" w:hAnsiTheme="minorHAnsi"/>
                <w:noProof/>
                <w:kern w:val="2"/>
                <w:lang w:val="es-ES"/>
                <w14:ligatures w14:val="standardContextual"/>
              </w:rPr>
              <w:tab/>
            </w:r>
            <w:r w:rsidR="00BB5F18" w:rsidRPr="0089144E">
              <w:rPr>
                <w:rStyle w:val="Hipervnculo"/>
                <w:noProof/>
              </w:rPr>
              <w:t>Machine Learning and MS</w:t>
            </w:r>
            <w:r w:rsidR="00BB5F18">
              <w:rPr>
                <w:noProof/>
                <w:webHidden/>
              </w:rPr>
              <w:tab/>
            </w:r>
            <w:r w:rsidR="00BB5F18">
              <w:rPr>
                <w:noProof/>
                <w:webHidden/>
              </w:rPr>
              <w:fldChar w:fldCharType="begin"/>
            </w:r>
            <w:r w:rsidR="00BB5F18">
              <w:rPr>
                <w:noProof/>
                <w:webHidden/>
              </w:rPr>
              <w:instrText xml:space="preserve"> PAGEREF _Toc136196936 \h </w:instrText>
            </w:r>
            <w:r w:rsidR="00BB5F18">
              <w:rPr>
                <w:noProof/>
                <w:webHidden/>
              </w:rPr>
            </w:r>
            <w:r w:rsidR="00BB5F18">
              <w:rPr>
                <w:noProof/>
                <w:webHidden/>
              </w:rPr>
              <w:fldChar w:fldCharType="separate"/>
            </w:r>
            <w:r w:rsidR="00BB5F18">
              <w:rPr>
                <w:noProof/>
                <w:webHidden/>
              </w:rPr>
              <w:t>9</w:t>
            </w:r>
            <w:r w:rsidR="00BB5F18">
              <w:rPr>
                <w:noProof/>
                <w:webHidden/>
              </w:rPr>
              <w:fldChar w:fldCharType="end"/>
            </w:r>
          </w:hyperlink>
        </w:p>
        <w:p w14:paraId="397E48D4" w14:textId="11D6F37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7" w:history="1">
            <w:r w:rsidR="00BB5F18" w:rsidRPr="0089144E">
              <w:rPr>
                <w:rStyle w:val="Hipervnculo"/>
                <w:noProof/>
              </w:rPr>
              <w:t>2.6.</w:t>
            </w:r>
            <w:r w:rsidR="00BB5F18">
              <w:rPr>
                <w:rFonts w:asciiTheme="minorHAnsi" w:eastAsiaTheme="minorEastAsia" w:hAnsiTheme="minorHAnsi"/>
                <w:noProof/>
                <w:kern w:val="2"/>
                <w:lang w:val="es-ES"/>
                <w14:ligatures w14:val="standardContextual"/>
              </w:rPr>
              <w:tab/>
            </w:r>
            <w:r w:rsidR="00BB5F18" w:rsidRPr="0089144E">
              <w:rPr>
                <w:rStyle w:val="Hipervnculo"/>
                <w:noProof/>
              </w:rPr>
              <w:t>Conclusions from the state-of-art</w:t>
            </w:r>
            <w:r w:rsidR="00BB5F18">
              <w:rPr>
                <w:noProof/>
                <w:webHidden/>
              </w:rPr>
              <w:tab/>
            </w:r>
            <w:r w:rsidR="00BB5F18">
              <w:rPr>
                <w:noProof/>
                <w:webHidden/>
              </w:rPr>
              <w:fldChar w:fldCharType="begin"/>
            </w:r>
            <w:r w:rsidR="00BB5F18">
              <w:rPr>
                <w:noProof/>
                <w:webHidden/>
              </w:rPr>
              <w:instrText xml:space="preserve"> PAGEREF _Toc136196937 \h </w:instrText>
            </w:r>
            <w:r w:rsidR="00BB5F18">
              <w:rPr>
                <w:noProof/>
                <w:webHidden/>
              </w:rPr>
            </w:r>
            <w:r w:rsidR="00BB5F18">
              <w:rPr>
                <w:noProof/>
                <w:webHidden/>
              </w:rPr>
              <w:fldChar w:fldCharType="separate"/>
            </w:r>
            <w:r w:rsidR="00BB5F18">
              <w:rPr>
                <w:noProof/>
                <w:webHidden/>
              </w:rPr>
              <w:t>9</w:t>
            </w:r>
            <w:r w:rsidR="00BB5F18">
              <w:rPr>
                <w:noProof/>
                <w:webHidden/>
              </w:rPr>
              <w:fldChar w:fldCharType="end"/>
            </w:r>
          </w:hyperlink>
        </w:p>
        <w:p w14:paraId="3CBCACA1" w14:textId="69604BBE"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8" w:history="1">
            <w:r w:rsidR="00BB5F18" w:rsidRPr="0089144E">
              <w:rPr>
                <w:rStyle w:val="Hipervnculo"/>
                <w:noProof/>
              </w:rPr>
              <w:t>3.</w:t>
            </w:r>
            <w:r w:rsidR="00BB5F18">
              <w:rPr>
                <w:rFonts w:asciiTheme="minorHAnsi" w:eastAsiaTheme="minorEastAsia" w:hAnsiTheme="minorHAnsi"/>
                <w:noProof/>
                <w:kern w:val="2"/>
                <w:lang w:val="es-ES"/>
                <w14:ligatures w14:val="standardContextual"/>
              </w:rPr>
              <w:tab/>
            </w:r>
            <w:r w:rsidR="00BB5F18" w:rsidRPr="0089144E">
              <w:rPr>
                <w:rStyle w:val="Hipervnculo"/>
                <w:noProof/>
              </w:rPr>
              <w:t>Introduction to graphs</w:t>
            </w:r>
            <w:r w:rsidR="00BB5F18">
              <w:rPr>
                <w:noProof/>
                <w:webHidden/>
              </w:rPr>
              <w:tab/>
            </w:r>
            <w:r w:rsidR="00BB5F18">
              <w:rPr>
                <w:noProof/>
                <w:webHidden/>
              </w:rPr>
              <w:fldChar w:fldCharType="begin"/>
            </w:r>
            <w:r w:rsidR="00BB5F18">
              <w:rPr>
                <w:noProof/>
                <w:webHidden/>
              </w:rPr>
              <w:instrText xml:space="preserve"> PAGEREF _Toc136196938 \h </w:instrText>
            </w:r>
            <w:r w:rsidR="00BB5F18">
              <w:rPr>
                <w:noProof/>
                <w:webHidden/>
              </w:rPr>
            </w:r>
            <w:r w:rsidR="00BB5F18">
              <w:rPr>
                <w:noProof/>
                <w:webHidden/>
              </w:rPr>
              <w:fldChar w:fldCharType="separate"/>
            </w:r>
            <w:r w:rsidR="00BB5F18">
              <w:rPr>
                <w:noProof/>
                <w:webHidden/>
              </w:rPr>
              <w:t>9</w:t>
            </w:r>
            <w:r w:rsidR="00BB5F18">
              <w:rPr>
                <w:noProof/>
                <w:webHidden/>
              </w:rPr>
              <w:fldChar w:fldCharType="end"/>
            </w:r>
          </w:hyperlink>
        </w:p>
        <w:p w14:paraId="2D377E7F" w14:textId="0AC0F30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9" w:history="1">
            <w:r w:rsidR="00BB5F18" w:rsidRPr="0089144E">
              <w:rPr>
                <w:rStyle w:val="Hipervnculo"/>
                <w:noProof/>
              </w:rPr>
              <w:t>3.1.</w:t>
            </w:r>
            <w:r w:rsidR="00BB5F18">
              <w:rPr>
                <w:rFonts w:asciiTheme="minorHAnsi" w:eastAsiaTheme="minorEastAsia" w:hAnsiTheme="minorHAnsi"/>
                <w:noProof/>
                <w:kern w:val="2"/>
                <w:lang w:val="es-ES"/>
                <w14:ligatures w14:val="standardContextual"/>
              </w:rPr>
              <w:tab/>
            </w:r>
            <w:r w:rsidR="00BB5F18" w:rsidRPr="0089144E">
              <w:rPr>
                <w:rStyle w:val="Hipervnculo"/>
                <w:noProof/>
              </w:rPr>
              <w:t>Single-layer graphs</w:t>
            </w:r>
            <w:r w:rsidR="00BB5F18">
              <w:rPr>
                <w:noProof/>
                <w:webHidden/>
              </w:rPr>
              <w:tab/>
            </w:r>
            <w:r w:rsidR="00BB5F18">
              <w:rPr>
                <w:noProof/>
                <w:webHidden/>
              </w:rPr>
              <w:fldChar w:fldCharType="begin"/>
            </w:r>
            <w:r w:rsidR="00BB5F18">
              <w:rPr>
                <w:noProof/>
                <w:webHidden/>
              </w:rPr>
              <w:instrText xml:space="preserve"> PAGEREF _Toc136196939 \h </w:instrText>
            </w:r>
            <w:r w:rsidR="00BB5F18">
              <w:rPr>
                <w:noProof/>
                <w:webHidden/>
              </w:rPr>
            </w:r>
            <w:r w:rsidR="00BB5F18">
              <w:rPr>
                <w:noProof/>
                <w:webHidden/>
              </w:rPr>
              <w:fldChar w:fldCharType="separate"/>
            </w:r>
            <w:r w:rsidR="00BB5F18">
              <w:rPr>
                <w:noProof/>
                <w:webHidden/>
              </w:rPr>
              <w:t>9</w:t>
            </w:r>
            <w:r w:rsidR="00BB5F18">
              <w:rPr>
                <w:noProof/>
                <w:webHidden/>
              </w:rPr>
              <w:fldChar w:fldCharType="end"/>
            </w:r>
          </w:hyperlink>
        </w:p>
        <w:p w14:paraId="44FC9817" w14:textId="73AA4CBF"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0" w:history="1">
            <w:r w:rsidR="00BB5F18" w:rsidRPr="0089144E">
              <w:rPr>
                <w:rStyle w:val="Hipervnculo"/>
                <w:noProof/>
              </w:rPr>
              <w:t>3.2.</w:t>
            </w:r>
            <w:r w:rsidR="00BB5F18">
              <w:rPr>
                <w:rFonts w:asciiTheme="minorHAnsi" w:eastAsiaTheme="minorEastAsia" w:hAnsiTheme="minorHAnsi"/>
                <w:noProof/>
                <w:kern w:val="2"/>
                <w:lang w:val="es-ES"/>
                <w14:ligatures w14:val="standardContextual"/>
              </w:rPr>
              <w:tab/>
            </w:r>
            <w:r w:rsidR="00BB5F18" w:rsidRPr="0089144E">
              <w:rPr>
                <w:rStyle w:val="Hipervnculo"/>
                <w:noProof/>
              </w:rPr>
              <w:t>Multilayer networks</w:t>
            </w:r>
            <w:r w:rsidR="00BB5F18">
              <w:rPr>
                <w:noProof/>
                <w:webHidden/>
              </w:rPr>
              <w:tab/>
            </w:r>
            <w:r w:rsidR="00BB5F18">
              <w:rPr>
                <w:noProof/>
                <w:webHidden/>
              </w:rPr>
              <w:fldChar w:fldCharType="begin"/>
            </w:r>
            <w:r w:rsidR="00BB5F18">
              <w:rPr>
                <w:noProof/>
                <w:webHidden/>
              </w:rPr>
              <w:instrText xml:space="preserve"> PAGEREF _Toc136196940 \h </w:instrText>
            </w:r>
            <w:r w:rsidR="00BB5F18">
              <w:rPr>
                <w:noProof/>
                <w:webHidden/>
              </w:rPr>
            </w:r>
            <w:r w:rsidR="00BB5F18">
              <w:rPr>
                <w:noProof/>
                <w:webHidden/>
              </w:rPr>
              <w:fldChar w:fldCharType="separate"/>
            </w:r>
            <w:r w:rsidR="00BB5F18">
              <w:rPr>
                <w:noProof/>
                <w:webHidden/>
              </w:rPr>
              <w:t>10</w:t>
            </w:r>
            <w:r w:rsidR="00BB5F18">
              <w:rPr>
                <w:noProof/>
                <w:webHidden/>
              </w:rPr>
              <w:fldChar w:fldCharType="end"/>
            </w:r>
          </w:hyperlink>
        </w:p>
        <w:p w14:paraId="29638EE9" w14:textId="5C79986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1" w:history="1">
            <w:r w:rsidR="00BB5F18" w:rsidRPr="0089144E">
              <w:rPr>
                <w:rStyle w:val="Hipervnculo"/>
                <w:noProof/>
              </w:rPr>
              <w:t>3.3.</w:t>
            </w:r>
            <w:r w:rsidR="00BB5F18">
              <w:rPr>
                <w:rFonts w:asciiTheme="minorHAnsi" w:eastAsiaTheme="minorEastAsia" w:hAnsiTheme="minorHAnsi"/>
                <w:noProof/>
                <w:kern w:val="2"/>
                <w:lang w:val="es-ES"/>
                <w14:ligatures w14:val="standardContextual"/>
              </w:rPr>
              <w:tab/>
            </w:r>
            <w:r w:rsidR="00BB5F18" w:rsidRPr="0089144E">
              <w:rPr>
                <w:rStyle w:val="Hipervnculo"/>
                <w:noProof/>
              </w:rPr>
              <w:t>Our approach: Edge-colored multigraphs and multiplex networks</w:t>
            </w:r>
            <w:r w:rsidR="00BB5F18">
              <w:rPr>
                <w:noProof/>
                <w:webHidden/>
              </w:rPr>
              <w:tab/>
            </w:r>
            <w:r w:rsidR="00BB5F18">
              <w:rPr>
                <w:noProof/>
                <w:webHidden/>
              </w:rPr>
              <w:fldChar w:fldCharType="begin"/>
            </w:r>
            <w:r w:rsidR="00BB5F18">
              <w:rPr>
                <w:noProof/>
                <w:webHidden/>
              </w:rPr>
              <w:instrText xml:space="preserve"> PAGEREF _Toc136196941 \h </w:instrText>
            </w:r>
            <w:r w:rsidR="00BB5F18">
              <w:rPr>
                <w:noProof/>
                <w:webHidden/>
              </w:rPr>
            </w:r>
            <w:r w:rsidR="00BB5F18">
              <w:rPr>
                <w:noProof/>
                <w:webHidden/>
              </w:rPr>
              <w:fldChar w:fldCharType="separate"/>
            </w:r>
            <w:r w:rsidR="00BB5F18">
              <w:rPr>
                <w:noProof/>
                <w:webHidden/>
              </w:rPr>
              <w:t>12</w:t>
            </w:r>
            <w:r w:rsidR="00BB5F18">
              <w:rPr>
                <w:noProof/>
                <w:webHidden/>
              </w:rPr>
              <w:fldChar w:fldCharType="end"/>
            </w:r>
          </w:hyperlink>
        </w:p>
        <w:p w14:paraId="6B6E5157" w14:textId="1973695A"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42" w:history="1">
            <w:r w:rsidR="00BB5F18" w:rsidRPr="0089144E">
              <w:rPr>
                <w:rStyle w:val="Hipervnculo"/>
                <w:noProof/>
              </w:rPr>
              <w:t>4.</w:t>
            </w:r>
            <w:r w:rsidR="00BB5F18">
              <w:rPr>
                <w:rFonts w:asciiTheme="minorHAnsi" w:eastAsiaTheme="minorEastAsia" w:hAnsiTheme="minorHAnsi"/>
                <w:noProof/>
                <w:kern w:val="2"/>
                <w:lang w:val="es-ES"/>
                <w14:ligatures w14:val="standardContextual"/>
              </w:rPr>
              <w:tab/>
            </w:r>
            <w:r w:rsidR="00BB5F18" w:rsidRPr="0089144E">
              <w:rPr>
                <w:rStyle w:val="Hipervnculo"/>
                <w:noProof/>
              </w:rPr>
              <w:t>Methods and resources</w:t>
            </w:r>
            <w:r w:rsidR="00BB5F18">
              <w:rPr>
                <w:noProof/>
                <w:webHidden/>
              </w:rPr>
              <w:tab/>
            </w:r>
            <w:r w:rsidR="00BB5F18">
              <w:rPr>
                <w:noProof/>
                <w:webHidden/>
              </w:rPr>
              <w:fldChar w:fldCharType="begin"/>
            </w:r>
            <w:r w:rsidR="00BB5F18">
              <w:rPr>
                <w:noProof/>
                <w:webHidden/>
              </w:rPr>
              <w:instrText xml:space="preserve"> PAGEREF _Toc136196942 \h </w:instrText>
            </w:r>
            <w:r w:rsidR="00BB5F18">
              <w:rPr>
                <w:noProof/>
                <w:webHidden/>
              </w:rPr>
            </w:r>
            <w:r w:rsidR="00BB5F18">
              <w:rPr>
                <w:noProof/>
                <w:webHidden/>
              </w:rPr>
              <w:fldChar w:fldCharType="separate"/>
            </w:r>
            <w:r w:rsidR="00BB5F18">
              <w:rPr>
                <w:noProof/>
                <w:webHidden/>
              </w:rPr>
              <w:t>13</w:t>
            </w:r>
            <w:r w:rsidR="00BB5F18">
              <w:rPr>
                <w:noProof/>
                <w:webHidden/>
              </w:rPr>
              <w:fldChar w:fldCharType="end"/>
            </w:r>
          </w:hyperlink>
        </w:p>
        <w:p w14:paraId="02336880" w14:textId="5E4C500B"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3" w:history="1">
            <w:r w:rsidR="00BB5F18" w:rsidRPr="0089144E">
              <w:rPr>
                <w:rStyle w:val="Hipervnculo"/>
                <w:noProof/>
              </w:rPr>
              <w:t>4.1.</w:t>
            </w:r>
            <w:r w:rsidR="00BB5F18">
              <w:rPr>
                <w:rFonts w:asciiTheme="minorHAnsi" w:eastAsiaTheme="minorEastAsia" w:hAnsiTheme="minorHAnsi"/>
                <w:noProof/>
                <w:kern w:val="2"/>
                <w:lang w:val="es-ES"/>
                <w14:ligatures w14:val="standardContextual"/>
              </w:rPr>
              <w:tab/>
            </w:r>
            <w:r w:rsidR="00BB5F18" w:rsidRPr="0089144E">
              <w:rPr>
                <w:rStyle w:val="Hipervnculo"/>
                <w:noProof/>
              </w:rPr>
              <w:t>Participants</w:t>
            </w:r>
            <w:r w:rsidR="00BB5F18">
              <w:rPr>
                <w:noProof/>
                <w:webHidden/>
              </w:rPr>
              <w:tab/>
            </w:r>
            <w:r w:rsidR="00BB5F18">
              <w:rPr>
                <w:noProof/>
                <w:webHidden/>
              </w:rPr>
              <w:fldChar w:fldCharType="begin"/>
            </w:r>
            <w:r w:rsidR="00BB5F18">
              <w:rPr>
                <w:noProof/>
                <w:webHidden/>
              </w:rPr>
              <w:instrText xml:space="preserve"> PAGEREF _Toc136196943 \h </w:instrText>
            </w:r>
            <w:r w:rsidR="00BB5F18">
              <w:rPr>
                <w:noProof/>
                <w:webHidden/>
              </w:rPr>
            </w:r>
            <w:r w:rsidR="00BB5F18">
              <w:rPr>
                <w:noProof/>
                <w:webHidden/>
              </w:rPr>
              <w:fldChar w:fldCharType="separate"/>
            </w:r>
            <w:r w:rsidR="00BB5F18">
              <w:rPr>
                <w:noProof/>
                <w:webHidden/>
              </w:rPr>
              <w:t>13</w:t>
            </w:r>
            <w:r w:rsidR="00BB5F18">
              <w:rPr>
                <w:noProof/>
                <w:webHidden/>
              </w:rPr>
              <w:fldChar w:fldCharType="end"/>
            </w:r>
          </w:hyperlink>
        </w:p>
        <w:p w14:paraId="093CAD93" w14:textId="1B55DA6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4" w:history="1">
            <w:r w:rsidR="00BB5F18" w:rsidRPr="0089144E">
              <w:rPr>
                <w:rStyle w:val="Hipervnculo"/>
                <w:noProof/>
              </w:rPr>
              <w:t>4.2.</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networks and processing steps</w:t>
            </w:r>
            <w:r w:rsidR="00BB5F18">
              <w:rPr>
                <w:noProof/>
                <w:webHidden/>
              </w:rPr>
              <w:tab/>
            </w:r>
            <w:r w:rsidR="00BB5F18">
              <w:rPr>
                <w:noProof/>
                <w:webHidden/>
              </w:rPr>
              <w:fldChar w:fldCharType="begin"/>
            </w:r>
            <w:r w:rsidR="00BB5F18">
              <w:rPr>
                <w:noProof/>
                <w:webHidden/>
              </w:rPr>
              <w:instrText xml:space="preserve"> PAGEREF _Toc136196944 \h </w:instrText>
            </w:r>
            <w:r w:rsidR="00BB5F18">
              <w:rPr>
                <w:noProof/>
                <w:webHidden/>
              </w:rPr>
            </w:r>
            <w:r w:rsidR="00BB5F18">
              <w:rPr>
                <w:noProof/>
                <w:webHidden/>
              </w:rPr>
              <w:fldChar w:fldCharType="separate"/>
            </w:r>
            <w:r w:rsidR="00BB5F18">
              <w:rPr>
                <w:noProof/>
                <w:webHidden/>
              </w:rPr>
              <w:t>14</w:t>
            </w:r>
            <w:r w:rsidR="00BB5F18">
              <w:rPr>
                <w:noProof/>
                <w:webHidden/>
              </w:rPr>
              <w:fldChar w:fldCharType="end"/>
            </w:r>
          </w:hyperlink>
        </w:p>
        <w:p w14:paraId="77DBA749" w14:textId="74A42B52"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5" w:history="1">
            <w:r w:rsidR="00BB5F18" w:rsidRPr="0089144E">
              <w:rPr>
                <w:rStyle w:val="Hipervnculo"/>
                <w:noProof/>
              </w:rPr>
              <w:t>4.2.1.</w:t>
            </w:r>
            <w:r w:rsidR="00BB5F18">
              <w:rPr>
                <w:rFonts w:asciiTheme="minorHAnsi" w:eastAsiaTheme="minorEastAsia" w:hAnsiTheme="minorHAnsi"/>
                <w:noProof/>
                <w:kern w:val="2"/>
                <w:lang w:val="es-ES"/>
                <w14:ligatures w14:val="standardContextual"/>
              </w:rPr>
              <w:tab/>
            </w:r>
            <w:r w:rsidR="00BB5F18" w:rsidRPr="0089144E">
              <w:rPr>
                <w:rStyle w:val="Hipervnculo"/>
                <w:noProof/>
              </w:rPr>
              <w:t>Structural brain network (FA network)</w:t>
            </w:r>
            <w:r w:rsidR="00BB5F18">
              <w:rPr>
                <w:noProof/>
                <w:webHidden/>
              </w:rPr>
              <w:tab/>
            </w:r>
            <w:r w:rsidR="00BB5F18">
              <w:rPr>
                <w:noProof/>
                <w:webHidden/>
              </w:rPr>
              <w:fldChar w:fldCharType="begin"/>
            </w:r>
            <w:r w:rsidR="00BB5F18">
              <w:rPr>
                <w:noProof/>
                <w:webHidden/>
              </w:rPr>
              <w:instrText xml:space="preserve"> PAGEREF _Toc136196945 \h </w:instrText>
            </w:r>
            <w:r w:rsidR="00BB5F18">
              <w:rPr>
                <w:noProof/>
                <w:webHidden/>
              </w:rPr>
            </w:r>
            <w:r w:rsidR="00BB5F18">
              <w:rPr>
                <w:noProof/>
                <w:webHidden/>
              </w:rPr>
              <w:fldChar w:fldCharType="separate"/>
            </w:r>
            <w:r w:rsidR="00BB5F18">
              <w:rPr>
                <w:noProof/>
                <w:webHidden/>
              </w:rPr>
              <w:t>15</w:t>
            </w:r>
            <w:r w:rsidR="00BB5F18">
              <w:rPr>
                <w:noProof/>
                <w:webHidden/>
              </w:rPr>
              <w:fldChar w:fldCharType="end"/>
            </w:r>
          </w:hyperlink>
        </w:p>
        <w:p w14:paraId="40AD85E9" w14:textId="00C1B0A6"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6" w:history="1">
            <w:r w:rsidR="00BB5F18" w:rsidRPr="0089144E">
              <w:rPr>
                <w:rStyle w:val="Hipervnculo"/>
                <w:noProof/>
              </w:rPr>
              <w:t>4.2.2.</w:t>
            </w:r>
            <w:r w:rsidR="00BB5F18">
              <w:rPr>
                <w:rFonts w:asciiTheme="minorHAnsi" w:eastAsiaTheme="minorEastAsia" w:hAnsiTheme="minorHAnsi"/>
                <w:noProof/>
                <w:kern w:val="2"/>
                <w:lang w:val="es-ES"/>
                <w14:ligatures w14:val="standardContextual"/>
              </w:rPr>
              <w:tab/>
            </w:r>
            <w:r w:rsidR="00BB5F18" w:rsidRPr="0089144E">
              <w:rPr>
                <w:rStyle w:val="Hipervnculo"/>
                <w:noProof/>
              </w:rPr>
              <w:t>Structural gray matter brain network (GM network)</w:t>
            </w:r>
            <w:r w:rsidR="00BB5F18">
              <w:rPr>
                <w:noProof/>
                <w:webHidden/>
              </w:rPr>
              <w:tab/>
            </w:r>
            <w:r w:rsidR="00BB5F18">
              <w:rPr>
                <w:noProof/>
                <w:webHidden/>
              </w:rPr>
              <w:fldChar w:fldCharType="begin"/>
            </w:r>
            <w:r w:rsidR="00BB5F18">
              <w:rPr>
                <w:noProof/>
                <w:webHidden/>
              </w:rPr>
              <w:instrText xml:space="preserve"> PAGEREF _Toc136196946 \h </w:instrText>
            </w:r>
            <w:r w:rsidR="00BB5F18">
              <w:rPr>
                <w:noProof/>
                <w:webHidden/>
              </w:rPr>
            </w:r>
            <w:r w:rsidR="00BB5F18">
              <w:rPr>
                <w:noProof/>
                <w:webHidden/>
              </w:rPr>
              <w:fldChar w:fldCharType="separate"/>
            </w:r>
            <w:r w:rsidR="00BB5F18">
              <w:rPr>
                <w:noProof/>
                <w:webHidden/>
              </w:rPr>
              <w:t>16</w:t>
            </w:r>
            <w:r w:rsidR="00BB5F18">
              <w:rPr>
                <w:noProof/>
                <w:webHidden/>
              </w:rPr>
              <w:fldChar w:fldCharType="end"/>
            </w:r>
          </w:hyperlink>
        </w:p>
        <w:p w14:paraId="5BF703A6" w14:textId="58191C71"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7" w:history="1">
            <w:r w:rsidR="00BB5F18" w:rsidRPr="0089144E">
              <w:rPr>
                <w:rStyle w:val="Hipervnculo"/>
                <w:noProof/>
              </w:rPr>
              <w:t>4.2.3.</w:t>
            </w:r>
            <w:r w:rsidR="00BB5F18">
              <w:rPr>
                <w:rFonts w:asciiTheme="minorHAnsi" w:eastAsiaTheme="minorEastAsia" w:hAnsiTheme="minorHAnsi"/>
                <w:noProof/>
                <w:kern w:val="2"/>
                <w:lang w:val="es-ES"/>
                <w14:ligatures w14:val="standardContextual"/>
              </w:rPr>
              <w:tab/>
            </w:r>
            <w:r w:rsidR="00BB5F18" w:rsidRPr="0089144E">
              <w:rPr>
                <w:rStyle w:val="Hipervnculo"/>
                <w:noProof/>
              </w:rPr>
              <w:t>Resting-state functional network (fMRI network)</w:t>
            </w:r>
            <w:r w:rsidR="00BB5F18">
              <w:rPr>
                <w:noProof/>
                <w:webHidden/>
              </w:rPr>
              <w:tab/>
            </w:r>
            <w:r w:rsidR="00BB5F18">
              <w:rPr>
                <w:noProof/>
                <w:webHidden/>
              </w:rPr>
              <w:fldChar w:fldCharType="begin"/>
            </w:r>
            <w:r w:rsidR="00BB5F18">
              <w:rPr>
                <w:noProof/>
                <w:webHidden/>
              </w:rPr>
              <w:instrText xml:space="preserve"> PAGEREF _Toc136196947 \h </w:instrText>
            </w:r>
            <w:r w:rsidR="00BB5F18">
              <w:rPr>
                <w:noProof/>
                <w:webHidden/>
              </w:rPr>
            </w:r>
            <w:r w:rsidR="00BB5F18">
              <w:rPr>
                <w:noProof/>
                <w:webHidden/>
              </w:rPr>
              <w:fldChar w:fldCharType="separate"/>
            </w:r>
            <w:r w:rsidR="00BB5F18">
              <w:rPr>
                <w:noProof/>
                <w:webHidden/>
              </w:rPr>
              <w:t>16</w:t>
            </w:r>
            <w:r w:rsidR="00BB5F18">
              <w:rPr>
                <w:noProof/>
                <w:webHidden/>
              </w:rPr>
              <w:fldChar w:fldCharType="end"/>
            </w:r>
          </w:hyperlink>
        </w:p>
        <w:p w14:paraId="2E53E680" w14:textId="5D84B376"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8" w:history="1">
            <w:r w:rsidR="00BB5F18" w:rsidRPr="0089144E">
              <w:rPr>
                <w:rStyle w:val="Hipervnculo"/>
                <w:noProof/>
              </w:rPr>
              <w:t>4.3.</w:t>
            </w:r>
            <w:r w:rsidR="00BB5F18">
              <w:rPr>
                <w:rFonts w:asciiTheme="minorHAnsi" w:eastAsiaTheme="minorEastAsia" w:hAnsiTheme="minorHAnsi"/>
                <w:noProof/>
                <w:kern w:val="2"/>
                <w:lang w:val="es-ES"/>
                <w14:ligatures w14:val="standardContextual"/>
              </w:rPr>
              <w:tab/>
            </w:r>
            <w:r w:rsidR="00BB5F18" w:rsidRPr="0089144E">
              <w:rPr>
                <w:rStyle w:val="Hipervnculo"/>
                <w:noProof/>
              </w:rPr>
              <w:t>Age and sex correction</w:t>
            </w:r>
            <w:r w:rsidR="00BB5F18">
              <w:rPr>
                <w:noProof/>
                <w:webHidden/>
              </w:rPr>
              <w:tab/>
            </w:r>
            <w:r w:rsidR="00BB5F18">
              <w:rPr>
                <w:noProof/>
                <w:webHidden/>
              </w:rPr>
              <w:fldChar w:fldCharType="begin"/>
            </w:r>
            <w:r w:rsidR="00BB5F18">
              <w:rPr>
                <w:noProof/>
                <w:webHidden/>
              </w:rPr>
              <w:instrText xml:space="preserve"> PAGEREF _Toc136196948 \h </w:instrText>
            </w:r>
            <w:r w:rsidR="00BB5F18">
              <w:rPr>
                <w:noProof/>
                <w:webHidden/>
              </w:rPr>
            </w:r>
            <w:r w:rsidR="00BB5F18">
              <w:rPr>
                <w:noProof/>
                <w:webHidden/>
              </w:rPr>
              <w:fldChar w:fldCharType="separate"/>
            </w:r>
            <w:r w:rsidR="00BB5F18">
              <w:rPr>
                <w:noProof/>
                <w:webHidden/>
              </w:rPr>
              <w:t>17</w:t>
            </w:r>
            <w:r w:rsidR="00BB5F18">
              <w:rPr>
                <w:noProof/>
                <w:webHidden/>
              </w:rPr>
              <w:fldChar w:fldCharType="end"/>
            </w:r>
          </w:hyperlink>
        </w:p>
        <w:p w14:paraId="63BE8541" w14:textId="49C479A6"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9" w:history="1">
            <w:r w:rsidR="00BB5F18" w:rsidRPr="0089144E">
              <w:rPr>
                <w:rStyle w:val="Hipervnculo"/>
                <w:noProof/>
              </w:rPr>
              <w:t>4.4.</w:t>
            </w:r>
            <w:r w:rsidR="00BB5F18">
              <w:rPr>
                <w:rFonts w:asciiTheme="minorHAnsi" w:eastAsiaTheme="minorEastAsia" w:hAnsiTheme="minorHAnsi"/>
                <w:noProof/>
                <w:kern w:val="2"/>
                <w:lang w:val="es-ES"/>
                <w14:ligatures w14:val="standardContextual"/>
              </w:rPr>
              <w:tab/>
            </w:r>
            <w:r w:rsidR="00BB5F18" w:rsidRPr="0089144E">
              <w:rPr>
                <w:rStyle w:val="Hipervnculo"/>
                <w:noProof/>
              </w:rPr>
              <w:t>Data harmonization using ComBat</w:t>
            </w:r>
            <w:r w:rsidR="00BB5F18">
              <w:rPr>
                <w:noProof/>
                <w:webHidden/>
              </w:rPr>
              <w:tab/>
            </w:r>
            <w:r w:rsidR="00BB5F18">
              <w:rPr>
                <w:noProof/>
                <w:webHidden/>
              </w:rPr>
              <w:fldChar w:fldCharType="begin"/>
            </w:r>
            <w:r w:rsidR="00BB5F18">
              <w:rPr>
                <w:noProof/>
                <w:webHidden/>
              </w:rPr>
              <w:instrText xml:space="preserve"> PAGEREF _Toc136196949 \h </w:instrText>
            </w:r>
            <w:r w:rsidR="00BB5F18">
              <w:rPr>
                <w:noProof/>
                <w:webHidden/>
              </w:rPr>
            </w:r>
            <w:r w:rsidR="00BB5F18">
              <w:rPr>
                <w:noProof/>
                <w:webHidden/>
              </w:rPr>
              <w:fldChar w:fldCharType="separate"/>
            </w:r>
            <w:r w:rsidR="00BB5F18">
              <w:rPr>
                <w:noProof/>
                <w:webHidden/>
              </w:rPr>
              <w:t>18</w:t>
            </w:r>
            <w:r w:rsidR="00BB5F18">
              <w:rPr>
                <w:noProof/>
                <w:webHidden/>
              </w:rPr>
              <w:fldChar w:fldCharType="end"/>
            </w:r>
          </w:hyperlink>
        </w:p>
        <w:p w14:paraId="1F0AF6C4" w14:textId="2673380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0" w:history="1">
            <w:r w:rsidR="00BB5F18" w:rsidRPr="0089144E">
              <w:rPr>
                <w:rStyle w:val="Hipervnculo"/>
                <w:noProof/>
              </w:rPr>
              <w:t>4.5.</w:t>
            </w:r>
            <w:r w:rsidR="00BB5F18">
              <w:rPr>
                <w:rFonts w:asciiTheme="minorHAnsi" w:eastAsiaTheme="minorEastAsia" w:hAnsiTheme="minorHAnsi"/>
                <w:noProof/>
                <w:kern w:val="2"/>
                <w:lang w:val="es-ES"/>
                <w14:ligatures w14:val="standardContextual"/>
              </w:rPr>
              <w:tab/>
            </w:r>
            <w:r w:rsidR="00BB5F18" w:rsidRPr="0089144E">
              <w:rPr>
                <w:rStyle w:val="Hipervnculo"/>
                <w:noProof/>
              </w:rPr>
              <w:t>Graphs measures</w:t>
            </w:r>
            <w:r w:rsidR="00BB5F18">
              <w:rPr>
                <w:noProof/>
                <w:webHidden/>
              </w:rPr>
              <w:tab/>
            </w:r>
            <w:r w:rsidR="00BB5F18">
              <w:rPr>
                <w:noProof/>
                <w:webHidden/>
              </w:rPr>
              <w:fldChar w:fldCharType="begin"/>
            </w:r>
            <w:r w:rsidR="00BB5F18">
              <w:rPr>
                <w:noProof/>
                <w:webHidden/>
              </w:rPr>
              <w:instrText xml:space="preserve"> PAGEREF _Toc136196950 \h </w:instrText>
            </w:r>
            <w:r w:rsidR="00BB5F18">
              <w:rPr>
                <w:noProof/>
                <w:webHidden/>
              </w:rPr>
            </w:r>
            <w:r w:rsidR="00BB5F18">
              <w:rPr>
                <w:noProof/>
                <w:webHidden/>
              </w:rPr>
              <w:fldChar w:fldCharType="separate"/>
            </w:r>
            <w:r w:rsidR="00BB5F18">
              <w:rPr>
                <w:noProof/>
                <w:webHidden/>
              </w:rPr>
              <w:t>19</w:t>
            </w:r>
            <w:r w:rsidR="00BB5F18">
              <w:rPr>
                <w:noProof/>
                <w:webHidden/>
              </w:rPr>
              <w:fldChar w:fldCharType="end"/>
            </w:r>
          </w:hyperlink>
        </w:p>
        <w:p w14:paraId="02A9831E" w14:textId="7B43A37F"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1" w:history="1">
            <w:r w:rsidR="00BB5F18" w:rsidRPr="0089144E">
              <w:rPr>
                <w:rStyle w:val="Hipervnculo"/>
                <w:noProof/>
              </w:rPr>
              <w:t>4.5.1.</w:t>
            </w:r>
            <w:r w:rsidR="00BB5F18">
              <w:rPr>
                <w:rFonts w:asciiTheme="minorHAnsi" w:eastAsiaTheme="minorEastAsia" w:hAnsiTheme="minorHAnsi"/>
                <w:noProof/>
                <w:kern w:val="2"/>
                <w:lang w:val="es-ES"/>
                <w14:ligatures w14:val="standardContextual"/>
              </w:rPr>
              <w:tab/>
            </w:r>
            <w:r w:rsidR="00BB5F18" w:rsidRPr="0089144E">
              <w:rPr>
                <w:rStyle w:val="Hipervnculo"/>
                <w:noProof/>
              </w:rPr>
              <w:t>SVD normalization</w:t>
            </w:r>
            <w:r w:rsidR="00BB5F18">
              <w:rPr>
                <w:noProof/>
                <w:webHidden/>
              </w:rPr>
              <w:tab/>
            </w:r>
            <w:r w:rsidR="00BB5F18">
              <w:rPr>
                <w:noProof/>
                <w:webHidden/>
              </w:rPr>
              <w:fldChar w:fldCharType="begin"/>
            </w:r>
            <w:r w:rsidR="00BB5F18">
              <w:rPr>
                <w:noProof/>
                <w:webHidden/>
              </w:rPr>
              <w:instrText xml:space="preserve"> PAGEREF _Toc136196951 \h </w:instrText>
            </w:r>
            <w:r w:rsidR="00BB5F18">
              <w:rPr>
                <w:noProof/>
                <w:webHidden/>
              </w:rPr>
            </w:r>
            <w:r w:rsidR="00BB5F18">
              <w:rPr>
                <w:noProof/>
                <w:webHidden/>
              </w:rPr>
              <w:fldChar w:fldCharType="separate"/>
            </w:r>
            <w:r w:rsidR="00BB5F18">
              <w:rPr>
                <w:noProof/>
                <w:webHidden/>
              </w:rPr>
              <w:t>20</w:t>
            </w:r>
            <w:r w:rsidR="00BB5F18">
              <w:rPr>
                <w:noProof/>
                <w:webHidden/>
              </w:rPr>
              <w:fldChar w:fldCharType="end"/>
            </w:r>
          </w:hyperlink>
        </w:p>
        <w:p w14:paraId="3C17B512" w14:textId="5328BDF6"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2" w:history="1">
            <w:r w:rsidR="00BB5F18" w:rsidRPr="0089144E">
              <w:rPr>
                <w:rStyle w:val="Hipervnculo"/>
                <w:noProof/>
              </w:rPr>
              <w:t>4.5.2.</w:t>
            </w:r>
            <w:r w:rsidR="00BB5F18">
              <w:rPr>
                <w:rFonts w:asciiTheme="minorHAnsi" w:eastAsiaTheme="minorEastAsia" w:hAnsiTheme="minorHAnsi"/>
                <w:noProof/>
                <w:kern w:val="2"/>
                <w:lang w:val="es-ES"/>
                <w14:ligatures w14:val="standardContextual"/>
              </w:rPr>
              <w:tab/>
            </w:r>
            <w:r w:rsidR="00BB5F18" w:rsidRPr="0089144E">
              <w:rPr>
                <w:rStyle w:val="Hipervnculo"/>
                <w:noProof/>
              </w:rPr>
              <w:t>Measures on single layers</w:t>
            </w:r>
            <w:r w:rsidR="00BB5F18">
              <w:rPr>
                <w:noProof/>
                <w:webHidden/>
              </w:rPr>
              <w:tab/>
            </w:r>
            <w:r w:rsidR="00BB5F18">
              <w:rPr>
                <w:noProof/>
                <w:webHidden/>
              </w:rPr>
              <w:fldChar w:fldCharType="begin"/>
            </w:r>
            <w:r w:rsidR="00BB5F18">
              <w:rPr>
                <w:noProof/>
                <w:webHidden/>
              </w:rPr>
              <w:instrText xml:space="preserve"> PAGEREF _Toc136196952 \h </w:instrText>
            </w:r>
            <w:r w:rsidR="00BB5F18">
              <w:rPr>
                <w:noProof/>
                <w:webHidden/>
              </w:rPr>
            </w:r>
            <w:r w:rsidR="00BB5F18">
              <w:rPr>
                <w:noProof/>
                <w:webHidden/>
              </w:rPr>
              <w:fldChar w:fldCharType="separate"/>
            </w:r>
            <w:r w:rsidR="00BB5F18">
              <w:rPr>
                <w:noProof/>
                <w:webHidden/>
              </w:rPr>
              <w:t>21</w:t>
            </w:r>
            <w:r w:rsidR="00BB5F18">
              <w:rPr>
                <w:noProof/>
                <w:webHidden/>
              </w:rPr>
              <w:fldChar w:fldCharType="end"/>
            </w:r>
          </w:hyperlink>
        </w:p>
        <w:p w14:paraId="748A3C98" w14:textId="3897F081"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3" w:history="1">
            <w:r w:rsidR="00BB5F18" w:rsidRPr="0089144E">
              <w:rPr>
                <w:rStyle w:val="Hipervnculo"/>
                <w:noProof/>
              </w:rPr>
              <w:t>4.5.3.</w:t>
            </w:r>
            <w:r w:rsidR="00BB5F18">
              <w:rPr>
                <w:rFonts w:asciiTheme="minorHAnsi" w:eastAsiaTheme="minorEastAsia" w:hAnsiTheme="minorHAnsi"/>
                <w:noProof/>
                <w:kern w:val="2"/>
                <w:lang w:val="es-ES"/>
                <w14:ligatures w14:val="standardContextual"/>
              </w:rPr>
              <w:tab/>
            </w:r>
            <w:r w:rsidR="00BB5F18" w:rsidRPr="0089144E">
              <w:rPr>
                <w:rStyle w:val="Hipervnculo"/>
                <w:noProof/>
              </w:rPr>
              <w:t>Measures on multiplex graph</w:t>
            </w:r>
            <w:r w:rsidR="00BB5F18">
              <w:rPr>
                <w:noProof/>
                <w:webHidden/>
              </w:rPr>
              <w:tab/>
            </w:r>
            <w:r w:rsidR="00BB5F18">
              <w:rPr>
                <w:noProof/>
                <w:webHidden/>
              </w:rPr>
              <w:fldChar w:fldCharType="begin"/>
            </w:r>
            <w:r w:rsidR="00BB5F18">
              <w:rPr>
                <w:noProof/>
                <w:webHidden/>
              </w:rPr>
              <w:instrText xml:space="preserve"> PAGEREF _Toc136196953 \h </w:instrText>
            </w:r>
            <w:r w:rsidR="00BB5F18">
              <w:rPr>
                <w:noProof/>
                <w:webHidden/>
              </w:rPr>
            </w:r>
            <w:r w:rsidR="00BB5F18">
              <w:rPr>
                <w:noProof/>
                <w:webHidden/>
              </w:rPr>
              <w:fldChar w:fldCharType="separate"/>
            </w:r>
            <w:r w:rsidR="00BB5F18">
              <w:rPr>
                <w:noProof/>
                <w:webHidden/>
              </w:rPr>
              <w:t>22</w:t>
            </w:r>
            <w:r w:rsidR="00BB5F18">
              <w:rPr>
                <w:noProof/>
                <w:webHidden/>
              </w:rPr>
              <w:fldChar w:fldCharType="end"/>
            </w:r>
          </w:hyperlink>
        </w:p>
        <w:p w14:paraId="764387E1" w14:textId="7D164C3A"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4" w:history="1">
            <w:r w:rsidR="00BB5F18" w:rsidRPr="0089144E">
              <w:rPr>
                <w:rStyle w:val="Hipervnculo"/>
                <w:noProof/>
              </w:rPr>
              <w:t>4.5.4.</w:t>
            </w:r>
            <w:r w:rsidR="00BB5F18">
              <w:rPr>
                <w:rFonts w:asciiTheme="minorHAnsi" w:eastAsiaTheme="minorEastAsia" w:hAnsiTheme="minorHAnsi"/>
                <w:noProof/>
                <w:kern w:val="2"/>
                <w:lang w:val="es-ES"/>
                <w14:ligatures w14:val="standardContextual"/>
              </w:rPr>
              <w:tab/>
            </w:r>
            <w:r w:rsidR="00BB5F18" w:rsidRPr="0089144E">
              <w:rPr>
                <w:rStyle w:val="Hipervnculo"/>
                <w:noProof/>
              </w:rPr>
              <w:t>Interlink weights</w:t>
            </w:r>
            <w:r w:rsidR="00BB5F18">
              <w:rPr>
                <w:noProof/>
                <w:webHidden/>
              </w:rPr>
              <w:tab/>
            </w:r>
            <w:r w:rsidR="00BB5F18">
              <w:rPr>
                <w:noProof/>
                <w:webHidden/>
              </w:rPr>
              <w:fldChar w:fldCharType="begin"/>
            </w:r>
            <w:r w:rsidR="00BB5F18">
              <w:rPr>
                <w:noProof/>
                <w:webHidden/>
              </w:rPr>
              <w:instrText xml:space="preserve"> PAGEREF _Toc136196954 \h </w:instrText>
            </w:r>
            <w:r w:rsidR="00BB5F18">
              <w:rPr>
                <w:noProof/>
                <w:webHidden/>
              </w:rPr>
            </w:r>
            <w:r w:rsidR="00BB5F18">
              <w:rPr>
                <w:noProof/>
                <w:webHidden/>
              </w:rPr>
              <w:fldChar w:fldCharType="separate"/>
            </w:r>
            <w:r w:rsidR="00BB5F18">
              <w:rPr>
                <w:noProof/>
                <w:webHidden/>
              </w:rPr>
              <w:t>22</w:t>
            </w:r>
            <w:r w:rsidR="00BB5F18">
              <w:rPr>
                <w:noProof/>
                <w:webHidden/>
              </w:rPr>
              <w:fldChar w:fldCharType="end"/>
            </w:r>
          </w:hyperlink>
        </w:p>
        <w:p w14:paraId="17C0BBE6" w14:textId="1CB6D1AE"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5" w:history="1">
            <w:r w:rsidR="00BB5F18" w:rsidRPr="0089144E">
              <w:rPr>
                <w:rStyle w:val="Hipervnculo"/>
                <w:noProof/>
              </w:rPr>
              <w:t>4.6.</w:t>
            </w:r>
            <w:r w:rsidR="00BB5F18">
              <w:rPr>
                <w:rFonts w:asciiTheme="minorHAnsi" w:eastAsiaTheme="minorEastAsia" w:hAnsiTheme="minorHAnsi"/>
                <w:noProof/>
                <w:kern w:val="2"/>
                <w:lang w:val="es-ES"/>
                <w14:ligatures w14:val="standardContextual"/>
              </w:rPr>
              <w:tab/>
            </w:r>
            <w:r w:rsidR="00BB5F18" w:rsidRPr="0089144E">
              <w:rPr>
                <w:rStyle w:val="Hipervnculo"/>
                <w:noProof/>
              </w:rPr>
              <w:t>Statistical test and correlations</w:t>
            </w:r>
            <w:r w:rsidR="00BB5F18">
              <w:rPr>
                <w:noProof/>
                <w:webHidden/>
              </w:rPr>
              <w:tab/>
            </w:r>
            <w:r w:rsidR="00BB5F18">
              <w:rPr>
                <w:noProof/>
                <w:webHidden/>
              </w:rPr>
              <w:fldChar w:fldCharType="begin"/>
            </w:r>
            <w:r w:rsidR="00BB5F18">
              <w:rPr>
                <w:noProof/>
                <w:webHidden/>
              </w:rPr>
              <w:instrText xml:space="preserve"> PAGEREF _Toc136196955 \h </w:instrText>
            </w:r>
            <w:r w:rsidR="00BB5F18">
              <w:rPr>
                <w:noProof/>
                <w:webHidden/>
              </w:rPr>
            </w:r>
            <w:r w:rsidR="00BB5F18">
              <w:rPr>
                <w:noProof/>
                <w:webHidden/>
              </w:rPr>
              <w:fldChar w:fldCharType="separate"/>
            </w:r>
            <w:r w:rsidR="00BB5F18">
              <w:rPr>
                <w:noProof/>
                <w:webHidden/>
              </w:rPr>
              <w:t>23</w:t>
            </w:r>
            <w:r w:rsidR="00BB5F18">
              <w:rPr>
                <w:noProof/>
                <w:webHidden/>
              </w:rPr>
              <w:fldChar w:fldCharType="end"/>
            </w:r>
          </w:hyperlink>
        </w:p>
        <w:p w14:paraId="57F53574" w14:textId="6B4B249A"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6" w:history="1">
            <w:r w:rsidR="00BB5F18" w:rsidRPr="0089144E">
              <w:rPr>
                <w:rStyle w:val="Hipervnculo"/>
                <w:noProof/>
              </w:rPr>
              <w:t>4.7.</w:t>
            </w:r>
            <w:r w:rsidR="00BB5F18">
              <w:rPr>
                <w:rFonts w:asciiTheme="minorHAnsi" w:eastAsiaTheme="minorEastAsia" w:hAnsiTheme="minorHAnsi"/>
                <w:noProof/>
                <w:kern w:val="2"/>
                <w:lang w:val="es-ES"/>
                <w14:ligatures w14:val="standardContextual"/>
              </w:rPr>
              <w:tab/>
            </w:r>
            <w:r w:rsidR="00BB5F18" w:rsidRPr="0089144E">
              <w:rPr>
                <w:rStyle w:val="Hipervnculo"/>
                <w:noProof/>
              </w:rPr>
              <w:t>Data augmentation</w:t>
            </w:r>
            <w:r w:rsidR="00BB5F18">
              <w:rPr>
                <w:noProof/>
                <w:webHidden/>
              </w:rPr>
              <w:tab/>
            </w:r>
            <w:r w:rsidR="00BB5F18">
              <w:rPr>
                <w:noProof/>
                <w:webHidden/>
              </w:rPr>
              <w:fldChar w:fldCharType="begin"/>
            </w:r>
            <w:r w:rsidR="00BB5F18">
              <w:rPr>
                <w:noProof/>
                <w:webHidden/>
              </w:rPr>
              <w:instrText xml:space="preserve"> PAGEREF _Toc136196956 \h </w:instrText>
            </w:r>
            <w:r w:rsidR="00BB5F18">
              <w:rPr>
                <w:noProof/>
                <w:webHidden/>
              </w:rPr>
            </w:r>
            <w:r w:rsidR="00BB5F18">
              <w:rPr>
                <w:noProof/>
                <w:webHidden/>
              </w:rPr>
              <w:fldChar w:fldCharType="separate"/>
            </w:r>
            <w:r w:rsidR="00BB5F18">
              <w:rPr>
                <w:noProof/>
                <w:webHidden/>
              </w:rPr>
              <w:t>23</w:t>
            </w:r>
            <w:r w:rsidR="00BB5F18">
              <w:rPr>
                <w:noProof/>
                <w:webHidden/>
              </w:rPr>
              <w:fldChar w:fldCharType="end"/>
            </w:r>
          </w:hyperlink>
        </w:p>
        <w:p w14:paraId="7510873E" w14:textId="2CB7480E"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7" w:history="1">
            <w:r w:rsidR="00BB5F18" w:rsidRPr="0089144E">
              <w:rPr>
                <w:rStyle w:val="Hipervnculo"/>
                <w:noProof/>
              </w:rPr>
              <w:t>4.8.</w:t>
            </w:r>
            <w:r w:rsidR="00BB5F18">
              <w:rPr>
                <w:rFonts w:asciiTheme="minorHAnsi" w:eastAsiaTheme="minorEastAsia" w:hAnsiTheme="minorHAnsi"/>
                <w:noProof/>
                <w:kern w:val="2"/>
                <w:lang w:val="es-ES"/>
                <w14:ligatures w14:val="standardContextual"/>
              </w:rPr>
              <w:tab/>
            </w:r>
            <w:r w:rsidR="00BB5F18" w:rsidRPr="0089144E">
              <w:rPr>
                <w:rStyle w:val="Hipervnculo"/>
                <w:noProof/>
              </w:rPr>
              <w:t>Machine learning models</w:t>
            </w:r>
            <w:r w:rsidR="00BB5F18">
              <w:rPr>
                <w:noProof/>
                <w:webHidden/>
              </w:rPr>
              <w:tab/>
            </w:r>
            <w:r w:rsidR="00BB5F18">
              <w:rPr>
                <w:noProof/>
                <w:webHidden/>
              </w:rPr>
              <w:fldChar w:fldCharType="begin"/>
            </w:r>
            <w:r w:rsidR="00BB5F18">
              <w:rPr>
                <w:noProof/>
                <w:webHidden/>
              </w:rPr>
              <w:instrText xml:space="preserve"> PAGEREF _Toc136196957 \h </w:instrText>
            </w:r>
            <w:r w:rsidR="00BB5F18">
              <w:rPr>
                <w:noProof/>
                <w:webHidden/>
              </w:rPr>
            </w:r>
            <w:r w:rsidR="00BB5F18">
              <w:rPr>
                <w:noProof/>
                <w:webHidden/>
              </w:rPr>
              <w:fldChar w:fldCharType="separate"/>
            </w:r>
            <w:r w:rsidR="00BB5F18">
              <w:rPr>
                <w:noProof/>
                <w:webHidden/>
              </w:rPr>
              <w:t>24</w:t>
            </w:r>
            <w:r w:rsidR="00BB5F18">
              <w:rPr>
                <w:noProof/>
                <w:webHidden/>
              </w:rPr>
              <w:fldChar w:fldCharType="end"/>
            </w:r>
          </w:hyperlink>
        </w:p>
        <w:p w14:paraId="16214924" w14:textId="14EAA2FD"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8" w:history="1">
            <w:r w:rsidR="00BB5F18" w:rsidRPr="0089144E">
              <w:rPr>
                <w:rStyle w:val="Hipervnculo"/>
                <w:noProof/>
              </w:rPr>
              <w:t>4.8.1.</w:t>
            </w:r>
            <w:r w:rsidR="00BB5F18">
              <w:rPr>
                <w:rFonts w:asciiTheme="minorHAnsi" w:eastAsiaTheme="minorEastAsia" w:hAnsiTheme="minorHAnsi"/>
                <w:noProof/>
                <w:kern w:val="2"/>
                <w:lang w:val="es-ES"/>
                <w14:ligatures w14:val="standardContextual"/>
              </w:rPr>
              <w:tab/>
            </w:r>
            <w:r w:rsidR="00BB5F18" w:rsidRPr="0089144E">
              <w:rPr>
                <w:rStyle w:val="Hipervnculo"/>
                <w:noProof/>
              </w:rPr>
              <w:t>Metrics</w:t>
            </w:r>
            <w:r w:rsidR="00BB5F18">
              <w:rPr>
                <w:noProof/>
                <w:webHidden/>
              </w:rPr>
              <w:tab/>
            </w:r>
            <w:r w:rsidR="00BB5F18">
              <w:rPr>
                <w:noProof/>
                <w:webHidden/>
              </w:rPr>
              <w:fldChar w:fldCharType="begin"/>
            </w:r>
            <w:r w:rsidR="00BB5F18">
              <w:rPr>
                <w:noProof/>
                <w:webHidden/>
              </w:rPr>
              <w:instrText xml:space="preserve"> PAGEREF _Toc136196958 \h </w:instrText>
            </w:r>
            <w:r w:rsidR="00BB5F18">
              <w:rPr>
                <w:noProof/>
                <w:webHidden/>
              </w:rPr>
            </w:r>
            <w:r w:rsidR="00BB5F18">
              <w:rPr>
                <w:noProof/>
                <w:webHidden/>
              </w:rPr>
              <w:fldChar w:fldCharType="separate"/>
            </w:r>
            <w:r w:rsidR="00BB5F18">
              <w:rPr>
                <w:noProof/>
                <w:webHidden/>
              </w:rPr>
              <w:t>24</w:t>
            </w:r>
            <w:r w:rsidR="00BB5F18">
              <w:rPr>
                <w:noProof/>
                <w:webHidden/>
              </w:rPr>
              <w:fldChar w:fldCharType="end"/>
            </w:r>
          </w:hyperlink>
        </w:p>
        <w:p w14:paraId="15FFA80C" w14:textId="5CB4E8B8"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9" w:history="1">
            <w:r w:rsidR="00BB5F18" w:rsidRPr="0089144E">
              <w:rPr>
                <w:rStyle w:val="Hipervnculo"/>
                <w:noProof/>
              </w:rPr>
              <w:t>4.8.2.</w:t>
            </w:r>
            <w:r w:rsidR="00BB5F18">
              <w:rPr>
                <w:rFonts w:asciiTheme="minorHAnsi" w:eastAsiaTheme="minorEastAsia" w:hAnsiTheme="minorHAnsi"/>
                <w:noProof/>
                <w:kern w:val="2"/>
                <w:lang w:val="es-ES"/>
                <w14:ligatures w14:val="standardContextual"/>
              </w:rPr>
              <w:tab/>
            </w:r>
            <w:r w:rsidR="00BB5F18" w:rsidRPr="0089144E">
              <w:rPr>
                <w:rStyle w:val="Hipervnculo"/>
                <w:noProof/>
              </w:rPr>
              <w:t>Grid Search and K fold</w:t>
            </w:r>
            <w:r w:rsidR="00BB5F18">
              <w:rPr>
                <w:noProof/>
                <w:webHidden/>
              </w:rPr>
              <w:tab/>
            </w:r>
            <w:r w:rsidR="00BB5F18">
              <w:rPr>
                <w:noProof/>
                <w:webHidden/>
              </w:rPr>
              <w:fldChar w:fldCharType="begin"/>
            </w:r>
            <w:r w:rsidR="00BB5F18">
              <w:rPr>
                <w:noProof/>
                <w:webHidden/>
              </w:rPr>
              <w:instrText xml:space="preserve"> PAGEREF _Toc136196959 \h </w:instrText>
            </w:r>
            <w:r w:rsidR="00BB5F18">
              <w:rPr>
                <w:noProof/>
                <w:webHidden/>
              </w:rPr>
            </w:r>
            <w:r w:rsidR="00BB5F18">
              <w:rPr>
                <w:noProof/>
                <w:webHidden/>
              </w:rPr>
              <w:fldChar w:fldCharType="separate"/>
            </w:r>
            <w:r w:rsidR="00BB5F18">
              <w:rPr>
                <w:noProof/>
                <w:webHidden/>
              </w:rPr>
              <w:t>25</w:t>
            </w:r>
            <w:r w:rsidR="00BB5F18">
              <w:rPr>
                <w:noProof/>
                <w:webHidden/>
              </w:rPr>
              <w:fldChar w:fldCharType="end"/>
            </w:r>
          </w:hyperlink>
        </w:p>
        <w:p w14:paraId="0BDE9028" w14:textId="165B60C7"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0" w:history="1">
            <w:r w:rsidR="00BB5F18" w:rsidRPr="0089144E">
              <w:rPr>
                <w:rStyle w:val="Hipervnculo"/>
                <w:noProof/>
              </w:rPr>
              <w:t>4.9.</w:t>
            </w:r>
            <w:r w:rsidR="00BB5F18">
              <w:rPr>
                <w:rFonts w:asciiTheme="minorHAnsi" w:eastAsiaTheme="minorEastAsia" w:hAnsiTheme="minorHAnsi"/>
                <w:noProof/>
                <w:kern w:val="2"/>
                <w:lang w:val="es-ES"/>
                <w14:ligatures w14:val="standardContextual"/>
              </w:rPr>
              <w:tab/>
            </w:r>
            <w:r w:rsidR="00BB5F18" w:rsidRPr="0089144E">
              <w:rPr>
                <w:rStyle w:val="Hipervnculo"/>
                <w:noProof/>
              </w:rPr>
              <w:t>Software and libraries</w:t>
            </w:r>
            <w:r w:rsidR="00BB5F18">
              <w:rPr>
                <w:noProof/>
                <w:webHidden/>
              </w:rPr>
              <w:tab/>
            </w:r>
            <w:r w:rsidR="00BB5F18">
              <w:rPr>
                <w:noProof/>
                <w:webHidden/>
              </w:rPr>
              <w:fldChar w:fldCharType="begin"/>
            </w:r>
            <w:r w:rsidR="00BB5F18">
              <w:rPr>
                <w:noProof/>
                <w:webHidden/>
              </w:rPr>
              <w:instrText xml:space="preserve"> PAGEREF _Toc136196960 \h </w:instrText>
            </w:r>
            <w:r w:rsidR="00BB5F18">
              <w:rPr>
                <w:noProof/>
                <w:webHidden/>
              </w:rPr>
            </w:r>
            <w:r w:rsidR="00BB5F18">
              <w:rPr>
                <w:noProof/>
                <w:webHidden/>
              </w:rPr>
              <w:fldChar w:fldCharType="separate"/>
            </w:r>
            <w:r w:rsidR="00BB5F18">
              <w:rPr>
                <w:noProof/>
                <w:webHidden/>
              </w:rPr>
              <w:t>25</w:t>
            </w:r>
            <w:r w:rsidR="00BB5F18">
              <w:rPr>
                <w:noProof/>
                <w:webHidden/>
              </w:rPr>
              <w:fldChar w:fldCharType="end"/>
            </w:r>
          </w:hyperlink>
        </w:p>
        <w:p w14:paraId="744D000E" w14:textId="04ED6204"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1" w:history="1">
            <w:r w:rsidR="00BB5F18" w:rsidRPr="0089144E">
              <w:rPr>
                <w:rStyle w:val="Hipervnculo"/>
                <w:noProof/>
              </w:rPr>
              <w:t>5.</w:t>
            </w:r>
            <w:r w:rsidR="00BB5F18">
              <w:rPr>
                <w:rFonts w:asciiTheme="minorHAnsi" w:eastAsiaTheme="minorEastAsia" w:hAnsiTheme="minorHAnsi"/>
                <w:noProof/>
                <w:kern w:val="2"/>
                <w:lang w:val="es-ES"/>
                <w14:ligatures w14:val="standardContextual"/>
              </w:rPr>
              <w:tab/>
            </w:r>
            <w:r w:rsidR="00BB5F18" w:rsidRPr="0089144E">
              <w:rPr>
                <w:rStyle w:val="Hipervnculo"/>
                <w:noProof/>
              </w:rPr>
              <w:t>Results</w:t>
            </w:r>
            <w:r w:rsidR="00BB5F18">
              <w:rPr>
                <w:noProof/>
                <w:webHidden/>
              </w:rPr>
              <w:tab/>
            </w:r>
            <w:r w:rsidR="00BB5F18">
              <w:rPr>
                <w:noProof/>
                <w:webHidden/>
              </w:rPr>
              <w:fldChar w:fldCharType="begin"/>
            </w:r>
            <w:r w:rsidR="00BB5F18">
              <w:rPr>
                <w:noProof/>
                <w:webHidden/>
              </w:rPr>
              <w:instrText xml:space="preserve"> PAGEREF _Toc136196961 \h </w:instrText>
            </w:r>
            <w:r w:rsidR="00BB5F18">
              <w:rPr>
                <w:noProof/>
                <w:webHidden/>
              </w:rPr>
            </w:r>
            <w:r w:rsidR="00BB5F18">
              <w:rPr>
                <w:noProof/>
                <w:webHidden/>
              </w:rPr>
              <w:fldChar w:fldCharType="separate"/>
            </w:r>
            <w:r w:rsidR="00BB5F18">
              <w:rPr>
                <w:noProof/>
                <w:webHidden/>
              </w:rPr>
              <w:t>26</w:t>
            </w:r>
            <w:r w:rsidR="00BB5F18">
              <w:rPr>
                <w:noProof/>
                <w:webHidden/>
              </w:rPr>
              <w:fldChar w:fldCharType="end"/>
            </w:r>
          </w:hyperlink>
        </w:p>
        <w:p w14:paraId="49081BC3" w14:textId="0F0728BD"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2" w:history="1">
            <w:r w:rsidR="00BB5F18" w:rsidRPr="0089144E">
              <w:rPr>
                <w:rStyle w:val="Hipervnculo"/>
                <w:noProof/>
              </w:rPr>
              <w:t>6.</w:t>
            </w:r>
            <w:r w:rsidR="00BB5F18">
              <w:rPr>
                <w:rFonts w:asciiTheme="minorHAnsi" w:eastAsiaTheme="minorEastAsia" w:hAnsiTheme="minorHAnsi"/>
                <w:noProof/>
                <w:kern w:val="2"/>
                <w:lang w:val="es-ES"/>
                <w14:ligatures w14:val="standardContextual"/>
              </w:rPr>
              <w:tab/>
            </w:r>
            <w:r w:rsidR="00BB5F18" w:rsidRPr="0089144E">
              <w:rPr>
                <w:rStyle w:val="Hipervnculo"/>
                <w:noProof/>
              </w:rPr>
              <w:t>Conclusions and future work</w:t>
            </w:r>
            <w:r w:rsidR="00BB5F18">
              <w:rPr>
                <w:noProof/>
                <w:webHidden/>
              </w:rPr>
              <w:tab/>
            </w:r>
            <w:r w:rsidR="00BB5F18">
              <w:rPr>
                <w:noProof/>
                <w:webHidden/>
              </w:rPr>
              <w:fldChar w:fldCharType="begin"/>
            </w:r>
            <w:r w:rsidR="00BB5F18">
              <w:rPr>
                <w:noProof/>
                <w:webHidden/>
              </w:rPr>
              <w:instrText xml:space="preserve"> PAGEREF _Toc136196962 \h </w:instrText>
            </w:r>
            <w:r w:rsidR="00BB5F18">
              <w:rPr>
                <w:noProof/>
                <w:webHidden/>
              </w:rPr>
            </w:r>
            <w:r w:rsidR="00BB5F18">
              <w:rPr>
                <w:noProof/>
                <w:webHidden/>
              </w:rPr>
              <w:fldChar w:fldCharType="separate"/>
            </w:r>
            <w:r w:rsidR="00BB5F18">
              <w:rPr>
                <w:noProof/>
                <w:webHidden/>
              </w:rPr>
              <w:t>26</w:t>
            </w:r>
            <w:r w:rsidR="00BB5F18">
              <w:rPr>
                <w:noProof/>
                <w:webHidden/>
              </w:rPr>
              <w:fldChar w:fldCharType="end"/>
            </w:r>
          </w:hyperlink>
        </w:p>
        <w:p w14:paraId="571DD949" w14:textId="5D0B594D"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3" w:history="1">
            <w:r w:rsidR="00BB5F18" w:rsidRPr="0089144E">
              <w:rPr>
                <w:rStyle w:val="Hipervnculo"/>
                <w:noProof/>
              </w:rPr>
              <w:t>7.</w:t>
            </w:r>
            <w:r w:rsidR="00BB5F18">
              <w:rPr>
                <w:rFonts w:asciiTheme="minorHAnsi" w:eastAsiaTheme="minorEastAsia" w:hAnsiTheme="minorHAnsi"/>
                <w:noProof/>
                <w:kern w:val="2"/>
                <w:lang w:val="es-ES"/>
                <w14:ligatures w14:val="standardContextual"/>
              </w:rPr>
              <w:tab/>
            </w:r>
            <w:r w:rsidR="00BB5F18" w:rsidRPr="0089144E">
              <w:rPr>
                <w:rStyle w:val="Hipervnculo"/>
                <w:noProof/>
              </w:rPr>
              <w:t>Glossary</w:t>
            </w:r>
            <w:r w:rsidR="00BB5F18">
              <w:rPr>
                <w:noProof/>
                <w:webHidden/>
              </w:rPr>
              <w:tab/>
            </w:r>
            <w:r w:rsidR="00BB5F18">
              <w:rPr>
                <w:noProof/>
                <w:webHidden/>
              </w:rPr>
              <w:fldChar w:fldCharType="begin"/>
            </w:r>
            <w:r w:rsidR="00BB5F18">
              <w:rPr>
                <w:noProof/>
                <w:webHidden/>
              </w:rPr>
              <w:instrText xml:space="preserve"> PAGEREF _Toc136196963 \h </w:instrText>
            </w:r>
            <w:r w:rsidR="00BB5F18">
              <w:rPr>
                <w:noProof/>
                <w:webHidden/>
              </w:rPr>
            </w:r>
            <w:r w:rsidR="00BB5F18">
              <w:rPr>
                <w:noProof/>
                <w:webHidden/>
              </w:rPr>
              <w:fldChar w:fldCharType="separate"/>
            </w:r>
            <w:r w:rsidR="00BB5F18">
              <w:rPr>
                <w:noProof/>
                <w:webHidden/>
              </w:rPr>
              <w:t>26</w:t>
            </w:r>
            <w:r w:rsidR="00BB5F18">
              <w:rPr>
                <w:noProof/>
                <w:webHidden/>
              </w:rPr>
              <w:fldChar w:fldCharType="end"/>
            </w:r>
          </w:hyperlink>
        </w:p>
        <w:p w14:paraId="2F25B05E" w14:textId="62084AB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4" w:history="1">
            <w:r w:rsidR="00BB5F18" w:rsidRPr="0089144E">
              <w:rPr>
                <w:rStyle w:val="Hipervnculo"/>
                <w:noProof/>
              </w:rPr>
              <w:t>7.1.</w:t>
            </w:r>
            <w:r w:rsidR="00BB5F18">
              <w:rPr>
                <w:rFonts w:asciiTheme="minorHAnsi" w:eastAsiaTheme="minorEastAsia" w:hAnsiTheme="minorHAnsi"/>
                <w:noProof/>
                <w:kern w:val="2"/>
                <w:lang w:val="es-ES"/>
                <w14:ligatures w14:val="standardContextual"/>
              </w:rPr>
              <w:tab/>
            </w:r>
            <w:r w:rsidR="00BB5F18" w:rsidRPr="0089144E">
              <w:rPr>
                <w:rStyle w:val="Hipervnculo"/>
                <w:noProof/>
              </w:rPr>
              <w:t>List of Abbreviations</w:t>
            </w:r>
            <w:r w:rsidR="00BB5F18">
              <w:rPr>
                <w:noProof/>
                <w:webHidden/>
              </w:rPr>
              <w:tab/>
            </w:r>
            <w:r w:rsidR="00BB5F18">
              <w:rPr>
                <w:noProof/>
                <w:webHidden/>
              </w:rPr>
              <w:fldChar w:fldCharType="begin"/>
            </w:r>
            <w:r w:rsidR="00BB5F18">
              <w:rPr>
                <w:noProof/>
                <w:webHidden/>
              </w:rPr>
              <w:instrText xml:space="preserve"> PAGEREF _Toc136196964 \h </w:instrText>
            </w:r>
            <w:r w:rsidR="00BB5F18">
              <w:rPr>
                <w:noProof/>
                <w:webHidden/>
              </w:rPr>
            </w:r>
            <w:r w:rsidR="00BB5F18">
              <w:rPr>
                <w:noProof/>
                <w:webHidden/>
              </w:rPr>
              <w:fldChar w:fldCharType="separate"/>
            </w:r>
            <w:r w:rsidR="00BB5F18">
              <w:rPr>
                <w:noProof/>
                <w:webHidden/>
              </w:rPr>
              <w:t>26</w:t>
            </w:r>
            <w:r w:rsidR="00BB5F18">
              <w:rPr>
                <w:noProof/>
                <w:webHidden/>
              </w:rPr>
              <w:fldChar w:fldCharType="end"/>
            </w:r>
          </w:hyperlink>
        </w:p>
        <w:p w14:paraId="53EBE0BC" w14:textId="237BF08A"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5" w:history="1">
            <w:r w:rsidR="00BB5F18" w:rsidRPr="0089144E">
              <w:rPr>
                <w:rStyle w:val="Hipervnculo"/>
                <w:noProof/>
              </w:rPr>
              <w:t>8.</w:t>
            </w:r>
            <w:r w:rsidR="00BB5F18">
              <w:rPr>
                <w:rFonts w:asciiTheme="minorHAnsi" w:eastAsiaTheme="minorEastAsia" w:hAnsiTheme="minorHAnsi"/>
                <w:noProof/>
                <w:kern w:val="2"/>
                <w:lang w:val="es-ES"/>
                <w14:ligatures w14:val="standardContextual"/>
              </w:rPr>
              <w:tab/>
            </w:r>
            <w:r w:rsidR="00BB5F18" w:rsidRPr="0089144E">
              <w:rPr>
                <w:rStyle w:val="Hipervnculo"/>
                <w:noProof/>
              </w:rPr>
              <w:t>Bibliography</w:t>
            </w:r>
            <w:r w:rsidR="00BB5F18">
              <w:rPr>
                <w:noProof/>
                <w:webHidden/>
              </w:rPr>
              <w:tab/>
            </w:r>
            <w:r w:rsidR="00BB5F18">
              <w:rPr>
                <w:noProof/>
                <w:webHidden/>
              </w:rPr>
              <w:fldChar w:fldCharType="begin"/>
            </w:r>
            <w:r w:rsidR="00BB5F18">
              <w:rPr>
                <w:noProof/>
                <w:webHidden/>
              </w:rPr>
              <w:instrText xml:space="preserve"> PAGEREF _Toc136196965 \h </w:instrText>
            </w:r>
            <w:r w:rsidR="00BB5F18">
              <w:rPr>
                <w:noProof/>
                <w:webHidden/>
              </w:rPr>
            </w:r>
            <w:r w:rsidR="00BB5F18">
              <w:rPr>
                <w:noProof/>
                <w:webHidden/>
              </w:rPr>
              <w:fldChar w:fldCharType="separate"/>
            </w:r>
            <w:r w:rsidR="00BB5F18">
              <w:rPr>
                <w:noProof/>
                <w:webHidden/>
              </w:rPr>
              <w:t>26</w:t>
            </w:r>
            <w:r w:rsidR="00BB5F18">
              <w:rPr>
                <w:noProof/>
                <w:webHidden/>
              </w:rPr>
              <w:fldChar w:fldCharType="end"/>
            </w:r>
          </w:hyperlink>
        </w:p>
        <w:p w14:paraId="1B197D4B" w14:textId="0DA72E0B"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6" w:history="1">
            <w:r w:rsidR="00BB5F18" w:rsidRPr="0089144E">
              <w:rPr>
                <w:rStyle w:val="Hipervnculo"/>
                <w:noProof/>
              </w:rPr>
              <w:t>9.</w:t>
            </w:r>
            <w:r w:rsidR="00BB5F18">
              <w:rPr>
                <w:rFonts w:asciiTheme="minorHAnsi" w:eastAsiaTheme="minorEastAsia" w:hAnsiTheme="minorHAnsi"/>
                <w:noProof/>
                <w:kern w:val="2"/>
                <w:lang w:val="es-ES"/>
                <w14:ligatures w14:val="standardContextual"/>
              </w:rPr>
              <w:tab/>
            </w:r>
            <w:r w:rsidR="00BB5F18" w:rsidRPr="0089144E">
              <w:rPr>
                <w:rStyle w:val="Hipervnculo"/>
                <w:noProof/>
              </w:rPr>
              <w:t>Appendices</w:t>
            </w:r>
            <w:r w:rsidR="00BB5F18">
              <w:rPr>
                <w:noProof/>
                <w:webHidden/>
              </w:rPr>
              <w:tab/>
            </w:r>
            <w:r w:rsidR="00BB5F18">
              <w:rPr>
                <w:noProof/>
                <w:webHidden/>
              </w:rPr>
              <w:fldChar w:fldCharType="begin"/>
            </w:r>
            <w:r w:rsidR="00BB5F18">
              <w:rPr>
                <w:noProof/>
                <w:webHidden/>
              </w:rPr>
              <w:instrText xml:space="preserve"> PAGEREF _Toc136196966 \h </w:instrText>
            </w:r>
            <w:r w:rsidR="00BB5F18">
              <w:rPr>
                <w:noProof/>
                <w:webHidden/>
              </w:rPr>
            </w:r>
            <w:r w:rsidR="00BB5F18">
              <w:rPr>
                <w:noProof/>
                <w:webHidden/>
              </w:rPr>
              <w:fldChar w:fldCharType="separate"/>
            </w:r>
            <w:r w:rsidR="00BB5F18">
              <w:rPr>
                <w:noProof/>
                <w:webHidden/>
              </w:rPr>
              <w:t>30</w:t>
            </w:r>
            <w:r w:rsidR="00BB5F18">
              <w:rPr>
                <w:noProof/>
                <w:webHidden/>
              </w:rPr>
              <w:fldChar w:fldCharType="end"/>
            </w:r>
          </w:hyperlink>
        </w:p>
        <w:p w14:paraId="3BE8566D" w14:textId="0C8A033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7" w:history="1">
            <w:r w:rsidR="00BB5F18" w:rsidRPr="0089144E">
              <w:rPr>
                <w:rStyle w:val="Hipervnculo"/>
                <w:noProof/>
              </w:rPr>
              <w:t>9.1.</w:t>
            </w:r>
            <w:r w:rsidR="00BB5F18">
              <w:rPr>
                <w:rFonts w:asciiTheme="minorHAnsi" w:eastAsiaTheme="minorEastAsia" w:hAnsiTheme="minorHAnsi"/>
                <w:noProof/>
                <w:kern w:val="2"/>
                <w:lang w:val="es-ES"/>
                <w14:ligatures w14:val="standardContextual"/>
              </w:rPr>
              <w:tab/>
            </w:r>
            <w:r w:rsidR="00BB5F18" w:rsidRPr="0089144E">
              <w:rPr>
                <w:rStyle w:val="Hipervnculo"/>
                <w:noProof/>
              </w:rPr>
              <w:t>Graph measures definitions</w:t>
            </w:r>
            <w:r w:rsidR="00BB5F18">
              <w:rPr>
                <w:noProof/>
                <w:webHidden/>
              </w:rPr>
              <w:tab/>
            </w:r>
            <w:r w:rsidR="00BB5F18">
              <w:rPr>
                <w:noProof/>
                <w:webHidden/>
              </w:rPr>
              <w:fldChar w:fldCharType="begin"/>
            </w:r>
            <w:r w:rsidR="00BB5F18">
              <w:rPr>
                <w:noProof/>
                <w:webHidden/>
              </w:rPr>
              <w:instrText xml:space="preserve"> PAGEREF _Toc136196967 \h </w:instrText>
            </w:r>
            <w:r w:rsidR="00BB5F18">
              <w:rPr>
                <w:noProof/>
                <w:webHidden/>
              </w:rPr>
            </w:r>
            <w:r w:rsidR="00BB5F18">
              <w:rPr>
                <w:noProof/>
                <w:webHidden/>
              </w:rPr>
              <w:fldChar w:fldCharType="separate"/>
            </w:r>
            <w:r w:rsidR="00BB5F18">
              <w:rPr>
                <w:noProof/>
                <w:webHidden/>
              </w:rPr>
              <w:t>30</w:t>
            </w:r>
            <w:r w:rsidR="00BB5F18">
              <w:rPr>
                <w:noProof/>
                <w:webHidden/>
              </w:rPr>
              <w:fldChar w:fldCharType="end"/>
            </w:r>
          </w:hyperlink>
        </w:p>
        <w:p w14:paraId="5B486591" w14:textId="5BA1752C"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8" w:history="1">
            <w:r w:rsidR="00BB5F18" w:rsidRPr="0089144E">
              <w:rPr>
                <w:rStyle w:val="Hipervnculo"/>
                <w:noProof/>
              </w:rPr>
              <w:t>9.2.</w:t>
            </w:r>
            <w:r w:rsidR="00BB5F18">
              <w:rPr>
                <w:rFonts w:asciiTheme="minorHAnsi" w:eastAsiaTheme="minorEastAsia" w:hAnsiTheme="minorHAnsi"/>
                <w:noProof/>
                <w:kern w:val="2"/>
                <w:lang w:val="es-ES"/>
                <w14:ligatures w14:val="standardContextual"/>
              </w:rPr>
              <w:tab/>
            </w:r>
            <w:r w:rsidR="00BB5F18" w:rsidRPr="0089144E">
              <w:rPr>
                <w:rStyle w:val="Hipervnculo"/>
                <w:noProof/>
              </w:rPr>
              <w:t>Libraries and packages</w:t>
            </w:r>
            <w:r w:rsidR="00BB5F18">
              <w:rPr>
                <w:noProof/>
                <w:webHidden/>
              </w:rPr>
              <w:tab/>
            </w:r>
            <w:r w:rsidR="00BB5F18">
              <w:rPr>
                <w:noProof/>
                <w:webHidden/>
              </w:rPr>
              <w:fldChar w:fldCharType="begin"/>
            </w:r>
            <w:r w:rsidR="00BB5F18">
              <w:rPr>
                <w:noProof/>
                <w:webHidden/>
              </w:rPr>
              <w:instrText xml:space="preserve"> PAGEREF _Toc136196968 \h </w:instrText>
            </w:r>
            <w:r w:rsidR="00BB5F18">
              <w:rPr>
                <w:noProof/>
                <w:webHidden/>
              </w:rPr>
            </w:r>
            <w:r w:rsidR="00BB5F18">
              <w:rPr>
                <w:noProof/>
                <w:webHidden/>
              </w:rPr>
              <w:fldChar w:fldCharType="separate"/>
            </w:r>
            <w:r w:rsidR="00BB5F18">
              <w:rPr>
                <w:noProof/>
                <w:webHidden/>
              </w:rPr>
              <w:t>34</w:t>
            </w:r>
            <w:r w:rsidR="00BB5F18">
              <w:rPr>
                <w:noProof/>
                <w:webHidden/>
              </w:rPr>
              <w:fldChar w:fldCharType="end"/>
            </w:r>
          </w:hyperlink>
        </w:p>
        <w:p w14:paraId="4BB7F333" w14:textId="036D60F1"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14D5C05D" w14:textId="77777777" w:rsidR="005217A9"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67417AC9" w14:textId="7EFAD4D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6277230" w:history="1">
        <w:r w:rsidR="005217A9" w:rsidRPr="00F20E72">
          <w:rPr>
            <w:rStyle w:val="Hipervnculo"/>
            <w:noProof/>
          </w:rPr>
          <w:t>Fig 1</w:t>
        </w:r>
        <w:r w:rsidR="005217A9" w:rsidRPr="00F20E72">
          <w:rPr>
            <w:rStyle w:val="Hipervnculo"/>
            <w:noProof/>
            <w:lang w:val="es-ES"/>
          </w:rPr>
          <w:t>. Project Gantt diagram</w:t>
        </w:r>
        <w:r w:rsidR="005217A9">
          <w:rPr>
            <w:noProof/>
            <w:webHidden/>
          </w:rPr>
          <w:tab/>
        </w:r>
        <w:r w:rsidR="005217A9">
          <w:rPr>
            <w:noProof/>
            <w:webHidden/>
          </w:rPr>
          <w:fldChar w:fldCharType="begin"/>
        </w:r>
        <w:r w:rsidR="005217A9">
          <w:rPr>
            <w:noProof/>
            <w:webHidden/>
          </w:rPr>
          <w:instrText xml:space="preserve"> PAGEREF _Toc136277230 \h </w:instrText>
        </w:r>
        <w:r w:rsidR="005217A9">
          <w:rPr>
            <w:noProof/>
            <w:webHidden/>
          </w:rPr>
        </w:r>
        <w:r w:rsidR="005217A9">
          <w:rPr>
            <w:noProof/>
            <w:webHidden/>
          </w:rPr>
          <w:fldChar w:fldCharType="separate"/>
        </w:r>
        <w:r w:rsidR="005217A9">
          <w:rPr>
            <w:noProof/>
            <w:webHidden/>
          </w:rPr>
          <w:t>5</w:t>
        </w:r>
        <w:r w:rsidR="005217A9">
          <w:rPr>
            <w:noProof/>
            <w:webHidden/>
          </w:rPr>
          <w:fldChar w:fldCharType="end"/>
        </w:r>
      </w:hyperlink>
    </w:p>
    <w:p w14:paraId="56106A67" w14:textId="5547E6A8"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1" w:history="1">
        <w:r w:rsidR="005217A9" w:rsidRPr="00F20E72">
          <w:rPr>
            <w:rStyle w:val="Hipervnculo"/>
            <w:noProof/>
          </w:rPr>
          <w:t>Fig 2. Example of a simple graph</w:t>
        </w:r>
        <w:r w:rsidR="005217A9">
          <w:rPr>
            <w:noProof/>
            <w:webHidden/>
          </w:rPr>
          <w:tab/>
        </w:r>
        <w:r w:rsidR="005217A9">
          <w:rPr>
            <w:noProof/>
            <w:webHidden/>
          </w:rPr>
          <w:fldChar w:fldCharType="begin"/>
        </w:r>
        <w:r w:rsidR="005217A9">
          <w:rPr>
            <w:noProof/>
            <w:webHidden/>
          </w:rPr>
          <w:instrText xml:space="preserve"> PAGEREF _Toc136277231 \h </w:instrText>
        </w:r>
        <w:r w:rsidR="005217A9">
          <w:rPr>
            <w:noProof/>
            <w:webHidden/>
          </w:rPr>
        </w:r>
        <w:r w:rsidR="005217A9">
          <w:rPr>
            <w:noProof/>
            <w:webHidden/>
          </w:rPr>
          <w:fldChar w:fldCharType="separate"/>
        </w:r>
        <w:r w:rsidR="005217A9">
          <w:rPr>
            <w:noProof/>
            <w:webHidden/>
          </w:rPr>
          <w:t>10</w:t>
        </w:r>
        <w:r w:rsidR="005217A9">
          <w:rPr>
            <w:noProof/>
            <w:webHidden/>
          </w:rPr>
          <w:fldChar w:fldCharType="end"/>
        </w:r>
      </w:hyperlink>
    </w:p>
    <w:p w14:paraId="4ECED526" w14:textId="7F5D75D4"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2" w:history="1">
        <w:r w:rsidR="005217A9" w:rsidRPr="00F20E72">
          <w:rPr>
            <w:rStyle w:val="Hipervnculo"/>
            <w:noProof/>
          </w:rPr>
          <w:t>Fig 3. Multilayer social network.</w:t>
        </w:r>
        <w:r w:rsidR="005217A9">
          <w:rPr>
            <w:noProof/>
            <w:webHidden/>
          </w:rPr>
          <w:tab/>
        </w:r>
        <w:r w:rsidR="005217A9">
          <w:rPr>
            <w:noProof/>
            <w:webHidden/>
          </w:rPr>
          <w:fldChar w:fldCharType="begin"/>
        </w:r>
        <w:r w:rsidR="005217A9">
          <w:rPr>
            <w:noProof/>
            <w:webHidden/>
          </w:rPr>
          <w:instrText xml:space="preserve"> PAGEREF _Toc136277232 \h </w:instrText>
        </w:r>
        <w:r w:rsidR="005217A9">
          <w:rPr>
            <w:noProof/>
            <w:webHidden/>
          </w:rPr>
        </w:r>
        <w:r w:rsidR="005217A9">
          <w:rPr>
            <w:noProof/>
            <w:webHidden/>
          </w:rPr>
          <w:fldChar w:fldCharType="separate"/>
        </w:r>
        <w:r w:rsidR="005217A9">
          <w:rPr>
            <w:noProof/>
            <w:webHidden/>
          </w:rPr>
          <w:t>12</w:t>
        </w:r>
        <w:r w:rsidR="005217A9">
          <w:rPr>
            <w:noProof/>
            <w:webHidden/>
          </w:rPr>
          <w:fldChar w:fldCharType="end"/>
        </w:r>
      </w:hyperlink>
    </w:p>
    <w:p w14:paraId="6FD3E393" w14:textId="71FE27F3"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3" w:history="1">
        <w:r w:rsidR="005217A9" w:rsidRPr="00F20E72">
          <w:rPr>
            <w:rStyle w:val="Hipervnculo"/>
            <w:noProof/>
          </w:rPr>
          <w:t>Fig 4. Multilayer Networks Types</w:t>
        </w:r>
        <w:r w:rsidR="005217A9">
          <w:rPr>
            <w:noProof/>
            <w:webHidden/>
          </w:rPr>
          <w:tab/>
        </w:r>
        <w:r w:rsidR="005217A9">
          <w:rPr>
            <w:noProof/>
            <w:webHidden/>
          </w:rPr>
          <w:fldChar w:fldCharType="begin"/>
        </w:r>
        <w:r w:rsidR="005217A9">
          <w:rPr>
            <w:noProof/>
            <w:webHidden/>
          </w:rPr>
          <w:instrText xml:space="preserve"> PAGEREF _Toc136277233 \h </w:instrText>
        </w:r>
        <w:r w:rsidR="005217A9">
          <w:rPr>
            <w:noProof/>
            <w:webHidden/>
          </w:rPr>
        </w:r>
        <w:r w:rsidR="005217A9">
          <w:rPr>
            <w:noProof/>
            <w:webHidden/>
          </w:rPr>
          <w:fldChar w:fldCharType="separate"/>
        </w:r>
        <w:r w:rsidR="005217A9">
          <w:rPr>
            <w:noProof/>
            <w:webHidden/>
          </w:rPr>
          <w:t>12</w:t>
        </w:r>
        <w:r w:rsidR="005217A9">
          <w:rPr>
            <w:noProof/>
            <w:webHidden/>
          </w:rPr>
          <w:fldChar w:fldCharType="end"/>
        </w:r>
      </w:hyperlink>
    </w:p>
    <w:p w14:paraId="2ECE7743" w14:textId="60185A8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4" w:history="1">
        <w:r w:rsidR="005217A9" w:rsidRPr="00F20E72">
          <w:rPr>
            <w:rStyle w:val="Hipervnculo"/>
            <w:noProof/>
          </w:rPr>
          <w:t>Fig 5. Multiplex network and Supra-adjacency matrix</w:t>
        </w:r>
        <w:r w:rsidR="005217A9">
          <w:rPr>
            <w:noProof/>
            <w:webHidden/>
          </w:rPr>
          <w:tab/>
        </w:r>
        <w:r w:rsidR="005217A9">
          <w:rPr>
            <w:noProof/>
            <w:webHidden/>
          </w:rPr>
          <w:fldChar w:fldCharType="begin"/>
        </w:r>
        <w:r w:rsidR="005217A9">
          <w:rPr>
            <w:noProof/>
            <w:webHidden/>
          </w:rPr>
          <w:instrText xml:space="preserve"> PAGEREF _Toc136277234 \h </w:instrText>
        </w:r>
        <w:r w:rsidR="005217A9">
          <w:rPr>
            <w:noProof/>
            <w:webHidden/>
          </w:rPr>
        </w:r>
        <w:r w:rsidR="005217A9">
          <w:rPr>
            <w:noProof/>
            <w:webHidden/>
          </w:rPr>
          <w:fldChar w:fldCharType="separate"/>
        </w:r>
        <w:r w:rsidR="005217A9">
          <w:rPr>
            <w:noProof/>
            <w:webHidden/>
          </w:rPr>
          <w:t>13</w:t>
        </w:r>
        <w:r w:rsidR="005217A9">
          <w:rPr>
            <w:noProof/>
            <w:webHidden/>
          </w:rPr>
          <w:fldChar w:fldCharType="end"/>
        </w:r>
      </w:hyperlink>
    </w:p>
    <w:p w14:paraId="41C21EBB" w14:textId="0F4EFA84"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6277235" w:history="1">
        <w:r w:rsidR="005217A9" w:rsidRPr="00F20E72">
          <w:rPr>
            <w:rStyle w:val="Hipervnculo"/>
            <w:noProof/>
          </w:rPr>
          <w:t>Fig 6. Participants data distribution.</w:t>
        </w:r>
        <w:r w:rsidR="005217A9">
          <w:rPr>
            <w:noProof/>
            <w:webHidden/>
          </w:rPr>
          <w:tab/>
        </w:r>
        <w:r w:rsidR="005217A9">
          <w:rPr>
            <w:noProof/>
            <w:webHidden/>
          </w:rPr>
          <w:fldChar w:fldCharType="begin"/>
        </w:r>
        <w:r w:rsidR="005217A9">
          <w:rPr>
            <w:noProof/>
            <w:webHidden/>
          </w:rPr>
          <w:instrText xml:space="preserve"> PAGEREF _Toc136277235 \h </w:instrText>
        </w:r>
        <w:r w:rsidR="005217A9">
          <w:rPr>
            <w:noProof/>
            <w:webHidden/>
          </w:rPr>
        </w:r>
        <w:r w:rsidR="005217A9">
          <w:rPr>
            <w:noProof/>
            <w:webHidden/>
          </w:rPr>
          <w:fldChar w:fldCharType="separate"/>
        </w:r>
        <w:r w:rsidR="005217A9">
          <w:rPr>
            <w:noProof/>
            <w:webHidden/>
          </w:rPr>
          <w:t>15</w:t>
        </w:r>
        <w:r w:rsidR="005217A9">
          <w:rPr>
            <w:noProof/>
            <w:webHidden/>
          </w:rPr>
          <w:fldChar w:fldCharType="end"/>
        </w:r>
      </w:hyperlink>
    </w:p>
    <w:p w14:paraId="4F21BA28" w14:textId="1D12DC25"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6" w:history="1">
        <w:r w:rsidR="005217A9" w:rsidRPr="00F20E72">
          <w:rPr>
            <w:rStyle w:val="Hipervnculo"/>
            <w:noProof/>
          </w:rPr>
          <w:t>Fig 7. Parcellation scheme in circus plot</w:t>
        </w:r>
        <w:r w:rsidR="005217A9">
          <w:rPr>
            <w:noProof/>
            <w:webHidden/>
          </w:rPr>
          <w:tab/>
        </w:r>
        <w:r w:rsidR="005217A9">
          <w:rPr>
            <w:noProof/>
            <w:webHidden/>
          </w:rPr>
          <w:fldChar w:fldCharType="begin"/>
        </w:r>
        <w:r w:rsidR="005217A9">
          <w:rPr>
            <w:noProof/>
            <w:webHidden/>
          </w:rPr>
          <w:instrText xml:space="preserve"> PAGEREF _Toc136277236 \h </w:instrText>
        </w:r>
        <w:r w:rsidR="005217A9">
          <w:rPr>
            <w:noProof/>
            <w:webHidden/>
          </w:rPr>
        </w:r>
        <w:r w:rsidR="005217A9">
          <w:rPr>
            <w:noProof/>
            <w:webHidden/>
          </w:rPr>
          <w:fldChar w:fldCharType="separate"/>
        </w:r>
        <w:r w:rsidR="005217A9">
          <w:rPr>
            <w:noProof/>
            <w:webHidden/>
          </w:rPr>
          <w:t>16</w:t>
        </w:r>
        <w:r w:rsidR="005217A9">
          <w:rPr>
            <w:noProof/>
            <w:webHidden/>
          </w:rPr>
          <w:fldChar w:fldCharType="end"/>
        </w:r>
      </w:hyperlink>
    </w:p>
    <w:p w14:paraId="5BEF82A5" w14:textId="625696CB"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7" w:history="1">
        <w:r w:rsidR="005217A9" w:rsidRPr="00F20E72">
          <w:rPr>
            <w:rStyle w:val="Hipervnculo"/>
            <w:noProof/>
          </w:rPr>
          <w:t>Fig 8. From MRI to networks</w:t>
        </w:r>
        <w:r w:rsidR="005217A9">
          <w:rPr>
            <w:noProof/>
            <w:webHidden/>
          </w:rPr>
          <w:tab/>
        </w:r>
        <w:r w:rsidR="005217A9">
          <w:rPr>
            <w:noProof/>
            <w:webHidden/>
          </w:rPr>
          <w:fldChar w:fldCharType="begin"/>
        </w:r>
        <w:r w:rsidR="005217A9">
          <w:rPr>
            <w:noProof/>
            <w:webHidden/>
          </w:rPr>
          <w:instrText xml:space="preserve"> PAGEREF _Toc136277237 \h </w:instrText>
        </w:r>
        <w:r w:rsidR="005217A9">
          <w:rPr>
            <w:noProof/>
            <w:webHidden/>
          </w:rPr>
        </w:r>
        <w:r w:rsidR="005217A9">
          <w:rPr>
            <w:noProof/>
            <w:webHidden/>
          </w:rPr>
          <w:fldChar w:fldCharType="separate"/>
        </w:r>
        <w:r w:rsidR="005217A9">
          <w:rPr>
            <w:noProof/>
            <w:webHidden/>
          </w:rPr>
          <w:t>18</w:t>
        </w:r>
        <w:r w:rsidR="005217A9">
          <w:rPr>
            <w:noProof/>
            <w:webHidden/>
          </w:rPr>
          <w:fldChar w:fldCharType="end"/>
        </w:r>
      </w:hyperlink>
    </w:p>
    <w:p w14:paraId="0E73E649" w14:textId="321DF8A6"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8" w:history="1">
        <w:r w:rsidR="005217A9" w:rsidRPr="00F20E72">
          <w:rPr>
            <w:rStyle w:val="Hipervnculo"/>
            <w:noProof/>
          </w:rPr>
          <w:t>Fig 9. Weights distribution, before and after sex and age correction.</w:t>
        </w:r>
        <w:r w:rsidR="005217A9">
          <w:rPr>
            <w:noProof/>
            <w:webHidden/>
          </w:rPr>
          <w:tab/>
        </w:r>
        <w:r w:rsidR="005217A9">
          <w:rPr>
            <w:noProof/>
            <w:webHidden/>
          </w:rPr>
          <w:fldChar w:fldCharType="begin"/>
        </w:r>
        <w:r w:rsidR="005217A9">
          <w:rPr>
            <w:noProof/>
            <w:webHidden/>
          </w:rPr>
          <w:instrText xml:space="preserve"> PAGEREF _Toc136277238 \h </w:instrText>
        </w:r>
        <w:r w:rsidR="005217A9">
          <w:rPr>
            <w:noProof/>
            <w:webHidden/>
          </w:rPr>
        </w:r>
        <w:r w:rsidR="005217A9">
          <w:rPr>
            <w:noProof/>
            <w:webHidden/>
          </w:rPr>
          <w:fldChar w:fldCharType="separate"/>
        </w:r>
        <w:r w:rsidR="005217A9">
          <w:rPr>
            <w:noProof/>
            <w:webHidden/>
          </w:rPr>
          <w:t>19</w:t>
        </w:r>
        <w:r w:rsidR="005217A9">
          <w:rPr>
            <w:noProof/>
            <w:webHidden/>
          </w:rPr>
          <w:fldChar w:fldCharType="end"/>
        </w:r>
      </w:hyperlink>
    </w:p>
    <w:p w14:paraId="0F56390B" w14:textId="1D9A30CA"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9" w:history="1">
        <w:r w:rsidR="005217A9" w:rsidRPr="00F20E72">
          <w:rPr>
            <w:rStyle w:val="Hipervnculo"/>
            <w:noProof/>
          </w:rPr>
          <w:t>Fig 10. PCA before harmonization</w:t>
        </w:r>
        <w:r w:rsidR="005217A9">
          <w:rPr>
            <w:noProof/>
            <w:webHidden/>
          </w:rPr>
          <w:tab/>
        </w:r>
        <w:r w:rsidR="005217A9">
          <w:rPr>
            <w:noProof/>
            <w:webHidden/>
          </w:rPr>
          <w:fldChar w:fldCharType="begin"/>
        </w:r>
        <w:r w:rsidR="005217A9">
          <w:rPr>
            <w:noProof/>
            <w:webHidden/>
          </w:rPr>
          <w:instrText xml:space="preserve"> PAGEREF _Toc136277239 \h </w:instrText>
        </w:r>
        <w:r w:rsidR="005217A9">
          <w:rPr>
            <w:noProof/>
            <w:webHidden/>
          </w:rPr>
        </w:r>
        <w:r w:rsidR="005217A9">
          <w:rPr>
            <w:noProof/>
            <w:webHidden/>
          </w:rPr>
          <w:fldChar w:fldCharType="separate"/>
        </w:r>
        <w:r w:rsidR="005217A9">
          <w:rPr>
            <w:noProof/>
            <w:webHidden/>
          </w:rPr>
          <w:t>20</w:t>
        </w:r>
        <w:r w:rsidR="005217A9">
          <w:rPr>
            <w:noProof/>
            <w:webHidden/>
          </w:rPr>
          <w:fldChar w:fldCharType="end"/>
        </w:r>
      </w:hyperlink>
    </w:p>
    <w:p w14:paraId="79D70926" w14:textId="7189F3F1"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0" w:history="1">
        <w:r w:rsidR="005217A9" w:rsidRPr="00F20E72">
          <w:rPr>
            <w:rStyle w:val="Hipervnculo"/>
            <w:noProof/>
          </w:rPr>
          <w:t>Fig 11. PCA with FA data after ComBat</w:t>
        </w:r>
        <w:r w:rsidR="005217A9">
          <w:rPr>
            <w:noProof/>
            <w:webHidden/>
          </w:rPr>
          <w:tab/>
        </w:r>
        <w:r w:rsidR="005217A9">
          <w:rPr>
            <w:noProof/>
            <w:webHidden/>
          </w:rPr>
          <w:fldChar w:fldCharType="begin"/>
        </w:r>
        <w:r w:rsidR="005217A9">
          <w:rPr>
            <w:noProof/>
            <w:webHidden/>
          </w:rPr>
          <w:instrText xml:space="preserve"> PAGEREF _Toc136277240 \h </w:instrText>
        </w:r>
        <w:r w:rsidR="005217A9">
          <w:rPr>
            <w:noProof/>
            <w:webHidden/>
          </w:rPr>
        </w:r>
        <w:r w:rsidR="005217A9">
          <w:rPr>
            <w:noProof/>
            <w:webHidden/>
          </w:rPr>
          <w:fldChar w:fldCharType="separate"/>
        </w:r>
        <w:r w:rsidR="005217A9">
          <w:rPr>
            <w:noProof/>
            <w:webHidden/>
          </w:rPr>
          <w:t>20</w:t>
        </w:r>
        <w:r w:rsidR="005217A9">
          <w:rPr>
            <w:noProof/>
            <w:webHidden/>
          </w:rPr>
          <w:fldChar w:fldCharType="end"/>
        </w:r>
      </w:hyperlink>
    </w:p>
    <w:p w14:paraId="4986F2D0" w14:textId="3C8F97E1"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1" w:history="1">
        <w:r w:rsidR="005217A9" w:rsidRPr="00F20E72">
          <w:rPr>
            <w:rStyle w:val="Hipervnculo"/>
            <w:noProof/>
          </w:rPr>
          <w:t>Fig 12. Distribution of weights before and after SVD normalization</w:t>
        </w:r>
        <w:r w:rsidR="005217A9">
          <w:rPr>
            <w:noProof/>
            <w:webHidden/>
          </w:rPr>
          <w:tab/>
        </w:r>
        <w:r w:rsidR="005217A9">
          <w:rPr>
            <w:noProof/>
            <w:webHidden/>
          </w:rPr>
          <w:fldChar w:fldCharType="begin"/>
        </w:r>
        <w:r w:rsidR="005217A9">
          <w:rPr>
            <w:noProof/>
            <w:webHidden/>
          </w:rPr>
          <w:instrText xml:space="preserve"> PAGEREF _Toc136277241 \h </w:instrText>
        </w:r>
        <w:r w:rsidR="005217A9">
          <w:rPr>
            <w:noProof/>
            <w:webHidden/>
          </w:rPr>
        </w:r>
        <w:r w:rsidR="005217A9">
          <w:rPr>
            <w:noProof/>
            <w:webHidden/>
          </w:rPr>
          <w:fldChar w:fldCharType="separate"/>
        </w:r>
        <w:r w:rsidR="005217A9">
          <w:rPr>
            <w:noProof/>
            <w:webHidden/>
          </w:rPr>
          <w:t>22</w:t>
        </w:r>
        <w:r w:rsidR="005217A9">
          <w:rPr>
            <w:noProof/>
            <w:webHidden/>
          </w:rPr>
          <w:fldChar w:fldCharType="end"/>
        </w:r>
      </w:hyperlink>
    </w:p>
    <w:p w14:paraId="591DE0B7" w14:textId="19C04928"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2" w:history="1">
        <w:r w:rsidR="005217A9" w:rsidRPr="00F20E72">
          <w:rPr>
            <w:rStyle w:val="Hipervnculo"/>
            <w:noProof/>
          </w:rPr>
          <w:t>Fig 13. Confusion matrix definition</w:t>
        </w:r>
        <w:r w:rsidR="005217A9">
          <w:rPr>
            <w:noProof/>
            <w:webHidden/>
          </w:rPr>
          <w:tab/>
        </w:r>
        <w:r w:rsidR="005217A9">
          <w:rPr>
            <w:noProof/>
            <w:webHidden/>
          </w:rPr>
          <w:fldChar w:fldCharType="begin"/>
        </w:r>
        <w:r w:rsidR="005217A9">
          <w:rPr>
            <w:noProof/>
            <w:webHidden/>
          </w:rPr>
          <w:instrText xml:space="preserve"> PAGEREF _Toc136277242 \h </w:instrText>
        </w:r>
        <w:r w:rsidR="005217A9">
          <w:rPr>
            <w:noProof/>
            <w:webHidden/>
          </w:rPr>
        </w:r>
        <w:r w:rsidR="005217A9">
          <w:rPr>
            <w:noProof/>
            <w:webHidden/>
          </w:rPr>
          <w:fldChar w:fldCharType="separate"/>
        </w:r>
        <w:r w:rsidR="005217A9">
          <w:rPr>
            <w:noProof/>
            <w:webHidden/>
          </w:rPr>
          <w:t>26</w:t>
        </w:r>
        <w:r w:rsidR="005217A9">
          <w:rPr>
            <w:noProof/>
            <w:webHidden/>
          </w:rPr>
          <w:fldChar w:fldCharType="end"/>
        </w:r>
      </w:hyperlink>
    </w:p>
    <w:p w14:paraId="6A42AD6F" w14:textId="2307D60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7" w:anchor="_Toc136277243" w:history="1">
        <w:r w:rsidR="005217A9" w:rsidRPr="00F20E72">
          <w:rPr>
            <w:rStyle w:val="Hipervnculo"/>
            <w:noProof/>
          </w:rPr>
          <w:t>Fig 14. Boxplot graph global measures. FA Layers. With and without SVD.</w:t>
        </w:r>
        <w:r w:rsidR="005217A9">
          <w:rPr>
            <w:noProof/>
            <w:webHidden/>
          </w:rPr>
          <w:tab/>
        </w:r>
        <w:r w:rsidR="005217A9">
          <w:rPr>
            <w:noProof/>
            <w:webHidden/>
          </w:rPr>
          <w:fldChar w:fldCharType="begin"/>
        </w:r>
        <w:r w:rsidR="005217A9">
          <w:rPr>
            <w:noProof/>
            <w:webHidden/>
          </w:rPr>
          <w:instrText xml:space="preserve"> PAGEREF _Toc136277243 \h </w:instrText>
        </w:r>
        <w:r w:rsidR="005217A9">
          <w:rPr>
            <w:noProof/>
            <w:webHidden/>
          </w:rPr>
        </w:r>
        <w:r w:rsidR="005217A9">
          <w:rPr>
            <w:noProof/>
            <w:webHidden/>
          </w:rPr>
          <w:fldChar w:fldCharType="separate"/>
        </w:r>
        <w:r w:rsidR="005217A9">
          <w:rPr>
            <w:noProof/>
            <w:webHidden/>
          </w:rPr>
          <w:t>28</w:t>
        </w:r>
        <w:r w:rsidR="005217A9">
          <w:rPr>
            <w:noProof/>
            <w:webHidden/>
          </w:rPr>
          <w:fldChar w:fldCharType="end"/>
        </w:r>
      </w:hyperlink>
    </w:p>
    <w:p w14:paraId="1B047D2D" w14:textId="013DF8EB"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8" w:anchor="_Toc136277244" w:history="1">
        <w:r w:rsidR="005217A9" w:rsidRPr="00F20E72">
          <w:rPr>
            <w:rStyle w:val="Hipervnculo"/>
            <w:noProof/>
          </w:rPr>
          <w:t>Fig 15. Boxplot graph global measures. GM Layers. With and without SVD.</w:t>
        </w:r>
        <w:r w:rsidR="005217A9">
          <w:rPr>
            <w:noProof/>
            <w:webHidden/>
          </w:rPr>
          <w:tab/>
        </w:r>
        <w:r w:rsidR="005217A9">
          <w:rPr>
            <w:noProof/>
            <w:webHidden/>
          </w:rPr>
          <w:fldChar w:fldCharType="begin"/>
        </w:r>
        <w:r w:rsidR="005217A9">
          <w:rPr>
            <w:noProof/>
            <w:webHidden/>
          </w:rPr>
          <w:instrText xml:space="preserve"> PAGEREF _Toc136277244 \h </w:instrText>
        </w:r>
        <w:r w:rsidR="005217A9">
          <w:rPr>
            <w:noProof/>
            <w:webHidden/>
          </w:rPr>
        </w:r>
        <w:r w:rsidR="005217A9">
          <w:rPr>
            <w:noProof/>
            <w:webHidden/>
          </w:rPr>
          <w:fldChar w:fldCharType="separate"/>
        </w:r>
        <w:r w:rsidR="005217A9">
          <w:rPr>
            <w:noProof/>
            <w:webHidden/>
          </w:rPr>
          <w:t>29</w:t>
        </w:r>
        <w:r w:rsidR="005217A9">
          <w:rPr>
            <w:noProof/>
            <w:webHidden/>
          </w:rPr>
          <w:fldChar w:fldCharType="end"/>
        </w:r>
      </w:hyperlink>
    </w:p>
    <w:p w14:paraId="1642F8DF" w14:textId="025A11D3"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9" w:anchor="_Toc136277245" w:history="1">
        <w:r w:rsidR="005217A9" w:rsidRPr="00F20E72">
          <w:rPr>
            <w:rStyle w:val="Hipervnculo"/>
            <w:noProof/>
          </w:rPr>
          <w:t>Fig 16. Boxplot graph global measures. fMRI Layers. With and without SVD.</w:t>
        </w:r>
        <w:r w:rsidR="005217A9">
          <w:rPr>
            <w:noProof/>
            <w:webHidden/>
          </w:rPr>
          <w:tab/>
        </w:r>
        <w:r w:rsidR="005217A9">
          <w:rPr>
            <w:noProof/>
            <w:webHidden/>
          </w:rPr>
          <w:fldChar w:fldCharType="begin"/>
        </w:r>
        <w:r w:rsidR="005217A9">
          <w:rPr>
            <w:noProof/>
            <w:webHidden/>
          </w:rPr>
          <w:instrText xml:space="preserve"> PAGEREF _Toc136277245 \h </w:instrText>
        </w:r>
        <w:r w:rsidR="005217A9">
          <w:rPr>
            <w:noProof/>
            <w:webHidden/>
          </w:rPr>
        </w:r>
        <w:r w:rsidR="005217A9">
          <w:rPr>
            <w:noProof/>
            <w:webHidden/>
          </w:rPr>
          <w:fldChar w:fldCharType="separate"/>
        </w:r>
        <w:r w:rsidR="005217A9">
          <w:rPr>
            <w:noProof/>
            <w:webHidden/>
          </w:rPr>
          <w:t>30</w:t>
        </w:r>
        <w:r w:rsidR="005217A9">
          <w:rPr>
            <w:noProof/>
            <w:webHidden/>
          </w:rPr>
          <w:fldChar w:fldCharType="end"/>
        </w:r>
      </w:hyperlink>
    </w:p>
    <w:p w14:paraId="739474B0" w14:textId="307DCD9F" w:rsidR="0053025A" w:rsidRDefault="006E1E8F" w:rsidP="0053025A">
      <w:pPr>
        <w:pStyle w:val="Listafigura1"/>
      </w:pPr>
      <w:r>
        <w:fldChar w:fldCharType="end"/>
      </w:r>
    </w:p>
    <w:p w14:paraId="59E5D234" w14:textId="21B2F894" w:rsidR="0053025A" w:rsidRDefault="0053025A" w:rsidP="0053025A">
      <w:pPr>
        <w:pStyle w:val="Listafigura1"/>
      </w:pPr>
      <w:r>
        <w:t>List of Tables</w:t>
      </w:r>
    </w:p>
    <w:p w14:paraId="2D062ADB" w14:textId="0A986E96" w:rsidR="00BB5F18" w:rsidRDefault="0053025A">
      <w:pPr>
        <w:pStyle w:val="Tabladeilustraciones"/>
        <w:tabs>
          <w:tab w:val="right" w:leader="dot" w:pos="8494"/>
        </w:tabs>
        <w:rPr>
          <w:rFonts w:asciiTheme="minorHAnsi" w:eastAsiaTheme="minorEastAsia" w:hAnsiTheme="minorHAnsi"/>
          <w:noProof/>
          <w:kern w:val="2"/>
          <w:lang w:val="es-ES"/>
          <w14:ligatures w14:val="standardContextual"/>
        </w:rPr>
      </w:pPr>
      <w:r>
        <w:fldChar w:fldCharType="begin"/>
      </w:r>
      <w:r>
        <w:instrText xml:space="preserve"> TOC \h \z \c "Table" </w:instrText>
      </w:r>
      <w:r>
        <w:fldChar w:fldCharType="separate"/>
      </w:r>
      <w:hyperlink w:anchor="_Toc136196981" w:history="1">
        <w:r w:rsidR="00BB5F18" w:rsidRPr="00B76E1E">
          <w:rPr>
            <w:rStyle w:val="Hipervnculo"/>
            <w:noProof/>
          </w:rPr>
          <w:t>Table 1</w:t>
        </w:r>
        <w:r w:rsidR="00BB5F18" w:rsidRPr="00B76E1E">
          <w:rPr>
            <w:rStyle w:val="Hipervnculo"/>
            <w:noProof/>
            <w:lang w:val="es-ES"/>
          </w:rPr>
          <w:t>. Project Schedule</w:t>
        </w:r>
        <w:r w:rsidR="00BB5F18">
          <w:rPr>
            <w:noProof/>
            <w:webHidden/>
          </w:rPr>
          <w:tab/>
        </w:r>
        <w:r w:rsidR="00BB5F18">
          <w:rPr>
            <w:noProof/>
            <w:webHidden/>
          </w:rPr>
          <w:fldChar w:fldCharType="begin"/>
        </w:r>
        <w:r w:rsidR="00BB5F18">
          <w:rPr>
            <w:noProof/>
            <w:webHidden/>
          </w:rPr>
          <w:instrText xml:space="preserve"> PAGEREF _Toc136196981 \h </w:instrText>
        </w:r>
        <w:r w:rsidR="00BB5F18">
          <w:rPr>
            <w:noProof/>
            <w:webHidden/>
          </w:rPr>
        </w:r>
        <w:r w:rsidR="00BB5F18">
          <w:rPr>
            <w:noProof/>
            <w:webHidden/>
          </w:rPr>
          <w:fldChar w:fldCharType="separate"/>
        </w:r>
        <w:r w:rsidR="00BB5F18">
          <w:rPr>
            <w:noProof/>
            <w:webHidden/>
          </w:rPr>
          <w:t>4</w:t>
        </w:r>
        <w:r w:rsidR="00BB5F18">
          <w:rPr>
            <w:noProof/>
            <w:webHidden/>
          </w:rPr>
          <w:fldChar w:fldCharType="end"/>
        </w:r>
      </w:hyperlink>
    </w:p>
    <w:p w14:paraId="60A6D0A0" w14:textId="1CA364E9"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2" w:history="1">
        <w:r w:rsidR="00BB5F18" w:rsidRPr="00B76E1E">
          <w:rPr>
            <w:rStyle w:val="Hipervnculo"/>
            <w:noProof/>
          </w:rPr>
          <w:t>Table 2. Graph Based Measures in literature.</w:t>
        </w:r>
        <w:r w:rsidR="00BB5F18">
          <w:rPr>
            <w:noProof/>
            <w:webHidden/>
          </w:rPr>
          <w:tab/>
        </w:r>
        <w:r w:rsidR="00BB5F18">
          <w:rPr>
            <w:noProof/>
            <w:webHidden/>
          </w:rPr>
          <w:fldChar w:fldCharType="begin"/>
        </w:r>
        <w:r w:rsidR="00BB5F18">
          <w:rPr>
            <w:noProof/>
            <w:webHidden/>
          </w:rPr>
          <w:instrText xml:space="preserve"> PAGEREF _Toc136196982 \h </w:instrText>
        </w:r>
        <w:r w:rsidR="00BB5F18">
          <w:rPr>
            <w:noProof/>
            <w:webHidden/>
          </w:rPr>
        </w:r>
        <w:r w:rsidR="00BB5F18">
          <w:rPr>
            <w:noProof/>
            <w:webHidden/>
          </w:rPr>
          <w:fldChar w:fldCharType="separate"/>
        </w:r>
        <w:r w:rsidR="00BB5F18">
          <w:rPr>
            <w:noProof/>
            <w:webHidden/>
          </w:rPr>
          <w:t>7</w:t>
        </w:r>
        <w:r w:rsidR="00BB5F18">
          <w:rPr>
            <w:noProof/>
            <w:webHidden/>
          </w:rPr>
          <w:fldChar w:fldCharType="end"/>
        </w:r>
      </w:hyperlink>
    </w:p>
    <w:p w14:paraId="7A9E6562" w14:textId="4647F8BC"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3" w:history="1">
        <w:r w:rsidR="00BB5F18" w:rsidRPr="00B76E1E">
          <w:rPr>
            <w:rStyle w:val="Hipervnculo"/>
            <w:noProof/>
          </w:rPr>
          <w:t>Table 3. Participans clinical, demographic and cognitive characteristics</w:t>
        </w:r>
        <w:r w:rsidR="00BB5F18">
          <w:rPr>
            <w:noProof/>
            <w:webHidden/>
          </w:rPr>
          <w:tab/>
        </w:r>
        <w:r w:rsidR="00BB5F18">
          <w:rPr>
            <w:noProof/>
            <w:webHidden/>
          </w:rPr>
          <w:fldChar w:fldCharType="begin"/>
        </w:r>
        <w:r w:rsidR="00BB5F18">
          <w:rPr>
            <w:noProof/>
            <w:webHidden/>
          </w:rPr>
          <w:instrText xml:space="preserve"> PAGEREF _Toc136196983 \h </w:instrText>
        </w:r>
        <w:r w:rsidR="00BB5F18">
          <w:rPr>
            <w:noProof/>
            <w:webHidden/>
          </w:rPr>
        </w:r>
        <w:r w:rsidR="00BB5F18">
          <w:rPr>
            <w:noProof/>
            <w:webHidden/>
          </w:rPr>
          <w:fldChar w:fldCharType="separate"/>
        </w:r>
        <w:r w:rsidR="00BB5F18">
          <w:rPr>
            <w:noProof/>
            <w:webHidden/>
          </w:rPr>
          <w:t>13</w:t>
        </w:r>
        <w:r w:rsidR="00BB5F18">
          <w:rPr>
            <w:noProof/>
            <w:webHidden/>
          </w:rPr>
          <w:fldChar w:fldCharType="end"/>
        </w:r>
      </w:hyperlink>
    </w:p>
    <w:p w14:paraId="29A469F2" w14:textId="0BC850E2"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4" w:history="1">
        <w:r w:rsidR="00BB5F18" w:rsidRPr="00B76E1E">
          <w:rPr>
            <w:rStyle w:val="Hipervnculo"/>
            <w:noProof/>
          </w:rPr>
          <w:t>Table 4. R packages and versions.</w:t>
        </w:r>
        <w:r w:rsidR="00BB5F18">
          <w:rPr>
            <w:noProof/>
            <w:webHidden/>
          </w:rPr>
          <w:tab/>
        </w:r>
        <w:r w:rsidR="00BB5F18">
          <w:rPr>
            <w:noProof/>
            <w:webHidden/>
          </w:rPr>
          <w:fldChar w:fldCharType="begin"/>
        </w:r>
        <w:r w:rsidR="00BB5F18">
          <w:rPr>
            <w:noProof/>
            <w:webHidden/>
          </w:rPr>
          <w:instrText xml:space="preserve"> PAGEREF _Toc136196984 \h </w:instrText>
        </w:r>
        <w:r w:rsidR="00BB5F18">
          <w:rPr>
            <w:noProof/>
            <w:webHidden/>
          </w:rPr>
        </w:r>
        <w:r w:rsidR="00BB5F18">
          <w:rPr>
            <w:noProof/>
            <w:webHidden/>
          </w:rPr>
          <w:fldChar w:fldCharType="separate"/>
        </w:r>
        <w:r w:rsidR="00BB5F18">
          <w:rPr>
            <w:noProof/>
            <w:webHidden/>
          </w:rPr>
          <w:t>35</w:t>
        </w:r>
        <w:r w:rsidR="00BB5F18">
          <w:rPr>
            <w:noProof/>
            <w:webHidden/>
          </w:rPr>
          <w:fldChar w:fldCharType="end"/>
        </w:r>
      </w:hyperlink>
    </w:p>
    <w:p w14:paraId="238140CF" w14:textId="377072B1"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5" w:history="1">
        <w:r w:rsidR="00BB5F18" w:rsidRPr="00B76E1E">
          <w:rPr>
            <w:rStyle w:val="Hipervnculo"/>
            <w:noProof/>
          </w:rPr>
          <w:t>Table 5. Python libraries and versions</w:t>
        </w:r>
        <w:r w:rsidR="00BB5F18">
          <w:rPr>
            <w:noProof/>
            <w:webHidden/>
          </w:rPr>
          <w:tab/>
        </w:r>
        <w:r w:rsidR="00BB5F18">
          <w:rPr>
            <w:noProof/>
            <w:webHidden/>
          </w:rPr>
          <w:fldChar w:fldCharType="begin"/>
        </w:r>
        <w:r w:rsidR="00BB5F18">
          <w:rPr>
            <w:noProof/>
            <w:webHidden/>
          </w:rPr>
          <w:instrText xml:space="preserve"> PAGEREF _Toc136196985 \h </w:instrText>
        </w:r>
        <w:r w:rsidR="00BB5F18">
          <w:rPr>
            <w:noProof/>
            <w:webHidden/>
          </w:rPr>
        </w:r>
        <w:r w:rsidR="00BB5F18">
          <w:rPr>
            <w:noProof/>
            <w:webHidden/>
          </w:rPr>
          <w:fldChar w:fldCharType="separate"/>
        </w:r>
        <w:r w:rsidR="00BB5F18">
          <w:rPr>
            <w:noProof/>
            <w:webHidden/>
          </w:rPr>
          <w:t>35</w:t>
        </w:r>
        <w:r w:rsidR="00BB5F18">
          <w:rPr>
            <w:noProof/>
            <w:webHidden/>
          </w:rPr>
          <w:fldChar w:fldCharType="end"/>
        </w:r>
      </w:hyperlink>
    </w:p>
    <w:p w14:paraId="5104DAF8" w14:textId="309FFB26" w:rsidR="003D4E4D" w:rsidRPr="0053025A" w:rsidRDefault="0053025A" w:rsidP="0053025A">
      <w:pPr>
        <w:jc w:val="left"/>
        <w:rPr>
          <w:sz w:val="40"/>
          <w:szCs w:val="40"/>
        </w:rPr>
        <w:sectPr w:rsidR="003D4E4D" w:rsidRPr="0053025A" w:rsidSect="0053025A">
          <w:footerReference w:type="first" r:id="rId20"/>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6196922"/>
      <w:r w:rsidRPr="00D15C27">
        <w:lastRenderedPageBreak/>
        <w:t>Introduction</w:t>
      </w:r>
      <w:bookmarkEnd w:id="0"/>
    </w:p>
    <w:p w14:paraId="66116A23" w14:textId="74E33732" w:rsidR="00D15C27" w:rsidRPr="00D15C27" w:rsidRDefault="00D15C27" w:rsidP="00F766AF">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F766AF" w:rsidRPr="00F766AF">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F766AF" w:rsidRPr="00F766AF">
        <w:rPr>
          <w:rFonts w:ascii="Arial" w:hAnsi="Arial" w:cs="Arial"/>
        </w:rPr>
        <w:t>(Haider et al. 2016)</w:t>
      </w:r>
      <w:r w:rsidR="0053025A">
        <w:fldChar w:fldCharType="end"/>
      </w:r>
      <w:r w:rsidR="0053025A">
        <w:t>.</w:t>
      </w:r>
      <w:r w:rsidR="003D4E4D">
        <w:t xml:space="preserve"> </w:t>
      </w:r>
    </w:p>
    <w:p w14:paraId="4521A292" w14:textId="392B2F85" w:rsidR="00D15C27" w:rsidRPr="00D15C27" w:rsidRDefault="00D15C27" w:rsidP="00F766AF">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F766AF" w:rsidRPr="00F766AF">
        <w:rPr>
          <w:rFonts w:ascii="Arial" w:hAnsi="Arial" w:cs="Arial"/>
        </w:rPr>
        <w:t>(Kocevar et al. 2016)</w:t>
      </w:r>
      <w:r w:rsidR="0053025A">
        <w:fldChar w:fldCharType="end"/>
      </w:r>
      <w:r w:rsidRPr="00D15C27">
        <w:t>.</w:t>
      </w:r>
    </w:p>
    <w:p w14:paraId="3B942509" w14:textId="44F0943B" w:rsidR="00D15C27" w:rsidRDefault="00D15C27" w:rsidP="00D15C27">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304F4B08" w14:textId="6CFE50FD" w:rsidR="00D15C27" w:rsidRDefault="00D15C27" w:rsidP="00D15C27"/>
    <w:p w14:paraId="7375E701" w14:textId="3B95A7AE" w:rsidR="00D15C27" w:rsidRDefault="00D15C27" w:rsidP="00CB0E85">
      <w:pPr>
        <w:pStyle w:val="Ttulo2"/>
      </w:pPr>
      <w:bookmarkStart w:id="1" w:name="_Toc136196923"/>
      <w:r w:rsidRPr="00D15C27">
        <w:t>Context and motivation</w:t>
      </w:r>
      <w:bookmarkEnd w:id="1"/>
    </w:p>
    <w:p w14:paraId="46AD602D" w14:textId="7CB3E271" w:rsidR="00D15C27" w:rsidRDefault="00D15C27" w:rsidP="00F766AF">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F766AF" w:rsidRPr="00F766AF">
        <w:rPr>
          <w:rFonts w:ascii="Arial" w:hAnsi="Arial" w:cs="Arial"/>
        </w:rPr>
        <w:t>(Barkhof 2002)</w:t>
      </w:r>
      <w:r w:rsidR="008C44C4">
        <w:fldChar w:fldCharType="end"/>
      </w:r>
      <w:r w:rsidR="008C44C4">
        <w:t>.</w:t>
      </w:r>
    </w:p>
    <w:p w14:paraId="044F7A4A" w14:textId="77777777" w:rsidR="00D15C27" w:rsidRDefault="00D15C27" w:rsidP="00D15C27">
      <w:r>
        <w:t>Currently, we do not have any other tools that can measure the progression of the disease. Therefore, it is of great interest to find a system that can classify patients based on the available diagnostic tests, primarily MRI, according to the progression of the disease.</w:t>
      </w:r>
    </w:p>
    <w:p w14:paraId="7813177C" w14:textId="33E2A59B" w:rsidR="00D15C27" w:rsidRDefault="00D15C27" w:rsidP="00F766AF">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F766AF" w:rsidRPr="00F766AF">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4DBB0D18" w:rsidR="00D15C27" w:rsidRDefault="00D15C27" w:rsidP="00F766AF">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F766AF" w:rsidRPr="00F766AF">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F766AF" w:rsidRPr="00F766AF">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F766AF" w:rsidRPr="00F766AF">
        <w:rPr>
          <w:rFonts w:ascii="Arial" w:hAnsi="Arial" w:cs="Arial"/>
        </w:rPr>
        <w:t>(Solana et al. 2019)</w:t>
      </w:r>
      <w:r w:rsidR="008C44C4">
        <w:fldChar w:fldCharType="end"/>
      </w:r>
    </w:p>
    <w:p w14:paraId="6677F765" w14:textId="235ACB63" w:rsidR="008A3B45" w:rsidRDefault="008A3B45" w:rsidP="00D15C27"/>
    <w:p w14:paraId="6D396BCE" w14:textId="76F5E89E" w:rsidR="008A3B45" w:rsidRDefault="008A3B45" w:rsidP="00CB0E85">
      <w:pPr>
        <w:pStyle w:val="Ttulo2"/>
      </w:pPr>
      <w:bookmarkStart w:id="2" w:name="_Toc136196924"/>
      <w:r>
        <w:t>Personal motivation</w:t>
      </w:r>
      <w:bookmarkEnd w:id="2"/>
    </w:p>
    <w:p w14:paraId="55CCF13F" w14:textId="7BC53C77" w:rsidR="008A3B45" w:rsidRDefault="008A3B45" w:rsidP="008A3B45">
      <w:r>
        <w:lastRenderedPageBreak/>
        <w:t xml:space="preserve">One of the subjects that I have enjoyed the most during this Master Degree has been graph theory. That is why I decided I wanted to do my </w:t>
      </w:r>
      <w:r w:rsidR="00CC7122">
        <w:t>Master Thesis</w:t>
      </w:r>
      <w:r>
        <w:t xml:space="preserve"> on something 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7806582E" w14:textId="2E610B0F" w:rsidR="008A3B45" w:rsidRDefault="008A3B45" w:rsidP="008A3B45">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0F945753" w14:textId="48E6C1ED" w:rsidR="008A3B45" w:rsidRDefault="008A3B45" w:rsidP="008A3B45"/>
    <w:p w14:paraId="57AA7278" w14:textId="62D3BECC" w:rsidR="008A3B45" w:rsidRDefault="008A3B45" w:rsidP="00CB0E85">
      <w:pPr>
        <w:pStyle w:val="Ttulo2"/>
      </w:pPr>
      <w:bookmarkStart w:id="3" w:name="_Toc136196925"/>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5B8E9722" w:rsidR="00F853A9" w:rsidRDefault="00F853A9" w:rsidP="00F766AF">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F766AF" w:rsidRPr="00F766AF">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F766AF" w:rsidRPr="00F766AF">
        <w:rPr>
          <w:rFonts w:ascii="Arial" w:hAnsi="Arial" w:cs="Arial"/>
        </w:rPr>
        <w:t>(Casas-Roma et al. 2022)</w:t>
      </w:r>
      <w:r w:rsidR="008C44C4">
        <w:fldChar w:fldCharType="end"/>
      </w:r>
      <w:r>
        <w:t xml:space="preserve"> </w:t>
      </w:r>
    </w:p>
    <w:p w14:paraId="3AF6F78D" w14:textId="447C79FC" w:rsidR="00F853A9" w:rsidRDefault="00F853A9" w:rsidP="00056E47">
      <w:pPr>
        <w:ind w:left="426"/>
      </w:pPr>
      <w:r>
        <w:t>•</w:t>
      </w:r>
      <w:r>
        <w:tab/>
      </w:r>
      <w:r w:rsidR="008B42FA">
        <w:t>D</w:t>
      </w:r>
      <w:r>
        <w:t xml:space="preserve">etermine if it is more useful to consider the layers separately, or to try to integrate them into a </w:t>
      </w:r>
      <w:r w:rsidR="00121637">
        <w:t>multilayer</w:t>
      </w:r>
      <w:r>
        <w:t xml:space="preserve"> network.</w:t>
      </w:r>
    </w:p>
    <w:p w14:paraId="51B61289" w14:textId="6B84AEA1" w:rsidR="00F853A9" w:rsidRDefault="00F853A9" w:rsidP="00056E47">
      <w:pPr>
        <w:ind w:left="426"/>
      </w:pPr>
      <w:r>
        <w:t>•</w:t>
      </w:r>
      <w:r>
        <w:tab/>
        <w:t>Obtain results with algorithms that allow for interpretation and avoid “black box” algorithms</w:t>
      </w:r>
    </w:p>
    <w:p w14:paraId="3880A13F" w14:textId="3022565C" w:rsidR="008A3B45" w:rsidRDefault="008A3B45" w:rsidP="008A3B45"/>
    <w:p w14:paraId="3057DC51" w14:textId="13200910" w:rsidR="008A3B45" w:rsidRDefault="008A3B45" w:rsidP="00CB0E85">
      <w:pPr>
        <w:pStyle w:val="Ttulo2"/>
      </w:pPr>
      <w:bookmarkStart w:id="4" w:name="_Toc136196926"/>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77777777" w:rsidR="00F9032F" w:rsidRDefault="00F6210D" w:rsidP="000339AA">
      <w:r>
        <w:lastRenderedPageBreak/>
        <w:t xml:space="preserve">We also address diversity in the sense we do not differentiate o discriminate patients by skin color, religion, sexual orientation or any possible source of discrimination. </w:t>
      </w:r>
    </w:p>
    <w:p w14:paraId="3A6CBF46" w14:textId="1752BAF4" w:rsidR="000339AA" w:rsidRDefault="00F6210D" w:rsidP="002023BA">
      <w:r>
        <w:t xml:space="preserve">We certainly have to be aware of patient sex </w:t>
      </w:r>
      <w:r w:rsidR="00F9032F">
        <w:t xml:space="preserve"> </w:t>
      </w:r>
      <w:r>
        <w:t xml:space="preserve">and age in our data as it is </w:t>
      </w:r>
      <w:r w:rsidR="00F9032F">
        <w:t>well documented that are gender and age differences in WM</w:t>
      </w:r>
      <w:r w:rsidR="008C44C4">
        <w:t xml:space="preserve"> </w:t>
      </w:r>
      <w:r w:rsidR="008C44C4">
        <w:fldChar w:fldCharType="begin"/>
      </w:r>
      <w:r w:rsidR="006D3542">
        <w:instrText xml:space="preserve"> ADDIN ZOTERO_ITEM CSL_CITATION {"citationID":"TJVdXktu","properties":{"formattedCitation":"(Hsu et al. 2008a)","plainCitation":"(Hsu et al. 2008a)","dontUpdate":true,"noteIndex":0},"citationItems":[{"id":"iaKUEmae/tDh06qpT","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not mean we pursue results which apply to </w:t>
      </w:r>
      <w:r w:rsidR="00AB5039">
        <w:t>only one sex and age</w:t>
      </w:r>
      <w:r w:rsidR="00F9032F">
        <w:t>, in fact quite the opposite</w:t>
      </w:r>
      <w:r w:rsidR="00AB5039">
        <w:t xml:space="preserve">. </w:t>
      </w:r>
    </w:p>
    <w:p w14:paraId="0FB8FF15" w14:textId="77777777" w:rsidR="000339AA" w:rsidRPr="00CB0E85" w:rsidRDefault="000339AA" w:rsidP="000339AA">
      <w:pPr>
        <w:rPr>
          <w:sz w:val="28"/>
          <w:szCs w:val="28"/>
        </w:rPr>
      </w:pPr>
    </w:p>
    <w:p w14:paraId="2A6634A2" w14:textId="527D92C3" w:rsidR="003F6D69" w:rsidRPr="00CB0E85" w:rsidRDefault="008A3B45" w:rsidP="00CB0E85">
      <w:pPr>
        <w:pStyle w:val="Ttulo2"/>
      </w:pPr>
      <w:bookmarkStart w:id="5" w:name="_Toc136196927"/>
      <w:r w:rsidRPr="00CB0E85">
        <w:t>Approach and Methodology</w:t>
      </w:r>
      <w:bookmarkEnd w:id="5"/>
    </w:p>
    <w:p w14:paraId="50CD39CB" w14:textId="5C2D49B8"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our theoretical framework, refining project goals, and applying relevant findings to our own research.</w:t>
      </w:r>
      <w:r w:rsidR="00987368">
        <w:t xml:space="preserve"> </w:t>
      </w:r>
    </w:p>
    <w:p w14:paraId="5543712B" w14:textId="37350F50"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5C0110AD" w:rsidR="006B0A94" w:rsidRPr="006B0A94" w:rsidRDefault="006B0A94" w:rsidP="006B0A94">
      <w:r>
        <w:t xml:space="preserve">Accordingly I have divided work with data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074A2396" w:rsidR="00FB0992" w:rsidRDefault="00987368" w:rsidP="00453157">
      <w:r>
        <w:t>We</w:t>
      </w:r>
      <w:r w:rsidR="00FB0992">
        <w:t xml:space="preserve"> have a data set provided by the </w:t>
      </w:r>
      <w:r w:rsidR="007B0335">
        <w:t>tutor</w:t>
      </w:r>
      <w:r w:rsidR="00A85C5A">
        <w:t xml:space="preserve">. It is composed of a cohort of 147 patients and 18 healthy volunteers. As it has been noted before we have 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e </w:t>
      </w:r>
      <w:r w:rsidR="00453157">
        <w:t>have some clinical information including age, sex, disease duration, EDSS score</w:t>
      </w:r>
      <w:r w:rsidR="00CC7122">
        <w:t xml:space="preserve"> </w:t>
      </w:r>
      <w:r w:rsidR="00453157">
        <w:t xml:space="preserve">and </w:t>
      </w:r>
      <w:r w:rsidR="007B0335">
        <w:t>binary classification informing whether the subject is a patient or a healthy subject.</w:t>
      </w:r>
    </w:p>
    <w:p w14:paraId="7685EAF8" w14:textId="5C6A94AC" w:rsidR="0012398C" w:rsidRDefault="007B0335" w:rsidP="00660461">
      <w:r>
        <w:t xml:space="preserve">Although data has already been processed in order to obtain the matrices, there are still some decisions to make. </w:t>
      </w:r>
      <w:r w:rsidR="0012398C">
        <w:t>For instance, different</w:t>
      </w:r>
      <w:r w:rsidR="00694378">
        <w:t xml:space="preserve"> factors contribute to the fact that we will have some connections in GM and WM matrices</w:t>
      </w:r>
      <w:r w:rsidR="0012398C">
        <w:t xml:space="preserve"> </w:t>
      </w:r>
      <w:r w:rsidR="00694378">
        <w:t>that are not really present</w:t>
      </w:r>
      <w:r w:rsidR="0012398C">
        <w:t xml:space="preserve"> or</w:t>
      </w:r>
      <w:r w:rsidR="00694378">
        <w:t xml:space="preserve"> </w:t>
      </w:r>
      <w:r w:rsidR="0012398C">
        <w:t>i</w:t>
      </w:r>
      <w:r w:rsidR="00694378">
        <w:t>n functional matrix we will have to deal with negative correlations that pose as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27B1DC4B" w:rsidR="0012398C" w:rsidRDefault="0012398C" w:rsidP="0012398C">
      <w:r>
        <w:t>In this step</w:t>
      </w:r>
      <w:r w:rsidR="00660461">
        <w:t>,</w:t>
      </w:r>
      <w:r>
        <w:t xml:space="preserve"> we will obtain different connectivity</w:t>
      </w:r>
      <w:r w:rsidR="00563574">
        <w:t xml:space="preserve"> measures </w:t>
      </w:r>
      <w:r w:rsidR="00660461">
        <w:t>for</w:t>
      </w:r>
      <w:r w:rsidR="00563574">
        <w:t xml:space="preserve"> each network and patient. We will focus mainly in those measurement</w:t>
      </w:r>
      <w:r w:rsidR="00660461">
        <w:t>s</w:t>
      </w:r>
      <w:r w:rsidR="00563574">
        <w:t xml:space="preserve"> that literature points out as more promising.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45D0E881" w14:textId="0A80800C" w:rsidR="00563574" w:rsidRDefault="00563574" w:rsidP="0012398C">
      <w:pPr>
        <w:rPr>
          <w:b/>
          <w:bCs/>
          <w:u w:val="single"/>
        </w:rPr>
      </w:pPr>
      <w:r w:rsidRPr="00563574">
        <w:rPr>
          <w:b/>
          <w:bCs/>
          <w:u w:val="single"/>
        </w:rPr>
        <w:t>Feature Selection</w:t>
      </w:r>
    </w:p>
    <w:p w14:paraId="748106B5" w14:textId="1F78A7F6" w:rsidR="00623650" w:rsidRDefault="00623650" w:rsidP="00563574">
      <w:r>
        <w:lastRenderedPageBreak/>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t>This stage involves training and testing different models with the same set of train and test data. To assess model performance we will use metrics like accuracy, recall and F-scores among others.</w:t>
      </w:r>
    </w:p>
    <w:p w14:paraId="27959B0A" w14:textId="76105F24" w:rsidR="007E6D6C" w:rsidRDefault="003F6D69" w:rsidP="00F766AF">
      <w:bookmarkStart w:id="6" w:name="_Hlk136193146"/>
      <w:r>
        <w:t>To carry out the project</w:t>
      </w:r>
      <w:r w:rsidR="007E6D6C">
        <w:t>, R and</w:t>
      </w:r>
      <w:r>
        <w:t xml:space="preserve"> Python, via </w:t>
      </w:r>
      <w:proofErr w:type="spellStart"/>
      <w:r>
        <w:t>Jupyter</w:t>
      </w:r>
      <w:proofErr w:type="spellEnd"/>
      <w:r>
        <w:t xml:space="preserve">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proofErr w:type="spellStart"/>
      <w:r w:rsidR="007E6D6C" w:rsidRPr="007E6D6C">
        <w:rPr>
          <w:i/>
          <w:iCs/>
        </w:rPr>
        <w:t>igraph</w:t>
      </w:r>
      <w:proofErr w:type="spellEnd"/>
      <w:r w:rsidR="007E6D6C">
        <w:t xml:space="preserve"> and </w:t>
      </w:r>
      <w:proofErr w:type="spellStart"/>
      <w:r w:rsidR="007E6D6C" w:rsidRPr="007E6D6C">
        <w:rPr>
          <w:i/>
          <w:iCs/>
        </w:rPr>
        <w:t>muxViz</w:t>
      </w:r>
      <w:proofErr w:type="spellEnd"/>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F766AF" w:rsidRPr="00F766AF">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proofErr w:type="spellStart"/>
      <w:r w:rsidR="007E6D6C" w:rsidRPr="007E6D6C">
        <w:rPr>
          <w:i/>
          <w:iCs/>
        </w:rPr>
        <w:t>tidyverse</w:t>
      </w:r>
      <w:proofErr w:type="spellEnd"/>
      <w:r w:rsidR="007E6D6C">
        <w:t xml:space="preserve"> libraries.</w:t>
      </w:r>
    </w:p>
    <w:p w14:paraId="40A7E160" w14:textId="61A5915E" w:rsidR="00CE7855" w:rsidRPr="007E6D6C" w:rsidRDefault="007E6D6C" w:rsidP="00F766AF">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proofErr w:type="spellStart"/>
      <w:r w:rsidR="003F6D69" w:rsidRPr="00AF6C20">
        <w:rPr>
          <w:i/>
          <w:iCs/>
        </w:rPr>
        <w:t>Numpy</w:t>
      </w:r>
      <w:proofErr w:type="spellEnd"/>
      <w:r w:rsidR="00623650" w:rsidRPr="00AF6C20">
        <w:rPr>
          <w:i/>
          <w:iCs/>
        </w:rPr>
        <w:t xml:space="preserve">, </w:t>
      </w:r>
      <w:proofErr w:type="spellStart"/>
      <w:r w:rsidR="003F6D69" w:rsidRPr="00AF6C20">
        <w:rPr>
          <w:i/>
          <w:iCs/>
        </w:rPr>
        <w:t>Sckit</w:t>
      </w:r>
      <w:proofErr w:type="spellEnd"/>
      <w:r w:rsidR="003F6D69" w:rsidRPr="00AF6C20">
        <w:rPr>
          <w:i/>
          <w:iCs/>
        </w:rPr>
        <w: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proofErr w:type="spellStart"/>
      <w:r w:rsidR="00623650" w:rsidRPr="00AF6C20">
        <w:rPr>
          <w:i/>
          <w:iCs/>
        </w:rPr>
        <w:t>Scipy</w:t>
      </w:r>
      <w:proofErr w:type="spellEnd"/>
      <w:r w:rsidR="00AF6C20">
        <w:t xml:space="preserve">. In addition </w:t>
      </w:r>
      <w:r>
        <w:t>two</w:t>
      </w:r>
      <w:r w:rsidR="00AF6C20">
        <w:t xml:space="preserve"> specific</w:t>
      </w:r>
      <w:r>
        <w:t xml:space="preserve"> </w:t>
      </w:r>
      <w:r w:rsidR="00AF6C20">
        <w:t>libraries will also be used</w:t>
      </w:r>
      <w:r>
        <w:t xml:space="preserve">:  </w:t>
      </w:r>
      <w:proofErr w:type="spellStart"/>
      <w:r w:rsidR="003F6D69" w:rsidRPr="00AF6C20">
        <w:rPr>
          <w:i/>
          <w:iCs/>
        </w:rPr>
        <w:t>NetworkX</w:t>
      </w:r>
      <w:proofErr w:type="spellEnd"/>
      <w:r>
        <w:rPr>
          <w:i/>
          <w:iCs/>
        </w:rPr>
        <w:t xml:space="preserve"> (network </w:t>
      </w:r>
      <w:proofErr w:type="spellStart"/>
      <w:r>
        <w:rPr>
          <w:i/>
          <w:iCs/>
        </w:rPr>
        <w:t>measurments</w:t>
      </w:r>
      <w:proofErr w:type="spellEnd"/>
      <w:r>
        <w:rPr>
          <w:i/>
          <w:iCs/>
        </w:rPr>
        <w:t xml:space="preserve">) </w:t>
      </w:r>
      <w:r>
        <w:t xml:space="preserve">and </w:t>
      </w:r>
      <w:proofErr w:type="spellStart"/>
      <w:r w:rsidRPr="00074AA2">
        <w:rPr>
          <w:i/>
          <w:iCs/>
        </w:rPr>
        <w:t>ComBat</w:t>
      </w:r>
      <w:proofErr w:type="spellEnd"/>
      <w:r w:rsidR="00074AA2">
        <w:t xml:space="preserve"> to correct biases in our array due to the use of different scanners</w:t>
      </w:r>
      <w:r w:rsidR="00F72C14">
        <w:t xml:space="preserve"> </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F766AF" w:rsidRPr="00F766AF">
        <w:rPr>
          <w:rFonts w:ascii="Arial" w:hAnsi="Arial" w:cs="Arial"/>
        </w:rPr>
        <w:t>(Behdenna et al. 2021)</w:t>
      </w:r>
      <w:r w:rsidR="00D42642">
        <w:fldChar w:fldCharType="end"/>
      </w:r>
      <w:r w:rsidR="00F72C14">
        <w:t>.</w:t>
      </w:r>
    </w:p>
    <w:bookmarkEnd w:id="6"/>
    <w:p w14:paraId="0FE5158E" w14:textId="77777777" w:rsidR="00CE7855" w:rsidRPr="00CE7855" w:rsidRDefault="00CE7855" w:rsidP="00CE7855">
      <w:pPr>
        <w:rPr>
          <w:i/>
          <w:iCs/>
        </w:rPr>
      </w:pPr>
    </w:p>
    <w:p w14:paraId="1DDB92B3" w14:textId="2E02BD1C" w:rsidR="008A3B45" w:rsidRDefault="008A3B45" w:rsidP="00CB0E85">
      <w:pPr>
        <w:pStyle w:val="Ttulo2"/>
      </w:pPr>
      <w:bookmarkStart w:id="7" w:name="_Toc136196928"/>
      <w:r>
        <w:t>Schedule</w:t>
      </w:r>
      <w:bookmarkEnd w:id="7"/>
    </w:p>
    <w:p w14:paraId="4EA4A35B" w14:textId="7B8FA6A0" w:rsidR="00CB0E85" w:rsidRDefault="00D679D8" w:rsidP="00CE7855">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8A71A3">
        <w:t xml:space="preserve">Fig. </w:t>
      </w:r>
      <w:r w:rsidR="008A71A3">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p w14:paraId="2FC1BC2E" w14:textId="3CD4C6AC" w:rsidR="00D679D8" w:rsidRDefault="00D679D8" w:rsidP="008A3B45"/>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8"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657928CC" w:rsidR="00CB0E85" w:rsidRDefault="00CB0E85" w:rsidP="00CB0E85">
      <w:pPr>
        <w:pStyle w:val="Descripcin"/>
        <w:rPr>
          <w:lang w:val="es-ES"/>
        </w:rPr>
      </w:pPr>
      <w:bookmarkStart w:id="9" w:name="_Toc136196981"/>
      <w:bookmarkEnd w:id="8"/>
      <w:r>
        <w:t xml:space="preserve">Table </w:t>
      </w:r>
      <w:r w:rsidR="007C730B">
        <w:fldChar w:fldCharType="begin"/>
      </w:r>
      <w:r w:rsidR="007C730B">
        <w:instrText xml:space="preserve"> SEQ Table \* ARABIC </w:instrText>
      </w:r>
      <w:r w:rsidR="007C730B">
        <w:fldChar w:fldCharType="separate"/>
      </w:r>
      <w:r w:rsidR="007C730B">
        <w:rPr>
          <w:noProof/>
        </w:rPr>
        <w:t>1</w:t>
      </w:r>
      <w:r w:rsidR="007C730B">
        <w:fldChar w:fldCharType="end"/>
      </w:r>
      <w:r>
        <w:rPr>
          <w:lang w:val="es-ES"/>
        </w:rPr>
        <w:t>. Project Schedule</w:t>
      </w:r>
      <w:bookmarkEnd w:id="9"/>
    </w:p>
    <w:p w14:paraId="3A033EC7" w14:textId="45999403" w:rsidR="00CB0E85" w:rsidRPr="00CE7855" w:rsidRDefault="00CB0E85" w:rsidP="00A96EEC">
      <w:pPr>
        <w:sectPr w:rsidR="00CB0E85" w:rsidRPr="00CE7855" w:rsidSect="003D4E4D">
          <w:headerReference w:type="first" r:id="rId21"/>
          <w:pgSz w:w="11906" w:h="16838"/>
          <w:pgMar w:top="1417" w:right="1701" w:bottom="1417" w:left="1701" w:header="708" w:footer="708" w:gutter="0"/>
          <w:pgNumType w:start="1"/>
          <w:cols w:space="708"/>
          <w:docGrid w:linePitch="360"/>
        </w:sectPr>
      </w:pPr>
    </w:p>
    <w:p w14:paraId="385E2BED" w14:textId="2DB1C88D" w:rsidR="00CB0E85" w:rsidRDefault="00000000"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01EB7390" w:rsidR="00A96EEC" w:rsidRPr="0025148B" w:rsidRDefault="00A96EEC" w:rsidP="00A96EEC">
                  <w:pPr>
                    <w:pStyle w:val="Descripcin"/>
                    <w:rPr>
                      <w:noProof/>
                    </w:rPr>
                  </w:pPr>
                  <w:bookmarkStart w:id="10" w:name="_Ref129447333"/>
                  <w:bookmarkStart w:id="11" w:name="_Toc135475220"/>
                  <w:r>
                    <w:t xml:space="preserve">Fig. </w:t>
                  </w:r>
                  <w:r>
                    <w:fldChar w:fldCharType="begin"/>
                  </w:r>
                  <w:r>
                    <w:instrText xml:space="preserve"> SEQ Fig. \* ARABIC </w:instrText>
                  </w:r>
                  <w:r>
                    <w:fldChar w:fldCharType="separate"/>
                  </w:r>
                  <w:r w:rsidR="008A71A3">
                    <w:rPr>
                      <w:noProof/>
                    </w:rPr>
                    <w:t>1</w:t>
                  </w:r>
                  <w:r>
                    <w:fldChar w:fldCharType="end"/>
                  </w:r>
                  <w:bookmarkEnd w:id="10"/>
                  <w:r>
                    <w:rPr>
                      <w:lang w:val="es-ES"/>
                    </w:rPr>
                    <w:t xml:space="preserve">. Project Gantt </w:t>
                  </w:r>
                  <w:proofErr w:type="spellStart"/>
                  <w:r>
                    <w:rPr>
                      <w:lang w:val="es-ES"/>
                    </w:rPr>
                    <w:t>Diagram</w:t>
                  </w:r>
                  <w:bookmarkEnd w:id="11"/>
                  <w:proofErr w:type="spellEnd"/>
                </w:p>
              </w:txbxContent>
            </v:textbox>
            <w10:wrap type="square"/>
          </v:shape>
        </w:pict>
      </w:r>
      <w:r>
        <w:rPr>
          <w:noProof/>
        </w:rPr>
        <w:pict w14:anchorId="3BA6D2FC">
          <v:shape id="_x0000_s2054" type="#_x0000_t202" style="position:absolute;left:0;text-align:left;margin-left:-55.5pt;margin-top:256.95pt;width:826.4pt;height:.05pt;z-index:251659776;mso-position-horizontal-relative:text;mso-position-vertical-relative:text" stroked="f">
            <v:textbox style="mso-fit-shape-to-text:t" inset="0,0,0,0">
              <w:txbxContent>
                <w:p w14:paraId="09F8ED3C" w14:textId="7FC97C4E" w:rsidR="002A7269" w:rsidRPr="00D960AD" w:rsidRDefault="002A7269" w:rsidP="002A7269">
                  <w:pPr>
                    <w:pStyle w:val="Descripcin"/>
                    <w:rPr>
                      <w:noProof/>
                    </w:rPr>
                  </w:pPr>
                  <w:bookmarkStart w:id="12" w:name="_Toc136277230"/>
                  <w:r>
                    <w:t xml:space="preserve">Fig </w:t>
                  </w:r>
                  <w:r>
                    <w:fldChar w:fldCharType="begin"/>
                  </w:r>
                  <w:r>
                    <w:instrText xml:space="preserve"> SEQ Fig \* ARABIC </w:instrText>
                  </w:r>
                  <w:r>
                    <w:fldChar w:fldCharType="separate"/>
                  </w:r>
                  <w:r w:rsidR="00C00F2B">
                    <w:rPr>
                      <w:noProof/>
                    </w:rPr>
                    <w:t>1</w:t>
                  </w:r>
                  <w:r>
                    <w:fldChar w:fldCharType="end"/>
                  </w:r>
                  <w:r>
                    <w:rPr>
                      <w:lang w:val="es-ES"/>
                    </w:rPr>
                    <w:t xml:space="preserve">. Project Gantt </w:t>
                  </w:r>
                  <w:proofErr w:type="spellStart"/>
                  <w:r>
                    <w:rPr>
                      <w:lang w:val="es-ES"/>
                    </w:rPr>
                    <w:t>diagram</w:t>
                  </w:r>
                  <w:bookmarkEnd w:id="12"/>
                  <w:proofErr w:type="spellEnd"/>
                </w:p>
              </w:txbxContent>
            </v:textbox>
            <w10:wrap type="square"/>
          </v:shape>
        </w:pict>
      </w:r>
      <w:r w:rsidR="00CE7855">
        <w:rPr>
          <w:noProof/>
        </w:rPr>
        <w:drawing>
          <wp:anchor distT="0" distB="0" distL="114300" distR="114300" simplePos="0" relativeHeight="251638784" behindDoc="0" locked="0" layoutInCell="1" allowOverlap="1" wp14:anchorId="2923C79F" wp14:editId="782121E9">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22">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151BCF7C" w14:textId="77777777" w:rsidR="00CC7122" w:rsidRPr="00CE7855" w:rsidRDefault="00CC7122" w:rsidP="00CC7122">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14CCEFE5" w14:textId="77777777" w:rsidR="00CC7122" w:rsidRDefault="00CC7122" w:rsidP="008A3B45"/>
    <w:p w14:paraId="060B7FDC" w14:textId="77777777" w:rsidR="00CB0E85" w:rsidRDefault="00CB0E85" w:rsidP="008A3B45"/>
    <w:p w14:paraId="79876DD9" w14:textId="1C9BF3C7" w:rsidR="008A3B45" w:rsidRDefault="008A3B45" w:rsidP="00CB0E85">
      <w:pPr>
        <w:pStyle w:val="Ttulo2"/>
      </w:pPr>
      <w:bookmarkStart w:id="13" w:name="_Toc136196929"/>
      <w:r>
        <w:t>Summary of the outputs of the project</w:t>
      </w:r>
      <w:bookmarkEnd w:id="13"/>
    </w:p>
    <w:p w14:paraId="25E3DB15" w14:textId="4485FF0E" w:rsidR="008A3B45" w:rsidRDefault="008A3B45" w:rsidP="00CB0E85">
      <w:pPr>
        <w:pStyle w:val="Ttulo2"/>
      </w:pPr>
      <w:bookmarkStart w:id="14" w:name="_Toc136196930"/>
      <w:r>
        <w:t>Bri</w:t>
      </w:r>
      <w:r w:rsidR="00AF3433">
        <w:t>e</w:t>
      </w:r>
      <w:r>
        <w:t>f description of the remaining chapters of the report</w:t>
      </w:r>
      <w:bookmarkEnd w:id="14"/>
    </w:p>
    <w:p w14:paraId="186D78E0" w14:textId="2285CCBD" w:rsidR="008A3B45" w:rsidRDefault="002F444A" w:rsidP="008A3B45">
      <w:r>
        <w:t>In c</w:t>
      </w:r>
      <w:r w:rsidRPr="002F444A">
        <w:t>hapter 2</w:t>
      </w:r>
      <w:r>
        <w:t>,</w:t>
      </w:r>
      <w:r w:rsidRPr="002F444A">
        <w:t>"State of the Art"</w:t>
      </w:r>
      <w:r>
        <w:t>,</w:t>
      </w:r>
      <w:r w:rsidRPr="002F444A">
        <w:t xml:space="preserve"> </w:t>
      </w:r>
      <w:r>
        <w:t xml:space="preserve">we </w:t>
      </w:r>
      <w:r w:rsidRPr="002F444A">
        <w:t xml:space="preserve"> provides </w:t>
      </w:r>
      <w:r>
        <w:t>a</w:t>
      </w:r>
      <w:r w:rsidRPr="002F444A">
        <w:t xml:space="preserve"> review of the existing literature in the field. It helps to understand the current state of research</w:t>
      </w:r>
      <w:r>
        <w:t>.</w:t>
      </w:r>
    </w:p>
    <w:p w14:paraId="7BBE40F2" w14:textId="12061516" w:rsidR="002F444A" w:rsidRDefault="002F444A" w:rsidP="008A3B45">
      <w:r w:rsidRPr="002F444A">
        <w:t>Chapter 3</w:t>
      </w:r>
      <w:r>
        <w:t>,</w:t>
      </w:r>
      <w:r w:rsidRPr="002F444A">
        <w:t xml:space="preserve"> "Introduction to Graphs"</w:t>
      </w:r>
      <w:r>
        <w:t>,</w:t>
      </w:r>
      <w:r w:rsidRPr="002F444A">
        <w:t xml:space="preserve"> offers an introduction to graph theory. </w:t>
      </w:r>
      <w:r>
        <w:t xml:space="preserve">Some basic </w:t>
      </w:r>
      <w:r w:rsidRPr="002F444A">
        <w:t>concepts of both single and multilayer graphs are presented</w:t>
      </w:r>
      <w:r>
        <w:t>, while in chapter 4, “Methods and Resources”, we outline the methodology employed in the project, commenting the data sources, processes and some significant decisions made during the study.</w:t>
      </w:r>
    </w:p>
    <w:p w14:paraId="2168B23D" w14:textId="4D4A1B81" w:rsidR="002F444A" w:rsidRDefault="002F444A" w:rsidP="008A3B45">
      <w:r>
        <w:t>In chapter 5 results obtained are presented and discussed in detail, while in chapter 6 I draw together the main conclusions and suggesting potential avenues for future research.</w:t>
      </w:r>
    </w:p>
    <w:p w14:paraId="48E71BC0" w14:textId="165A6654" w:rsidR="002F444A" w:rsidRPr="002F444A" w:rsidRDefault="002F444A" w:rsidP="008A3B45">
      <w:r>
        <w:t>Final chapters, are devoted to glossary, bibliography and appendices that contains supplementary information, such as mathematical definitions for graph metrics and versions of Python and R libraries</w:t>
      </w:r>
    </w:p>
    <w:p w14:paraId="5E116A4A" w14:textId="04FA3371" w:rsidR="006507DB" w:rsidRDefault="006507DB" w:rsidP="008A3B45">
      <w:pPr>
        <w:pStyle w:val="Ttulo1"/>
        <w:numPr>
          <w:ilvl w:val="0"/>
          <w:numId w:val="2"/>
        </w:numPr>
      </w:pPr>
      <w:bookmarkStart w:id="15" w:name="_Toc136196931"/>
      <w:r>
        <w:t>State of the art</w:t>
      </w:r>
      <w:bookmarkEnd w:id="15"/>
    </w:p>
    <w:p w14:paraId="2E1456A8" w14:textId="3260D23D" w:rsidR="006507DB" w:rsidRPr="00644FD0" w:rsidRDefault="006507DB" w:rsidP="00F766AF">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00F766AF" w:rsidRPr="00F766AF">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00F766AF" w:rsidRPr="00F766AF">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F766AF" w:rsidRPr="00F766AF">
        <w:rPr>
          <w:rFonts w:ascii="Arial" w:hAnsi="Arial" w:cs="Arial"/>
        </w:rPr>
        <w:t>(Schoonheim,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00F766AF" w:rsidRPr="00F766AF">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5D4D4073" w14:textId="77777777" w:rsidR="006507DB" w:rsidRDefault="006507DB" w:rsidP="006507DB">
      <w:pPr>
        <w:pStyle w:val="Prrafodelista"/>
      </w:pPr>
    </w:p>
    <w:p w14:paraId="77AE6F50" w14:textId="77777777" w:rsidR="006507DB" w:rsidRDefault="006507DB" w:rsidP="006507DB">
      <w:pPr>
        <w:pStyle w:val="Ttulo2"/>
      </w:pPr>
      <w:bookmarkStart w:id="16" w:name="_Toc136196932"/>
      <w:r>
        <w:t>Brain networks</w:t>
      </w:r>
      <w:bookmarkEnd w:id="16"/>
    </w:p>
    <w:p w14:paraId="79F153B5" w14:textId="70331446" w:rsidR="006507DB" w:rsidRPr="00D80939" w:rsidRDefault="006507DB" w:rsidP="00F766AF">
      <w:r w:rsidRPr="00D80939">
        <w:lastRenderedPageBreak/>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3A254C80" w14:textId="30047C09" w:rsidR="006507DB" w:rsidRPr="00644FD0" w:rsidRDefault="006507DB" w:rsidP="00BE2608">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This means that while the structural network provides information about the anatomical pathways that connect different brain regions, the functional network provides information about the strength and efficiency of the communication between those regions. </w:t>
      </w:r>
    </w:p>
    <w:p w14:paraId="43F4AD2E" w14:textId="77777777" w:rsidR="006507DB" w:rsidRDefault="006507DB" w:rsidP="006507DB"/>
    <w:p w14:paraId="1CA4A005" w14:textId="77777777" w:rsidR="006507DB" w:rsidRDefault="006507DB" w:rsidP="006507DB">
      <w:pPr>
        <w:pStyle w:val="Ttulo2"/>
      </w:pPr>
      <w:bookmarkStart w:id="17" w:name="_Toc136196933"/>
      <w:r>
        <w:t>Single layer networks applied to MS</w:t>
      </w:r>
      <w:bookmarkEnd w:id="17"/>
    </w:p>
    <w:p w14:paraId="729B9F47" w14:textId="42E8803F" w:rsidR="006507DB" w:rsidRDefault="006507DB" w:rsidP="00F766AF">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F766AF" w:rsidRPr="00F766AF">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8A71A3" w:rsidRPr="006507DB">
        <w:t xml:space="preserve">Table </w:t>
      </w:r>
      <w:r w:rsidR="008A71A3">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F766AF" w:rsidRPr="00F766AF">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F766AF" w:rsidRPr="00F766AF">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bookmarkStart w:id="18" w:name="_Hlk136362976"/>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proofErr w:type="spellStart"/>
            <w:r w:rsidRPr="006507DB">
              <w:rPr>
                <w:sz w:val="22"/>
                <w:szCs w:val="22"/>
              </w:rPr>
              <w:t>Clusteriing</w:t>
            </w:r>
            <w:proofErr w:type="spellEnd"/>
            <w:r w:rsidRPr="006507DB">
              <w:rPr>
                <w:sz w:val="22"/>
                <w:szCs w:val="22"/>
              </w:rPr>
              <w:t xml:space="preserve">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 xml:space="preserve">It shows the capacity of the network to transfer information between </w:t>
            </w:r>
            <w:r w:rsidRPr="006507DB">
              <w:rPr>
                <w:sz w:val="22"/>
                <w:szCs w:val="22"/>
              </w:rPr>
              <w:lastRenderedPageBreak/>
              <w:t>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proofErr w:type="spellStart"/>
            <w:r w:rsidRPr="006507DB">
              <w:rPr>
                <w:sz w:val="22"/>
                <w:szCs w:val="22"/>
              </w:rPr>
              <w:t>Assortativity</w:t>
            </w:r>
            <w:proofErr w:type="spellEnd"/>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1F7617F6" w14:textId="503C7F62" w:rsidR="00277D61" w:rsidRDefault="006507DB" w:rsidP="00277D61">
      <w:pPr>
        <w:pStyle w:val="Descripcin"/>
      </w:pPr>
      <w:bookmarkStart w:id="19" w:name="_Ref130633191"/>
      <w:bookmarkStart w:id="20" w:name="_Toc136196982"/>
      <w:bookmarkStart w:id="21" w:name="_Ref136199513"/>
      <w:bookmarkEnd w:id="18"/>
      <w:r w:rsidRPr="006507DB">
        <w:t xml:space="preserve">Table </w:t>
      </w:r>
      <w:r w:rsidR="007C730B">
        <w:fldChar w:fldCharType="begin"/>
      </w:r>
      <w:r w:rsidR="007C730B">
        <w:instrText xml:space="preserve"> SEQ Table \* ARABIC </w:instrText>
      </w:r>
      <w:r w:rsidR="007C730B">
        <w:fldChar w:fldCharType="separate"/>
      </w:r>
      <w:r w:rsidR="007C730B">
        <w:rPr>
          <w:noProof/>
        </w:rPr>
        <w:t>2</w:t>
      </w:r>
      <w:r w:rsidR="007C730B">
        <w:fldChar w:fldCharType="end"/>
      </w:r>
      <w:bookmarkEnd w:id="19"/>
      <w:r w:rsidRPr="006507DB">
        <w:t>. Graph Based Measures in literature.</w:t>
      </w:r>
      <w:bookmarkEnd w:id="20"/>
      <w:bookmarkEnd w:id="21"/>
    </w:p>
    <w:p w14:paraId="7A5EC86C" w14:textId="4559C20C" w:rsidR="00277D61" w:rsidRPr="00277D61" w:rsidRDefault="00277D61" w:rsidP="00277D61">
      <w:pPr>
        <w:pStyle w:val="Descripcin"/>
      </w:pPr>
      <w:r w:rsidRPr="006507DB">
        <w:t>Adapted from Fleischer et al. 2019</w:t>
      </w:r>
    </w:p>
    <w:p w14:paraId="22F9BD1C" w14:textId="281D64F9" w:rsidR="006507DB" w:rsidRPr="00EB194F" w:rsidRDefault="006507DB" w:rsidP="00F766AF">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F766AF" w:rsidRPr="00F766AF">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F766AF" w:rsidRPr="00F766AF">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F766AF" w:rsidRPr="00F766AF">
        <w:rPr>
          <w:rFonts w:ascii="Arial" w:hAnsi="Arial" w:cs="Arial"/>
        </w:rPr>
        <w:t>(Fleischer et al. 2016)</w:t>
      </w:r>
      <w:r w:rsidR="008C1123">
        <w:fldChar w:fldCharType="end"/>
      </w:r>
      <w:r w:rsidR="008C1123">
        <w:t xml:space="preserve"> </w:t>
      </w:r>
      <w:r w:rsidRPr="00EB194F">
        <w:t>found that, at least in the early stages of the disease, there is an increase in network clustering and modularity, which could be indicative of the compensatory mechanism mentioned previously.</w:t>
      </w:r>
    </w:p>
    <w:p w14:paraId="61D89D2F" w14:textId="64D79275" w:rsidR="006507DB" w:rsidRPr="00EB194F" w:rsidRDefault="006507DB" w:rsidP="00F766AF">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E12EEE3" w14:textId="4E424C9A" w:rsidR="006507DB" w:rsidRDefault="006507DB" w:rsidP="00F766AF">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F766AF" w:rsidRPr="00F766AF">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7635A00" w14:textId="77777777" w:rsidR="006507DB" w:rsidRDefault="006507DB" w:rsidP="006507DB"/>
    <w:p w14:paraId="49807C2E" w14:textId="77777777" w:rsidR="006507DB" w:rsidRDefault="006507DB" w:rsidP="006507DB">
      <w:pPr>
        <w:pStyle w:val="Ttulo2"/>
      </w:pPr>
      <w:bookmarkStart w:id="22" w:name="_Toc136196934"/>
      <w:r>
        <w:t>Brain and multilayer networks</w:t>
      </w:r>
      <w:bookmarkEnd w:id="22"/>
    </w:p>
    <w:p w14:paraId="6128C3CE" w14:textId="4D828E0C" w:rsidR="006507DB" w:rsidRPr="00EB194F" w:rsidRDefault="006507DB" w:rsidP="00F766AF">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F766AF" w:rsidRPr="00F766AF">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F766AF" w:rsidRPr="00F766AF">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73ECA088" w14:textId="68462619" w:rsidR="006507DB" w:rsidRDefault="006507DB" w:rsidP="00F766AF">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F766AF" w:rsidRPr="00F766AF">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F766AF" w:rsidRPr="00F766AF">
        <w:rPr>
          <w:rFonts w:ascii="Arial" w:hAnsi="Arial" w:cs="Arial"/>
        </w:rPr>
        <w:t>(Battiston et al. 2018)</w:t>
      </w:r>
      <w:r w:rsidR="007D2DCD">
        <w:fldChar w:fldCharType="end"/>
      </w:r>
      <w:r w:rsidRPr="00EB194F">
        <w:t xml:space="preserve">. With respect to disease, it is worth noting </w:t>
      </w:r>
      <w:r w:rsidRPr="00EB194F">
        <w:lastRenderedPageBreak/>
        <w:t xml:space="preserve">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F766AF" w:rsidRPr="00F766AF">
        <w:rPr>
          <w:rFonts w:ascii="Arial" w:hAnsi="Arial" w:cs="Arial"/>
        </w:rPr>
        <w:t>(Guillon et al. 2019)</w:t>
      </w:r>
      <w:r w:rsidR="00DF0F35">
        <w:fldChar w:fldCharType="end"/>
      </w:r>
      <w:r w:rsidR="00DF0F35">
        <w:t>.</w:t>
      </w:r>
    </w:p>
    <w:p w14:paraId="57D7746C" w14:textId="77777777" w:rsidR="006507DB" w:rsidRDefault="006507DB" w:rsidP="006507DB"/>
    <w:p w14:paraId="7F9A262D" w14:textId="77777777" w:rsidR="006507DB" w:rsidRDefault="006507DB" w:rsidP="006507DB">
      <w:pPr>
        <w:pStyle w:val="Ttulo2"/>
      </w:pPr>
      <w:bookmarkStart w:id="23" w:name="_Toc136196935"/>
      <w:r>
        <w:t>Multilayer networks applied to MS</w:t>
      </w:r>
      <w:bookmarkEnd w:id="23"/>
    </w:p>
    <w:p w14:paraId="57B78F79" w14:textId="070A4D5F" w:rsidR="006507DB" w:rsidRDefault="00635435" w:rsidP="00F766AF">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F766AF" w:rsidRPr="00F766AF">
        <w:rPr>
          <w:rFonts w:ascii="Arial" w:hAnsi="Arial" w:cs="Arial"/>
        </w:rPr>
        <w:t>(Pontillo et al. 2022; Schoonheim, Broeders, and Geurts 2022)</w:t>
      </w:r>
      <w:r w:rsidR="007D2DCD">
        <w:fldChar w:fldCharType="end"/>
      </w:r>
      <w:r w:rsidR="007D2DCD">
        <w:t xml:space="preserve"> </w:t>
      </w:r>
      <w:r w:rsidR="006507DB" w:rsidRPr="00D80939">
        <w:t>suggest that multilayer networks may provide better insights into the organization of the brain and multiple sclerosis. This approach is so new that I have only found four papers applying 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F766AF" w:rsidRPr="00F766AF">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F766AF" w:rsidRPr="00F766AF">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0BA65E34" w:rsidR="006507DB" w:rsidRDefault="00DF0F35" w:rsidP="00F766AF">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00F766AF" w:rsidRPr="00F766AF">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22A8E20F" w14:textId="4C115BA8" w:rsidR="006507DB" w:rsidRDefault="006507DB" w:rsidP="00F766AF">
      <w:r w:rsidRPr="00D80939">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F766AF" w:rsidRPr="00F766AF">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F766AF" w:rsidRPr="00F766AF">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w:t>
      </w:r>
      <w:proofErr w:type="spellStart"/>
      <w:r w:rsidRPr="00D80939">
        <w:t>coreness</w:t>
      </w:r>
      <w:proofErr w:type="spellEnd"/>
      <w:r w:rsidRPr="00D80939">
        <w:t xml:space="preserve">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F766AF" w:rsidRPr="00F766AF">
        <w:rPr>
          <w:rFonts w:ascii="Arial" w:hAnsi="Arial" w:cs="Arial"/>
        </w:rPr>
        <w:t>(Battiston et al. 2018)</w:t>
      </w:r>
      <w:r w:rsidR="00DF0F35">
        <w:fldChar w:fldCharType="end"/>
      </w:r>
      <w:r w:rsidR="00DF0F35">
        <w:t xml:space="preserve"> </w:t>
      </w:r>
      <w:r w:rsidRPr="00D80939">
        <w:t xml:space="preserve">and also introduced a </w:t>
      </w:r>
      <w:proofErr w:type="spellStart"/>
      <w:r w:rsidRPr="00D80939">
        <w:t>Coreness</w:t>
      </w:r>
      <w:proofErr w:type="spellEnd"/>
      <w:r w:rsidRPr="00D80939">
        <w:t xml:space="preserve">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047DDBCD" w14:textId="77777777" w:rsidR="006507DB" w:rsidRDefault="006507DB" w:rsidP="006507DB"/>
    <w:p w14:paraId="43F52E0B" w14:textId="77777777" w:rsidR="006507DB" w:rsidRDefault="006507DB" w:rsidP="006507DB">
      <w:pPr>
        <w:pStyle w:val="Ttulo2"/>
      </w:pPr>
      <w:bookmarkStart w:id="24" w:name="_Toc136196936"/>
      <w:r>
        <w:t>Machine Learning and MS</w:t>
      </w:r>
      <w:bookmarkEnd w:id="24"/>
    </w:p>
    <w:p w14:paraId="2FF4389C" w14:textId="6B68BDE1" w:rsidR="006507DB" w:rsidRPr="00B85DFA" w:rsidRDefault="006507DB" w:rsidP="00F766AF">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F766AF" w:rsidRPr="00F766AF">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F766AF" w:rsidRPr="00F766AF">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472C7FA1" w14:textId="77777777" w:rsidR="006507DB" w:rsidRDefault="006507DB" w:rsidP="006507DB"/>
    <w:p w14:paraId="11291DDB" w14:textId="77777777" w:rsidR="006507DB" w:rsidRDefault="006507DB" w:rsidP="006507DB">
      <w:pPr>
        <w:pStyle w:val="Ttulo2"/>
      </w:pPr>
      <w:bookmarkStart w:id="25" w:name="_Toc136196937"/>
      <w:r>
        <w:t>Conclusions from the state-of-art</w:t>
      </w:r>
      <w:bookmarkEnd w:id="25"/>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335C7D10" w14:textId="77777777" w:rsidR="006507DB" w:rsidRPr="00D80939" w:rsidRDefault="006507DB" w:rsidP="006507DB">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0D9437C4" w14:textId="77777777" w:rsidR="006507DB" w:rsidRPr="006507DB" w:rsidRDefault="006507DB" w:rsidP="006507DB"/>
    <w:p w14:paraId="6574BD9E" w14:textId="1240545F" w:rsidR="0001417B" w:rsidRDefault="0001417B" w:rsidP="008A3B45">
      <w:pPr>
        <w:pStyle w:val="Ttulo1"/>
        <w:numPr>
          <w:ilvl w:val="0"/>
          <w:numId w:val="2"/>
        </w:numPr>
      </w:pPr>
      <w:bookmarkStart w:id="26" w:name="_Toc136196938"/>
      <w:r>
        <w:t>Introduction to graphs</w:t>
      </w:r>
      <w:bookmarkEnd w:id="26"/>
    </w:p>
    <w:p w14:paraId="09B47296" w14:textId="47486A19" w:rsidR="0001417B" w:rsidRDefault="0001417B" w:rsidP="0001417B">
      <w:pPr>
        <w:pStyle w:val="Ttulo2"/>
      </w:pPr>
      <w:bookmarkStart w:id="27" w:name="_Toc136196939"/>
      <w:r>
        <w:t>Single-layer graphs</w:t>
      </w:r>
      <w:bookmarkEnd w:id="27"/>
    </w:p>
    <w:p w14:paraId="6A9CA90D" w14:textId="77777777" w:rsidR="0001417B" w:rsidRDefault="0001417B" w:rsidP="0001417B">
      <w:r w:rsidRPr="003B675E">
        <w:t>In mathematics a gr</w:t>
      </w:r>
      <w:r>
        <w:t>aph is a structure that captures relationships between objects. It is made up of vertices and edges. Each edge connects a pair of vertices, with the vertices serving as the objects and the edges representing relations between them.</w:t>
      </w:r>
    </w:p>
    <w:p w14:paraId="170E3948" w14:textId="77777777" w:rsidR="0001417B" w:rsidRDefault="0001417B" w:rsidP="0001417B">
      <w:r>
        <w:t>There are different types of graphs. They can be directed or undirected. In an undirected graph each edge connects two vertices without specific direction, while in a directed graph, edges point from one vertex to another in a specified direction.</w:t>
      </w:r>
    </w:p>
    <w:p w14:paraId="17B845AB" w14:textId="77777777" w:rsidR="0001417B" w:rsidRDefault="0001417B" w:rsidP="0001417B">
      <w:r>
        <w:t>Graphs can also be weighted or unweighted. In a weighted graph, each edge is assigned a numerical value, known as weight. Depending on the context of the graph, weights can represent different things, such as distances or cost.</w:t>
      </w:r>
    </w:p>
    <w:p w14:paraId="6809624A" w14:textId="77777777" w:rsidR="00E154E2" w:rsidRDefault="00E154E2" w:rsidP="00E154E2">
      <w:pPr>
        <w:keepNext/>
      </w:pPr>
      <w:r>
        <w:rPr>
          <w:noProof/>
        </w:rPr>
        <w:drawing>
          <wp:inline distT="0" distB="0" distL="0" distR="0" wp14:anchorId="381D77E7" wp14:editId="1991971B">
            <wp:extent cx="4343400" cy="1762125"/>
            <wp:effectExtent l="0" t="0" r="0" b="0"/>
            <wp:docPr id="2124415955" name="Imagen 7"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15955" name="Imagen 7" descr="Forma&#10;&#10;Descripción generada automáticamente con confianza media"/>
                    <pic:cNvPicPr/>
                  </pic:nvPicPr>
                  <pic:blipFill>
                    <a:blip r:embed="rId23">
                      <a:extLst>
                        <a:ext uri="{28A0092B-C50C-407E-A947-70E740481C1C}">
                          <a14:useLocalDpi xmlns:a14="http://schemas.microsoft.com/office/drawing/2010/main" val="0"/>
                        </a:ext>
                      </a:extLst>
                    </a:blip>
                    <a:stretch>
                      <a:fillRect/>
                    </a:stretch>
                  </pic:blipFill>
                  <pic:spPr>
                    <a:xfrm>
                      <a:off x="0" y="0"/>
                      <a:ext cx="4343400" cy="1762125"/>
                    </a:xfrm>
                    <a:prstGeom prst="rect">
                      <a:avLst/>
                    </a:prstGeom>
                  </pic:spPr>
                </pic:pic>
              </a:graphicData>
            </a:graphic>
          </wp:inline>
        </w:drawing>
      </w:r>
    </w:p>
    <w:p w14:paraId="53488899" w14:textId="438064F8" w:rsidR="00E154E2" w:rsidRPr="00E154E2" w:rsidRDefault="00E154E2" w:rsidP="00E154E2">
      <w:pPr>
        <w:pStyle w:val="Descripcin"/>
      </w:pPr>
      <w:bookmarkStart w:id="28" w:name="_Ref136198379"/>
      <w:bookmarkStart w:id="29" w:name="_Toc136277231"/>
      <w:r>
        <w:t xml:space="preserve">Fig </w:t>
      </w:r>
      <w:r>
        <w:fldChar w:fldCharType="begin"/>
      </w:r>
      <w:r>
        <w:instrText xml:space="preserve"> SEQ Fig \* ARABIC </w:instrText>
      </w:r>
      <w:r>
        <w:fldChar w:fldCharType="separate"/>
      </w:r>
      <w:r w:rsidR="00C00F2B">
        <w:rPr>
          <w:noProof/>
        </w:rPr>
        <w:t>2</w:t>
      </w:r>
      <w:r>
        <w:fldChar w:fldCharType="end"/>
      </w:r>
      <w:bookmarkEnd w:id="28"/>
      <w:r w:rsidRPr="00E154E2">
        <w:t>. Example of a simple graph</w:t>
      </w:r>
      <w:bookmarkEnd w:id="29"/>
    </w:p>
    <w:p w14:paraId="135561AD" w14:textId="77777777" w:rsidR="0001417B" w:rsidRDefault="0001417B" w:rsidP="0001417B">
      <w:r>
        <w:t>In real-world applications, these mathematical graphs are often referred to as networks, with the vertices and edges renamed as nodes and links, respectively. However, these names are used interchangeably, and there is no strict rule dictating their usage.</w:t>
      </w:r>
    </w:p>
    <w:p w14:paraId="4D925C44" w14:textId="573DB6AA" w:rsidR="0001417B" w:rsidRDefault="0001417B" w:rsidP="0001417B">
      <w:r>
        <w:t xml:space="preserve">Graphs can be represented by matrices. One of those matrices is the adjacency matrix. They are squared matrices representing connections between nodes, i.e. element in </w:t>
      </w:r>
      <w:r>
        <w:lastRenderedPageBreak/>
        <w:t xml:space="preserve">position </w:t>
      </w:r>
      <w:proofErr w:type="spellStart"/>
      <w:r w:rsidRPr="0001417B">
        <w:rPr>
          <w:rStyle w:val="MatesCar"/>
        </w:rPr>
        <w:t>i,j</w:t>
      </w:r>
      <w:proofErr w:type="spellEnd"/>
      <w:r w:rsidRPr="0001417B">
        <w:rPr>
          <w:rStyle w:val="MatesCar"/>
        </w:rPr>
        <w:t xml:space="preserve"> </w:t>
      </w:r>
      <w:r>
        <w:t xml:space="preserve">represents whether a relationship exists between node </w:t>
      </w:r>
      <w:r w:rsidRPr="0001417B">
        <w:rPr>
          <w:rStyle w:val="MatesCar"/>
        </w:rPr>
        <w:t>i</w:t>
      </w:r>
      <w:r>
        <w:t xml:space="preserve"> and node </w:t>
      </w:r>
      <w:r w:rsidRPr="0001417B">
        <w:rPr>
          <w:rStyle w:val="MatesCar"/>
        </w:rPr>
        <w:t>j</w:t>
      </w:r>
      <w:r>
        <w:t xml:space="preserve">. Given a graph, </w:t>
      </w:r>
      <w:r w:rsidRPr="0001417B">
        <w:rPr>
          <w:rStyle w:val="MatesCar"/>
        </w:rPr>
        <w:t>G</w:t>
      </w:r>
      <w:r>
        <w:t xml:space="preserve">, its adjacency matrix </w:t>
      </w:r>
      <m:oMath>
        <m:r>
          <w:rPr>
            <w:rFonts w:ascii="Cambria Math" w:hAnsi="Cambria Math"/>
            <w:sz w:val="24"/>
          </w:rPr>
          <m:t xml:space="preserve">A= </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ij</m:t>
                </m:r>
              </m:sub>
            </m:sSub>
          </m:e>
        </m:d>
      </m:oMath>
      <w:r>
        <w:t xml:space="preserve"> </w:t>
      </w:r>
      <w:r w:rsidRPr="0061111A">
        <w:t>is</w:t>
      </w:r>
      <w: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2B8BC541" w14:textId="77777777" w:rsidTr="004C2C65">
        <w:tc>
          <w:tcPr>
            <w:tcW w:w="959" w:type="dxa"/>
          </w:tcPr>
          <w:p w14:paraId="02EA82AF" w14:textId="77777777" w:rsidR="0001417B" w:rsidRDefault="0001417B" w:rsidP="004C2C65">
            <w:pPr>
              <w:jc w:val="center"/>
            </w:pPr>
          </w:p>
        </w:tc>
        <w:tc>
          <w:tcPr>
            <w:tcW w:w="5953" w:type="dxa"/>
          </w:tcPr>
          <w:p w14:paraId="79A42F37"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 an edge between node i and node j</m:t>
                        </m:r>
                      </m:e>
                      <m:e>
                        <m:r>
                          <w:rPr>
                            <w:rFonts w:ascii="Cambria Math" w:hAnsi="Cambria Math"/>
                          </w:rPr>
                          <m:t>0, otherwise</m:t>
                        </m:r>
                      </m:e>
                    </m:eqArr>
                  </m:e>
                </m:d>
              </m:oMath>
            </m:oMathPara>
          </w:p>
          <w:p w14:paraId="2AB4414D" w14:textId="77777777" w:rsidR="0001417B" w:rsidRDefault="0001417B" w:rsidP="004C2C65">
            <w:pPr>
              <w:jc w:val="center"/>
            </w:pPr>
          </w:p>
        </w:tc>
        <w:tc>
          <w:tcPr>
            <w:tcW w:w="1732" w:type="dxa"/>
          </w:tcPr>
          <w:p w14:paraId="6039FC2A"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1</w:t>
            </w:r>
            <w:r>
              <w:fldChar w:fldCharType="end"/>
            </w:r>
            <w:r w:rsidRPr="00493AB6">
              <w:t>)</w:t>
            </w:r>
          </w:p>
        </w:tc>
      </w:tr>
    </w:tbl>
    <w:p w14:paraId="26E65318" w14:textId="77777777" w:rsidR="0001417B" w:rsidRDefault="0001417B" w:rsidP="0001417B">
      <w:pPr>
        <w:rPr>
          <w:rFonts w:eastAsiaTheme="minorEastAsia"/>
        </w:rPr>
      </w:pPr>
      <w:r w:rsidRPr="0061111A">
        <w:t>Obviously in undirected graphs adjacency matrices are symmetric</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i</m:t>
            </m:r>
          </m:sub>
        </m:sSub>
      </m:oMath>
      <w:r>
        <w:rPr>
          <w:rFonts w:eastAsiaTheme="minorEastAsia"/>
        </w:rPr>
        <w:t>.</w:t>
      </w:r>
    </w:p>
    <w:p w14:paraId="6D0E7FA1" w14:textId="77777777" w:rsidR="0001417B" w:rsidRDefault="0001417B" w:rsidP="0001417B">
      <w:r>
        <w:t>If graph is weighted adjacency matrix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60A0B4C3" w14:textId="77777777" w:rsidTr="004C2C65">
        <w:tc>
          <w:tcPr>
            <w:tcW w:w="959" w:type="dxa"/>
          </w:tcPr>
          <w:p w14:paraId="6043415E" w14:textId="77777777" w:rsidR="0001417B" w:rsidRDefault="0001417B" w:rsidP="004C2C65">
            <w:pPr>
              <w:jc w:val="center"/>
            </w:pPr>
          </w:p>
        </w:tc>
        <w:tc>
          <w:tcPr>
            <w:tcW w:w="5953" w:type="dxa"/>
          </w:tcPr>
          <w:p w14:paraId="0F2F92FC"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 xml:space="preserve"> if node i is linked to node j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2F268D3D" w14:textId="77777777" w:rsidR="0001417B" w:rsidRDefault="0001417B" w:rsidP="004C2C65"/>
        </w:tc>
        <w:tc>
          <w:tcPr>
            <w:tcW w:w="1732" w:type="dxa"/>
          </w:tcPr>
          <w:p w14:paraId="75051FC5"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2</w:t>
            </w:r>
            <w:r>
              <w:fldChar w:fldCharType="end"/>
            </w:r>
            <w:r w:rsidRPr="00493AB6">
              <w:t>)</w:t>
            </w:r>
          </w:p>
        </w:tc>
      </w:tr>
    </w:tbl>
    <w:p w14:paraId="400E22DB" w14:textId="77777777" w:rsidR="0001417B" w:rsidRDefault="0001417B" w:rsidP="0001417B">
      <w:r w:rsidRPr="0061111A">
        <w:t>Where</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61111A">
        <w:t xml:space="preserve"> is the edge of the </w:t>
      </w:r>
      <w:r>
        <w:t>weight</w:t>
      </w:r>
      <w:r w:rsidRPr="0061111A">
        <w:t xml:space="preserve"> connecting nodes </w:t>
      </w:r>
      <w:r w:rsidRPr="0001417B">
        <w:rPr>
          <w:rStyle w:val="MatesCar"/>
        </w:rPr>
        <w:t>i</w:t>
      </w:r>
      <w:r w:rsidRPr="0061111A">
        <w:t xml:space="preserve"> and </w:t>
      </w:r>
      <w:r w:rsidRPr="0001417B">
        <w:rPr>
          <w:rStyle w:val="MatesCar"/>
        </w:rPr>
        <w:t>j</w:t>
      </w:r>
      <w:r w:rsidRPr="0061111A">
        <w:t xml:space="preserve">. </w:t>
      </w:r>
    </w:p>
    <w:p w14:paraId="104381C6" w14:textId="697BA915" w:rsidR="0001417B" w:rsidRDefault="0001417B" w:rsidP="0001417B">
      <w:r w:rsidRPr="0061111A">
        <w:t>Our input data takes the form, or could be interpreted as, weighted adjacency matrices</w:t>
      </w:r>
      <w:r>
        <w:t xml:space="preserve">,  and thus interpreted as </w:t>
      </w:r>
      <w:r w:rsidRPr="007E27F2">
        <w:rPr>
          <w:b/>
        </w:rPr>
        <w:t>undirected and weighted</w:t>
      </w:r>
      <w:r>
        <w:t xml:space="preserve"> networks. </w:t>
      </w:r>
      <w:r w:rsidRPr="0061111A">
        <w:t xml:space="preserve">Each participant has one matrix per type of brain network (see </w:t>
      </w:r>
      <w:r>
        <w:t>section XX</w:t>
      </w:r>
      <w:r w:rsidRPr="0061111A">
        <w:t>), 3 matrices in total.</w:t>
      </w:r>
    </w:p>
    <w:p w14:paraId="73AB6EE9" w14:textId="34B87418" w:rsidR="00E154E2" w:rsidRDefault="00E154E2" w:rsidP="0001417B">
      <w:r w:rsidRPr="00E4715B">
        <w:t xml:space="preserve">In an undirected network,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Pr="00E4715B">
        <w:t xml:space="preserve"> 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t>
      </w:r>
      <w:r>
        <w:t xml:space="preserve">In </w:t>
      </w:r>
      <w:r>
        <w:fldChar w:fldCharType="begin"/>
      </w:r>
      <w:r>
        <w:instrText xml:space="preserve"> REF _Ref136198379 \h </w:instrText>
      </w:r>
      <w:r>
        <w:fldChar w:fldCharType="separate"/>
      </w:r>
      <w:r>
        <w:t xml:space="preserve">Fig </w:t>
      </w:r>
      <w:r>
        <w:rPr>
          <w:noProof/>
        </w:rPr>
        <w:t>2</w:t>
      </w:r>
      <w:r>
        <w:fldChar w:fldCharType="end"/>
      </w:r>
      <w:r>
        <w:t>, node 1 has degree 2, and node 2 has degree 1. Weighted graphs have an equivalent of node degree which is node strength that instead of counting the links, sums up all weight edges connected to the node.</w:t>
      </w:r>
    </w:p>
    <w:p w14:paraId="08D62FBF" w14:textId="12033083" w:rsidR="0001417B" w:rsidRDefault="00292D1D" w:rsidP="0001417B">
      <w:r w:rsidRPr="00292D1D">
        <w:t>In network analysis, a set of metrics is employed to assess and quantify certain aspects or properties of graphs. This assessment or quantification allows us to compare different networks in numerical terms. Depending on the aspect or property being evaluated, we distinguish between metrics associated with the entire network,</w:t>
      </w:r>
      <w:r>
        <w:t xml:space="preserve"> referred as global measures in this work,</w:t>
      </w:r>
      <w:r w:rsidRPr="00292D1D">
        <w:t xml:space="preserve"> metrics associated with the nodes of the network</w:t>
      </w:r>
      <w:r>
        <w:t xml:space="preserve"> (local measures in this document)</w:t>
      </w:r>
      <w:r w:rsidRPr="00292D1D">
        <w:t>, metrics associated with a substructure or grouping of network nodes, and metrics associated with the edges or arcs of the network.</w:t>
      </w:r>
    </w:p>
    <w:p w14:paraId="12B5DF55" w14:textId="24CFA88F" w:rsidR="00292D1D" w:rsidRDefault="00292D1D" w:rsidP="0001417B">
      <w:r>
        <w:t xml:space="preserve">No single metric is universally applicable in the sense that multiple metrics are typically required for a comprehensive understanding of a graph’s behavior. Metrics used in this text are defined in appendix </w:t>
      </w:r>
      <w:r w:rsidR="003E4E9F">
        <w:t>xxx</w:t>
      </w:r>
      <w:r>
        <w:t>.</w:t>
      </w:r>
      <w:r w:rsidR="003E4E9F">
        <w:t xml:space="preserve"> </w:t>
      </w:r>
      <w:r w:rsidR="003E4E9F">
        <w:fldChar w:fldCharType="begin"/>
      </w:r>
      <w:r w:rsidR="003E4E9F">
        <w:instrText xml:space="preserve"> REF _Ref130633191 \h </w:instrText>
      </w:r>
      <w:r w:rsidR="003E4E9F">
        <w:fldChar w:fldCharType="separate"/>
      </w:r>
      <w:r w:rsidR="003E4E9F" w:rsidRPr="006507DB">
        <w:t xml:space="preserve">Table </w:t>
      </w:r>
      <w:r w:rsidR="003E4E9F">
        <w:rPr>
          <w:noProof/>
        </w:rPr>
        <w:t>2</w:t>
      </w:r>
      <w:r w:rsidR="003E4E9F">
        <w:fldChar w:fldCharType="end"/>
      </w:r>
      <w:r w:rsidR="003E4E9F">
        <w:t xml:space="preserve"> provides a useful summary of these measures and their meaning. </w:t>
      </w:r>
    </w:p>
    <w:p w14:paraId="63B55529" w14:textId="5EF922DD" w:rsidR="00292D1D" w:rsidRPr="00292D1D" w:rsidRDefault="003E4E9F" w:rsidP="0001417B">
      <w:r>
        <w:t xml:space="preserve"> </w:t>
      </w:r>
    </w:p>
    <w:p w14:paraId="1BF26950" w14:textId="77777777" w:rsidR="0001417B" w:rsidRDefault="0001417B" w:rsidP="0001417B">
      <w:pPr>
        <w:pStyle w:val="Ttulo2"/>
      </w:pPr>
      <w:bookmarkStart w:id="30" w:name="_Toc136196940"/>
      <w:r>
        <w:t>Multilayer networks</w:t>
      </w:r>
      <w:bookmarkEnd w:id="30"/>
    </w:p>
    <w:p w14:paraId="3DBEDB02" w14:textId="6A149732" w:rsidR="0001417B" w:rsidRDefault="0001417B" w:rsidP="00F766AF">
      <w:r>
        <w:t xml:space="preserve">Multilayer networks is a relatively recent development in the field </w:t>
      </w:r>
      <w:r>
        <w:fldChar w:fldCharType="begin"/>
      </w:r>
      <w:r>
        <w:instrText xml:space="preserve"> ADDIN ZOTERO_ITEM CSL_CITATION {"citationID":"XGm22eDk","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fldChar w:fldCharType="separate"/>
      </w:r>
      <w:r w:rsidR="00F766AF" w:rsidRPr="00F766AF">
        <w:rPr>
          <w:rFonts w:ascii="Arial" w:hAnsi="Arial" w:cs="Arial"/>
        </w:rPr>
        <w:t>(Bianconi 2022)</w:t>
      </w:r>
      <w:r>
        <w:fldChar w:fldCharType="end"/>
      </w:r>
      <w:r>
        <w:t xml:space="preserve">. This approach focuses on the interactions between different interconnected networks. For instance, in social interactions, each network can represent a different type of social interaction (work, friends, family, etc.), see </w:t>
      </w:r>
      <w:r>
        <w:fldChar w:fldCharType="begin"/>
      </w:r>
      <w:r>
        <w:instrText xml:space="preserve"> REF _Ref136099268 \h </w:instrText>
      </w:r>
      <w:r>
        <w:fldChar w:fldCharType="separate"/>
      </w:r>
      <w:r w:rsidRPr="006D3542">
        <w:t xml:space="preserve">Fig </w:t>
      </w:r>
      <w:r w:rsidRPr="006D3542">
        <w:rPr>
          <w:noProof/>
        </w:rPr>
        <w:t>3</w:t>
      </w:r>
      <w:r>
        <w:fldChar w:fldCharType="end"/>
      </w:r>
      <w:r>
        <w:t>. Alternatively,  in transportation networks, each network might represent a mean of transportation (train, bus, metro, etc.). In these examples it is obvious that we can “jump” from one network to another, we can receive a message from a colleague and pass it on to a friend, moreover it is also possible that a colleague is also a friend. Each network that composes this “superior network” is called layer, hence the name multilayer network.</w:t>
      </w:r>
    </w:p>
    <w:p w14:paraId="5DE4B75D" w14:textId="77777777" w:rsidR="0001417B" w:rsidRDefault="0001417B" w:rsidP="0001417B">
      <w:pPr>
        <w:keepNext/>
        <w:jc w:val="center"/>
      </w:pPr>
      <w:r>
        <w:rPr>
          <w:noProof/>
        </w:rPr>
        <w:lastRenderedPageBreak/>
        <w:drawing>
          <wp:inline distT="0" distB="0" distL="0" distR="0" wp14:anchorId="384954CC" wp14:editId="7046E5AE">
            <wp:extent cx="4742180" cy="3227038"/>
            <wp:effectExtent l="0" t="0" r="0" b="0"/>
            <wp:docPr id="211972543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25439" name="Imagen 2" descr="Diagrama&#10;&#10;Descripción generada automáticamente"/>
                    <pic:cNvPicPr/>
                  </pic:nvPicPr>
                  <pic:blipFill rotWithShape="1">
                    <a:blip r:embed="rId24">
                      <a:extLst>
                        <a:ext uri="{28A0092B-C50C-407E-A947-70E740481C1C}">
                          <a14:useLocalDpi xmlns:a14="http://schemas.microsoft.com/office/drawing/2010/main" val="0"/>
                        </a:ext>
                      </a:extLst>
                    </a:blip>
                    <a:srcRect t="8932" r="12167" b="11374"/>
                    <a:stretch/>
                  </pic:blipFill>
                  <pic:spPr bwMode="auto">
                    <a:xfrm>
                      <a:off x="0" y="0"/>
                      <a:ext cx="4743048" cy="3227629"/>
                    </a:xfrm>
                    <a:prstGeom prst="rect">
                      <a:avLst/>
                    </a:prstGeom>
                    <a:ln>
                      <a:noFill/>
                    </a:ln>
                    <a:extLst>
                      <a:ext uri="{53640926-AAD7-44D8-BBD7-CCE9431645EC}">
                        <a14:shadowObscured xmlns:a14="http://schemas.microsoft.com/office/drawing/2010/main"/>
                      </a:ext>
                    </a:extLst>
                  </pic:spPr>
                </pic:pic>
              </a:graphicData>
            </a:graphic>
          </wp:inline>
        </w:drawing>
      </w:r>
    </w:p>
    <w:p w14:paraId="2A5B4A3F" w14:textId="65232E8C" w:rsidR="0001417B" w:rsidRPr="006D3542" w:rsidRDefault="0001417B" w:rsidP="0001417B">
      <w:pPr>
        <w:pStyle w:val="Descripcin"/>
        <w:jc w:val="left"/>
      </w:pPr>
      <w:bookmarkStart w:id="31" w:name="_Ref136099268"/>
      <w:bookmarkStart w:id="32" w:name="_Toc136277232"/>
      <w:r w:rsidRPr="006D3542">
        <w:t xml:space="preserve">Fig </w:t>
      </w:r>
      <w:r w:rsidRPr="006D3542">
        <w:fldChar w:fldCharType="begin"/>
      </w:r>
      <w:r w:rsidRPr="006D3542">
        <w:instrText xml:space="preserve"> SEQ Fig \* ARABIC </w:instrText>
      </w:r>
      <w:r w:rsidRPr="006D3542">
        <w:fldChar w:fldCharType="separate"/>
      </w:r>
      <w:r w:rsidR="00C00F2B">
        <w:rPr>
          <w:noProof/>
        </w:rPr>
        <w:t>3</w:t>
      </w:r>
      <w:r w:rsidRPr="006D3542">
        <w:fldChar w:fldCharType="end"/>
      </w:r>
      <w:bookmarkEnd w:id="31"/>
      <w:r w:rsidRPr="006D3542">
        <w:t>. Multilayer social network.</w:t>
      </w:r>
      <w:bookmarkEnd w:id="32"/>
    </w:p>
    <w:p w14:paraId="0B3C161A" w14:textId="101A70AC" w:rsidR="0001417B" w:rsidRPr="006D3542" w:rsidRDefault="0001417B" w:rsidP="00F766AF">
      <w:pPr>
        <w:pStyle w:val="tablagrafica"/>
      </w:pPr>
      <w:r w:rsidRPr="006D3542">
        <w:t xml:space="preserve">Figure from </w:t>
      </w:r>
      <w:r w:rsidRPr="006D3542">
        <w:fldChar w:fldCharType="begin"/>
      </w:r>
      <w:r w:rsidRPr="006D3542">
        <w:instrText xml:space="preserve"> ADDIN ZOTERO_ITEM CSL_CITATION {"citationID":"OWGp7Tn6","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Pr="006D3542">
        <w:fldChar w:fldCharType="separate"/>
      </w:r>
      <w:r w:rsidR="00F766AF" w:rsidRPr="00F766AF">
        <w:rPr>
          <w:rFonts w:ascii="Arial" w:hAnsi="Arial" w:cs="Arial"/>
        </w:rPr>
        <w:t>(De Domenico 2020)</w:t>
      </w:r>
      <w:r w:rsidRPr="006D3542">
        <w:fldChar w:fldCharType="end"/>
      </w:r>
      <w:r w:rsidRPr="006D3542">
        <w:t xml:space="preserve"> under Creative Commons Attribution-</w:t>
      </w:r>
      <w:proofErr w:type="spellStart"/>
      <w:r w:rsidRPr="006D3542">
        <w:t>ShareAlike</w:t>
      </w:r>
      <w:proofErr w:type="spellEnd"/>
      <w:r w:rsidRPr="006D3542">
        <w:t xml:space="preserve"> 4.0 International License</w:t>
      </w:r>
    </w:p>
    <w:p w14:paraId="1B28944D" w14:textId="6BA4AF88" w:rsidR="0001417B" w:rsidRDefault="0001417B" w:rsidP="00F766AF">
      <w:r>
        <w:t xml:space="preserve">An increasing number of studies have underscored the relevance of investigating the relation between structural and functional brain networks </w:t>
      </w:r>
      <w:r>
        <w:fldChar w:fldCharType="begin"/>
      </w:r>
      <w:r>
        <w:instrText xml:space="preserve"> ADDIN ZOTERO_ITEM CSL_CITATION {"citationID":"6LQyIK8G","properties":{"formattedCitation":"(Bullmore and Sporns 2009)","plainCitation":"(Bullmore and Sporns 2009)","noteIndex":0},"citationItems":[{"id":221,"uris":["http://zotero.org/users/11043643/items/S82YA4SR"],"itemData":{"id":221,"type":"article-journal","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container-title":"Nature reviews. Neuroscience","DOI":"10.1038/nrn2575","journalAbbreviation":"Nature reviews. Neuroscience","page":"186-98","source":"ResearchGate","title":"Complex brain networks: Graph theoretical analysis of structural and functional systems","title-short":"Complex brain networks","volume":"10","author":[{"family":"Bullmore","given":"Edward"},{"family":"Sporns","given":"Olaf"}],"issued":{"date-parts":[["2009",3,1]]}}}],"schema":"https://github.com/citation-style-language/schema/raw/master/csl-citation.json"} </w:instrText>
      </w:r>
      <w:r>
        <w:fldChar w:fldCharType="separate"/>
      </w:r>
      <w:r w:rsidR="00F766AF" w:rsidRPr="00F766AF">
        <w:rPr>
          <w:rFonts w:ascii="Arial" w:hAnsi="Arial" w:cs="Arial"/>
        </w:rPr>
        <w:t>(Bullmore and Sporns 2009)</w:t>
      </w:r>
      <w:r>
        <w:fldChar w:fldCharType="end"/>
      </w:r>
      <w:r>
        <w:t xml:space="preserve">. As discussed in section 2.3., this can be addressed as a genuine multilayer problem where different brain networks constitute the layers of a multilayer network. </w:t>
      </w:r>
    </w:p>
    <w:p w14:paraId="7ECE11EE" w14:textId="3B6B8F9E" w:rsidR="0001417B" w:rsidRDefault="0001417B" w:rsidP="0001417B">
      <w:r>
        <w:t xml:space="preserve">One kind of multilayer network, especially relevant to our case, is </w:t>
      </w:r>
      <w:r w:rsidRPr="008D64C7">
        <w:rPr>
          <w:b/>
          <w:bCs/>
        </w:rPr>
        <w:t>multiplex network</w:t>
      </w:r>
      <w:r>
        <w:rPr>
          <w:b/>
          <w:bCs/>
        </w:rPr>
        <w:t xml:space="preserve">. </w:t>
      </w:r>
      <w:r>
        <w:t xml:space="preserve">In this type of multilayer network, each layer has the same set of nodes, and these nodes are interconnected across different layers, see </w:t>
      </w:r>
      <w:r>
        <w:fldChar w:fldCharType="begin"/>
      </w:r>
      <w:r>
        <w:instrText xml:space="preserve"> REF _Ref136099318 \h </w:instrText>
      </w:r>
      <w:r>
        <w:fldChar w:fldCharType="separate"/>
      </w:r>
      <w:r w:rsidRPr="006D3542">
        <w:t xml:space="preserve">Fig </w:t>
      </w:r>
      <w:r>
        <w:rPr>
          <w:noProof/>
        </w:rPr>
        <w:t>3</w:t>
      </w:r>
      <w:r>
        <w:fldChar w:fldCharType="end"/>
      </w:r>
      <w:r>
        <w:t>. Corresponding nodes belonging to different layer are called replica nodes.</w:t>
      </w:r>
    </w:p>
    <w:p w14:paraId="4292CDFF" w14:textId="77777777" w:rsidR="0001417B" w:rsidRDefault="0001417B" w:rsidP="0001417B">
      <w:pPr>
        <w:keepNext/>
      </w:pPr>
      <w:r>
        <w:rPr>
          <w:noProof/>
        </w:rPr>
        <w:drawing>
          <wp:inline distT="0" distB="0" distL="0" distR="0" wp14:anchorId="6AE640AA" wp14:editId="1E4BAEB9">
            <wp:extent cx="5295331" cy="2182495"/>
            <wp:effectExtent l="0" t="0" r="0" b="0"/>
            <wp:docPr id="29061835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18352" name="Imagen 1" descr="Diagrama&#10;&#10;Descripción generada automáticamente"/>
                    <pic:cNvPicPr/>
                  </pic:nvPicPr>
                  <pic:blipFill rotWithShape="1">
                    <a:blip r:embed="rId25">
                      <a:extLst>
                        <a:ext uri="{28A0092B-C50C-407E-A947-70E740481C1C}">
                          <a14:useLocalDpi xmlns:a14="http://schemas.microsoft.com/office/drawing/2010/main" val="0"/>
                        </a:ext>
                      </a:extLst>
                    </a:blip>
                    <a:srcRect l="1012" t="2021" r="877" b="44063"/>
                    <a:stretch/>
                  </pic:blipFill>
                  <pic:spPr bwMode="auto">
                    <a:xfrm>
                      <a:off x="0" y="0"/>
                      <a:ext cx="5298073" cy="2183625"/>
                    </a:xfrm>
                    <a:prstGeom prst="rect">
                      <a:avLst/>
                    </a:prstGeom>
                    <a:ln>
                      <a:noFill/>
                    </a:ln>
                    <a:extLst>
                      <a:ext uri="{53640926-AAD7-44D8-BBD7-CCE9431645EC}">
                        <a14:shadowObscured xmlns:a14="http://schemas.microsoft.com/office/drawing/2010/main"/>
                      </a:ext>
                    </a:extLst>
                  </pic:spPr>
                </pic:pic>
              </a:graphicData>
            </a:graphic>
          </wp:inline>
        </w:drawing>
      </w:r>
    </w:p>
    <w:p w14:paraId="14F59744" w14:textId="5387ADA1" w:rsidR="0001417B" w:rsidRPr="006D3542" w:rsidRDefault="0001417B" w:rsidP="0001417B">
      <w:pPr>
        <w:pStyle w:val="Descripcin"/>
      </w:pPr>
      <w:bookmarkStart w:id="33" w:name="_Ref136099318"/>
      <w:bookmarkStart w:id="34" w:name="_Toc136277233"/>
      <w:r w:rsidRPr="006D3542">
        <w:t xml:space="preserve">Fig </w:t>
      </w:r>
      <w:r w:rsidRPr="006D3542">
        <w:fldChar w:fldCharType="begin"/>
      </w:r>
      <w:r w:rsidRPr="006D3542">
        <w:instrText xml:space="preserve"> SEQ Fig \* ARABIC </w:instrText>
      </w:r>
      <w:r w:rsidRPr="006D3542">
        <w:fldChar w:fldCharType="separate"/>
      </w:r>
      <w:r w:rsidR="00C00F2B">
        <w:rPr>
          <w:noProof/>
        </w:rPr>
        <w:t>4</w:t>
      </w:r>
      <w:r w:rsidRPr="006D3542">
        <w:fldChar w:fldCharType="end"/>
      </w:r>
      <w:bookmarkEnd w:id="33"/>
      <w:r w:rsidRPr="006D3542">
        <w:t>. Multilayer Networks Types</w:t>
      </w:r>
      <w:bookmarkEnd w:id="34"/>
    </w:p>
    <w:p w14:paraId="2CB8C733" w14:textId="60629D2A" w:rsidR="0001417B" w:rsidRPr="006D3542" w:rsidRDefault="0001417B" w:rsidP="00F766AF">
      <w:pPr>
        <w:pStyle w:val="tablagrafica"/>
      </w:pPr>
      <w:r w:rsidRPr="006D3542">
        <w:t xml:space="preserve">Figure from </w:t>
      </w:r>
      <w:r>
        <w:fldChar w:fldCharType="begin"/>
      </w:r>
      <w:r>
        <w:instrText xml:space="preserve"> ADDIN ZOTERO_ITEM CSL_CITATION {"citationID":"oTkEDntS","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47BEAB8B" w14:textId="140185C8" w:rsidR="0001417B" w:rsidRDefault="0001417B" w:rsidP="00F766AF">
      <w:r>
        <w:lastRenderedPageBreak/>
        <w:t xml:space="preserve">Multilayer networks can be addresses in two main ways: using tensors </w:t>
      </w:r>
      <w:r>
        <w:fldChar w:fldCharType="begin"/>
      </w:r>
      <w:r>
        <w:instrText xml:space="preserve"> ADDIN ZOTERO_ITEM CSL_CITATION {"citationID":"8kxbtdce","properties":{"formattedCitation":"(De Domenico 2022)","plainCitation":"(De Domenico 2022)","noteIndex":0},"citationItems":[{"id":489,"uris":["http://zotero.org/users/11043643/items/UKPMAG3B"],"itemData":{"id":489,"type":"book","event-place":"Cham","ISBN":"978-3-030-75717-5","language":"en","note":"DOI: 10.1007/978-3-030-75718-2","publisher":"Springer International Publishing","publisher-place":"Cham","source":"DOI.org (Crossref)","title":"Multilayer Networks: Analysis and Visualization: Introduction to muxViz with R","title-short":"Multilayer Networks","URL":"https://link.springer.com/10.1007/978-3-030-75718-2","author":[{"family":"De Domenico","given":"Manlio"}],"accessed":{"date-parts":[["2023",5,28]]},"issued":{"date-parts":[["2022"]]}}}],"schema":"https://github.com/citation-style-language/schema/raw/master/csl-citation.json"} </w:instrText>
      </w:r>
      <w:r>
        <w:fldChar w:fldCharType="separate"/>
      </w:r>
      <w:r w:rsidR="00F766AF" w:rsidRPr="00F766AF">
        <w:rPr>
          <w:rFonts w:ascii="Arial" w:hAnsi="Arial" w:cs="Arial"/>
        </w:rPr>
        <w:t>(De Domenico 2022)</w:t>
      </w:r>
      <w:r>
        <w:fldChar w:fldCharType="end"/>
      </w:r>
      <w:r>
        <w:t xml:space="preserve"> or a </w:t>
      </w:r>
      <w:r>
        <w:rPr>
          <w:b/>
          <w:bCs/>
        </w:rPr>
        <w:t>supra-adjacency matri</w:t>
      </w:r>
      <w:r w:rsidR="007B7117">
        <w:rPr>
          <w:b/>
          <w:bCs/>
        </w:rPr>
        <w:t xml:space="preserve">x </w:t>
      </w:r>
      <w:r>
        <w:rPr>
          <w:b/>
          <w:bCs/>
        </w:rPr>
        <w:fldChar w:fldCharType="begin"/>
      </w:r>
      <w:r w:rsidR="007B7117">
        <w:rPr>
          <w:b/>
          <w:bCs/>
        </w:rPr>
        <w:instrText xml:space="preserve"> ADDIN ZOTERO_ITEM CSL_CITATION {"citationID":"LOcjFGmv","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Pr>
          <w:b/>
          <w:bCs/>
        </w:rPr>
        <w:fldChar w:fldCharType="separate"/>
      </w:r>
      <w:r w:rsidR="00F766AF" w:rsidRPr="00F766AF">
        <w:rPr>
          <w:rFonts w:ascii="Arial" w:hAnsi="Arial" w:cs="Arial"/>
        </w:rPr>
        <w:t>(Bianconi 2022)</w:t>
      </w:r>
      <w:r>
        <w:rPr>
          <w:b/>
          <w:bCs/>
        </w:rPr>
        <w:fldChar w:fldCharType="end"/>
      </w:r>
      <w:r>
        <w:t>. I have employed the latter approach in this work.</w:t>
      </w:r>
    </w:p>
    <w:p w14:paraId="78C7E04A" w14:textId="77777777" w:rsidR="0001417B" w:rsidRDefault="0001417B" w:rsidP="0001417B">
      <w:r>
        <w:t xml:space="preserve">The full information about a multiplex network composed of M layers is encoded in M distinct adjacency matrices, where the matrix for layer </w:t>
      </w:r>
      <w:r w:rsidRPr="007E4316">
        <w:rPr>
          <w:rStyle w:val="MatesCar"/>
        </w:rPr>
        <w:t>α</w:t>
      </w:r>
      <w:r>
        <w:rPr>
          <w:rFonts w:ascii="Cambria Math" w:hAnsi="Cambria Math"/>
          <w:i/>
          <w:iCs/>
          <w:sz w:val="24"/>
          <w:szCs w:val="24"/>
        </w:rPr>
        <w:t xml:space="preserve"> </w:t>
      </w:r>
      <w:r>
        <w:t xml:space="preserve">is represented as </w:t>
      </w:r>
      <w:r w:rsidRPr="007E4316">
        <w:rPr>
          <w:rStyle w:val="MatesCar"/>
        </w:rPr>
        <w:t>a</w:t>
      </w:r>
      <w:r w:rsidRPr="008C48E1">
        <w:rPr>
          <w:rStyle w:val="MatesCar"/>
          <w:vertAlign w:val="superscript"/>
        </w:rPr>
        <w:t>[α]</w:t>
      </w:r>
      <w:r>
        <w:t>. In undirected and weighted networks, these matrices take the form:</w:t>
      </w:r>
    </w:p>
    <w:p w14:paraId="26F46D32" w14:textId="77777777" w:rsidR="0001417B" w:rsidRPr="007C1A3E" w:rsidRDefault="0001417B" w:rsidP="0001417B">
      <w: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655"/>
        <w:gridCol w:w="815"/>
      </w:tblGrid>
      <w:tr w:rsidR="0001417B" w14:paraId="2DFCB418" w14:textId="77777777" w:rsidTr="004C2C65">
        <w:tc>
          <w:tcPr>
            <w:tcW w:w="250" w:type="dxa"/>
            <w:tcBorders>
              <w:right w:val="nil"/>
            </w:tcBorders>
          </w:tcPr>
          <w:p w14:paraId="0A0DE9D0" w14:textId="77777777" w:rsidR="0001417B" w:rsidRDefault="0001417B" w:rsidP="004C2C65">
            <w:pPr>
              <w:jc w:val="center"/>
            </w:pPr>
          </w:p>
        </w:tc>
        <w:tc>
          <w:tcPr>
            <w:tcW w:w="7655" w:type="dxa"/>
            <w:tcBorders>
              <w:top w:val="nil"/>
              <w:left w:val="nil"/>
              <w:bottom w:val="nil"/>
              <w:right w:val="nil"/>
            </w:tcBorders>
          </w:tcPr>
          <w:p w14:paraId="52CF9173" w14:textId="77777777" w:rsidR="0001417B" w:rsidRDefault="00000000" w:rsidP="004C2C65">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ω</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node i is linked to node j in layer α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000BCE29" w14:textId="77777777" w:rsidR="0001417B" w:rsidRDefault="0001417B" w:rsidP="004C2C65"/>
        </w:tc>
        <w:tc>
          <w:tcPr>
            <w:tcW w:w="815" w:type="dxa"/>
            <w:tcBorders>
              <w:top w:val="nil"/>
              <w:left w:val="nil"/>
              <w:bottom w:val="nil"/>
              <w:right w:val="nil"/>
            </w:tcBorders>
          </w:tcPr>
          <w:p w14:paraId="5FF0A527"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3</w:t>
            </w:r>
            <w:r>
              <w:fldChar w:fldCharType="end"/>
            </w:r>
            <w:r w:rsidRPr="00493AB6">
              <w:t>)</w:t>
            </w:r>
          </w:p>
        </w:tc>
      </w:tr>
    </w:tbl>
    <w:p w14:paraId="5295C58C" w14:textId="77777777" w:rsidR="0001417B" w:rsidRDefault="0001417B" w:rsidP="0001417B">
      <w:r>
        <w:t>As nodes are only connected to their replica nodes, supra-adjacency matrices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4D2947A1" w14:textId="77777777" w:rsidTr="004C2C65">
        <w:tc>
          <w:tcPr>
            <w:tcW w:w="959" w:type="dxa"/>
          </w:tcPr>
          <w:p w14:paraId="56C87AFA" w14:textId="77777777" w:rsidR="0001417B" w:rsidRDefault="0001417B" w:rsidP="004C2C65">
            <w:pPr>
              <w:jc w:val="center"/>
            </w:pPr>
          </w:p>
        </w:tc>
        <w:tc>
          <w:tcPr>
            <w:tcW w:w="5953" w:type="dxa"/>
          </w:tcPr>
          <w:p w14:paraId="6422B0F8" w14:textId="77777777" w:rsidR="0001417B" w:rsidRDefault="00000000" w:rsidP="004C2C65">
            <w:pPr>
              <w:rPr>
                <w:rFonts w:eastAsiaTheme="minorEastAsia"/>
              </w:rPr>
            </w:pPr>
            <m:oMathPara>
              <m:oMath>
                <m:sSub>
                  <m:sSubPr>
                    <m:ctrlPr>
                      <w:rPr>
                        <w:rFonts w:ascii="Cambria Math" w:hAnsi="Cambria Math"/>
                        <w:i/>
                      </w:rPr>
                    </m:ctrlPr>
                  </m:sSubPr>
                  <m:e>
                    <m:r>
                      <m:rPr>
                        <m:scr m:val="script"/>
                      </m:rPr>
                      <w:rPr>
                        <w:rFonts w:ascii="Cambria Math" w:hAnsi="Cambria Math"/>
                      </w:rPr>
                      <m:t>A</m:t>
                    </m:r>
                  </m:e>
                  <m:sub>
                    <m:r>
                      <w:rPr>
                        <w:rFonts w:ascii="Cambria Math" w:hAnsi="Cambria Math"/>
                      </w:rPr>
                      <m:t>iα,jβ</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α=β</m:t>
                        </m:r>
                      </m:e>
                      <m:e>
                        <m:r>
                          <w:rPr>
                            <w:rFonts w:ascii="Cambria Math" w:hAnsi="Cambria Math"/>
                          </w:rPr>
                          <m:t>δ</m:t>
                        </m:r>
                        <m:d>
                          <m:dPr>
                            <m:ctrlPr>
                              <w:rPr>
                                <w:rFonts w:ascii="Cambria Math" w:hAnsi="Cambria Math"/>
                                <w:i/>
                              </w:rPr>
                            </m:ctrlPr>
                          </m:dPr>
                          <m:e>
                            <m:r>
                              <w:rPr>
                                <w:rFonts w:ascii="Cambria Math" w:hAnsi="Cambria Math"/>
                              </w:rPr>
                              <m:t>i,j</m:t>
                            </m:r>
                          </m:e>
                        </m:d>
                        <m:r>
                          <w:rPr>
                            <w:rFonts w:ascii="Cambria Math" w:hAnsi="Cambria Math"/>
                          </w:rPr>
                          <m:t xml:space="preserve">   if α≠β</m:t>
                        </m:r>
                      </m:e>
                    </m:eqArr>
                  </m:e>
                </m:d>
              </m:oMath>
            </m:oMathPara>
          </w:p>
          <w:p w14:paraId="21EC065E" w14:textId="77777777" w:rsidR="0001417B" w:rsidRDefault="0001417B" w:rsidP="004C2C65">
            <w:pPr>
              <w:jc w:val="center"/>
            </w:pPr>
          </w:p>
        </w:tc>
        <w:tc>
          <w:tcPr>
            <w:tcW w:w="1732" w:type="dxa"/>
          </w:tcPr>
          <w:p w14:paraId="76BD09AE" w14:textId="77777777" w:rsidR="0001417B" w:rsidRDefault="0001417B" w:rsidP="004C2C65">
            <w:pPr>
              <w:pStyle w:val="Descripcin"/>
              <w:jc w:val="center"/>
            </w:pPr>
            <w:r>
              <w:t xml:space="preserve">( </w:t>
            </w:r>
            <w:r>
              <w:fldChar w:fldCharType="begin"/>
            </w:r>
            <w:r>
              <w:instrText xml:space="preserve"> SEQ ( \* ARABIC </w:instrText>
            </w:r>
            <w:r>
              <w:fldChar w:fldCharType="separate"/>
            </w:r>
            <w:r>
              <w:rPr>
                <w:noProof/>
              </w:rPr>
              <w:t>4</w:t>
            </w:r>
            <w:r>
              <w:fldChar w:fldCharType="end"/>
            </w:r>
            <w:r w:rsidRPr="00493AB6">
              <w:t>)</w:t>
            </w:r>
          </w:p>
        </w:tc>
      </w:tr>
    </w:tbl>
    <w:p w14:paraId="43ADC939" w14:textId="77777777" w:rsidR="0001417B" w:rsidRDefault="0001417B" w:rsidP="0001417B">
      <w:r>
        <w:t xml:space="preserve">where </w:t>
      </w:r>
      <m:oMath>
        <m:sSub>
          <m:sSubPr>
            <m:ctrlPr>
              <w:rPr>
                <w:rFonts w:ascii="Cambria Math" w:hAnsi="Cambria Math"/>
                <w:i/>
                <w:sz w:val="28"/>
                <w:szCs w:val="28"/>
                <w:lang w:bidi="ar-SA"/>
              </w:rPr>
            </m:ctrlPr>
          </m:sSubPr>
          <m:e>
            <m:r>
              <m:rPr>
                <m:scr m:val="script"/>
              </m:rPr>
              <w:rPr>
                <w:rFonts w:ascii="Cambria Math" w:hAnsi="Cambria Math"/>
                <w:sz w:val="24"/>
                <w:szCs w:val="24"/>
              </w:rPr>
              <m:t>A</m:t>
            </m:r>
          </m:e>
          <m:sub>
            <m:r>
              <w:rPr>
                <w:rFonts w:ascii="Cambria Math" w:hAnsi="Cambria Math"/>
                <w:sz w:val="24"/>
                <w:szCs w:val="24"/>
              </w:rPr>
              <m:t>iα,jβ</m:t>
            </m:r>
          </m:sub>
        </m:sSub>
      </m:oMath>
      <w:r>
        <w:rPr>
          <w:rFonts w:eastAsiaTheme="minorEastAsia"/>
          <w:sz w:val="28"/>
          <w:szCs w:val="28"/>
          <w:lang w:bidi="ar-SA"/>
        </w:rPr>
        <w:t xml:space="preserve"> </w:t>
      </w:r>
      <w:r w:rsidRPr="007C1A3E">
        <w:t>indicates whether</w:t>
      </w:r>
      <w:r>
        <w:t xml:space="preserve"> node </w:t>
      </w:r>
      <w:r>
        <w:rPr>
          <w:rStyle w:val="MatesCar"/>
        </w:rPr>
        <w:t>i</w:t>
      </w:r>
      <w:r>
        <w:t xml:space="preserve"> in layer α is connected to node </w:t>
      </w:r>
      <w:r w:rsidRPr="007E4316">
        <w:rPr>
          <w:rStyle w:val="MatesCar"/>
        </w:rPr>
        <w:t>j</w:t>
      </w:r>
      <w:r>
        <w:t xml:space="preserve"> in layer β. </w:t>
      </w:r>
    </w:p>
    <w:p w14:paraId="7D0D7276" w14:textId="1BAB07E1" w:rsidR="0001417B" w:rsidRDefault="0001417B" w:rsidP="0001417B">
      <w:r>
        <w:fldChar w:fldCharType="begin"/>
      </w:r>
      <w:r>
        <w:instrText xml:space="preserve"> REF _Ref136102553 \h </w:instrText>
      </w:r>
      <w:r>
        <w:fldChar w:fldCharType="separate"/>
      </w:r>
      <w:r w:rsidR="00E523F5" w:rsidRPr="007E4316">
        <w:t xml:space="preserve">Fig </w:t>
      </w:r>
      <w:r w:rsidR="00E523F5">
        <w:rPr>
          <w:noProof/>
        </w:rPr>
        <w:t>4</w:t>
      </w:r>
      <w:r>
        <w:fldChar w:fldCharType="end"/>
      </w:r>
      <w:r>
        <w:t xml:space="preserve"> provides a clear visualization of how a supra-adjacency matrix is constructed in a multiplex network.</w:t>
      </w:r>
    </w:p>
    <w:p w14:paraId="07ED0225" w14:textId="77777777" w:rsidR="0001417B" w:rsidRDefault="0001417B" w:rsidP="0001417B">
      <w:pPr>
        <w:keepNext/>
      </w:pPr>
      <w:r>
        <w:rPr>
          <w:noProof/>
        </w:rPr>
        <w:drawing>
          <wp:inline distT="0" distB="0" distL="0" distR="0" wp14:anchorId="587AB783" wp14:editId="76DF014A">
            <wp:extent cx="5400040" cy="2756848"/>
            <wp:effectExtent l="0" t="0" r="0" b="0"/>
            <wp:docPr id="1996991360"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91360" name="Imagen 3" descr="Gráfico&#10;&#10;Descripción generada automáticamente"/>
                    <pic:cNvPicPr/>
                  </pic:nvPicPr>
                  <pic:blipFill rotWithShape="1">
                    <a:blip r:embed="rId26" cstate="print">
                      <a:extLst>
                        <a:ext uri="{28A0092B-C50C-407E-A947-70E740481C1C}">
                          <a14:useLocalDpi xmlns:a14="http://schemas.microsoft.com/office/drawing/2010/main" val="0"/>
                        </a:ext>
                      </a:extLst>
                    </a:blip>
                    <a:srcRect b="7074"/>
                    <a:stretch/>
                  </pic:blipFill>
                  <pic:spPr bwMode="auto">
                    <a:xfrm>
                      <a:off x="0" y="0"/>
                      <a:ext cx="5400040" cy="2756848"/>
                    </a:xfrm>
                    <a:prstGeom prst="rect">
                      <a:avLst/>
                    </a:prstGeom>
                    <a:ln>
                      <a:noFill/>
                    </a:ln>
                    <a:extLst>
                      <a:ext uri="{53640926-AAD7-44D8-BBD7-CCE9431645EC}">
                        <a14:shadowObscured xmlns:a14="http://schemas.microsoft.com/office/drawing/2010/main"/>
                      </a:ext>
                    </a:extLst>
                  </pic:spPr>
                </pic:pic>
              </a:graphicData>
            </a:graphic>
          </wp:inline>
        </w:drawing>
      </w:r>
    </w:p>
    <w:p w14:paraId="2A7800DC" w14:textId="6B7C1B19" w:rsidR="0001417B" w:rsidRPr="007E4316" w:rsidRDefault="0001417B" w:rsidP="0001417B">
      <w:pPr>
        <w:pStyle w:val="Descripcin"/>
      </w:pPr>
      <w:bookmarkStart w:id="35" w:name="_Ref136102553"/>
      <w:bookmarkStart w:id="36" w:name="_Toc136277234"/>
      <w:r w:rsidRPr="007E4316">
        <w:t xml:space="preserve">Fig </w:t>
      </w:r>
      <w:r w:rsidRPr="007E4316">
        <w:fldChar w:fldCharType="begin"/>
      </w:r>
      <w:r w:rsidRPr="007E4316">
        <w:instrText xml:space="preserve"> SEQ Fig \* ARABIC </w:instrText>
      </w:r>
      <w:r w:rsidRPr="007E4316">
        <w:fldChar w:fldCharType="separate"/>
      </w:r>
      <w:r w:rsidR="00C00F2B">
        <w:rPr>
          <w:noProof/>
        </w:rPr>
        <w:t>5</w:t>
      </w:r>
      <w:r w:rsidRPr="007E4316">
        <w:fldChar w:fldCharType="end"/>
      </w:r>
      <w:bookmarkEnd w:id="35"/>
      <w:r w:rsidRPr="007E4316">
        <w:t>. Multiplex network and Supra-adjacency matrix</w:t>
      </w:r>
      <w:bookmarkEnd w:id="36"/>
    </w:p>
    <w:p w14:paraId="58C5D355" w14:textId="09D4ADA9" w:rsidR="0001417B" w:rsidRPr="006D3542" w:rsidRDefault="0001417B" w:rsidP="00F766AF">
      <w:pPr>
        <w:pStyle w:val="tablagrafica"/>
      </w:pPr>
      <w:r w:rsidRPr="006D3542">
        <w:t xml:space="preserve">Figure from </w:t>
      </w:r>
      <w:r>
        <w:fldChar w:fldCharType="begin"/>
      </w:r>
      <w:r>
        <w:instrText xml:space="preserve"> ADDIN ZOTERO_ITEM CSL_CITATION {"citationID":"wBdaSGY8","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3EFD9EAB" w14:textId="77777777" w:rsidR="0001417B" w:rsidRPr="00654268" w:rsidRDefault="0001417B" w:rsidP="0001417B">
      <w:pPr>
        <w:pStyle w:val="Ttulo2"/>
      </w:pPr>
      <w:bookmarkStart w:id="37" w:name="_Toc136196941"/>
      <w:r>
        <w:t>Our approach: Edge-colored multigraphs and multiplex networks</w:t>
      </w:r>
      <w:bookmarkEnd w:id="37"/>
    </w:p>
    <w:p w14:paraId="22BCD1A7" w14:textId="77777777" w:rsidR="0001417B" w:rsidRDefault="0001417B" w:rsidP="0001417B">
      <w:r w:rsidRPr="00F93CCA">
        <w:t xml:space="preserve">In this project, as previously introduced, our objective is to utilize machine learning models and graph measures to distinguish between HS and </w:t>
      </w:r>
      <w:proofErr w:type="spellStart"/>
      <w:r>
        <w:t>PwMS</w:t>
      </w:r>
      <w:proofErr w:type="spellEnd"/>
      <w:r w:rsidRPr="00F93CCA">
        <w:t xml:space="preserve">, and if feasible, </w:t>
      </w:r>
      <w:r w:rsidRPr="00F93CCA">
        <w:lastRenderedPageBreak/>
        <w:t>further differentiate between various MS types. To accomplish this, we</w:t>
      </w:r>
      <w:r>
        <w:t xml:space="preserve"> will consider</w:t>
      </w:r>
      <w:r w:rsidRPr="00F93CCA">
        <w:t xml:space="preserve"> </w:t>
      </w:r>
      <w:r w:rsidRPr="007C1A3E">
        <w:rPr>
          <w:b/>
          <w:bCs/>
        </w:rPr>
        <w:t>two scenarios</w:t>
      </w:r>
      <w:r w:rsidRPr="00F93CCA">
        <w:t xml:space="preserve">: </w:t>
      </w:r>
    </w:p>
    <w:p w14:paraId="40C3AABE" w14:textId="77777777" w:rsidR="0001417B" w:rsidRDefault="0001417B" w:rsidP="0001417B">
      <w:pPr>
        <w:pStyle w:val="Prrafodelista"/>
        <w:numPr>
          <w:ilvl w:val="0"/>
          <w:numId w:val="9"/>
        </w:numPr>
      </w:pPr>
      <w:r>
        <w:t xml:space="preserve">Edge-colored multigraph: </w:t>
      </w:r>
      <w:r w:rsidRPr="00F93CCA">
        <w:t xml:space="preserve">participants' matrices form </w:t>
      </w:r>
      <w:r>
        <w:t xml:space="preserve">a multigraph without any connection between layers (see Edge-Colored Multigraph in </w:t>
      </w:r>
      <w:r>
        <w:fldChar w:fldCharType="begin"/>
      </w:r>
      <w:r>
        <w:instrText xml:space="preserve"> REF _Ref136099318 \h </w:instrText>
      </w:r>
      <w:r>
        <w:fldChar w:fldCharType="separate"/>
      </w:r>
      <w:r w:rsidRPr="006D3542">
        <w:t xml:space="preserve">Fig </w:t>
      </w:r>
      <w:r>
        <w:rPr>
          <w:noProof/>
        </w:rPr>
        <w:t>4</w:t>
      </w:r>
      <w:r>
        <w:fldChar w:fldCharType="end"/>
      </w:r>
      <w:r>
        <w:t>)</w:t>
      </w:r>
      <w:r w:rsidRPr="00F93CCA">
        <w:t xml:space="preserve"> </w:t>
      </w:r>
    </w:p>
    <w:p w14:paraId="2D7A01E8" w14:textId="77777777" w:rsidR="0001417B" w:rsidRDefault="0001417B" w:rsidP="0001417B">
      <w:pPr>
        <w:pStyle w:val="Prrafodelista"/>
        <w:numPr>
          <w:ilvl w:val="0"/>
          <w:numId w:val="9"/>
        </w:numPr>
      </w:pPr>
      <w:r>
        <w:t>Multiplex network with 3 layers:</w:t>
      </w:r>
      <w:r w:rsidRPr="00F93CCA">
        <w:t xml:space="preserve"> matrices are </w:t>
      </w:r>
      <w:r>
        <w:t xml:space="preserve">integrated </w:t>
      </w:r>
      <w:r w:rsidRPr="00F93CCA">
        <w:t>into a m</w:t>
      </w:r>
      <w:r>
        <w:t>ultiplex</w:t>
      </w:r>
      <w:r w:rsidRPr="00F93CCA">
        <w:t xml:space="preserve"> network</w:t>
      </w:r>
      <w:r>
        <w:t>, creating a single, interconnected network</w:t>
      </w:r>
      <w:r w:rsidRPr="00F93CCA">
        <w:t>.</w:t>
      </w:r>
    </w:p>
    <w:p w14:paraId="3CA7F4AD" w14:textId="406E987A" w:rsidR="0001417B" w:rsidRDefault="0001417B" w:rsidP="0001417B">
      <w:pPr>
        <w:pStyle w:val="Prrafodelista"/>
        <w:numPr>
          <w:ilvl w:val="0"/>
          <w:numId w:val="9"/>
        </w:numPr>
      </w:pPr>
      <w:r>
        <w:t xml:space="preserve">Multiplex network with 2 layers: same case as before but considering only two layers. Preliminary results showed no real contribution to relevant measures from GM network (see section </w:t>
      </w:r>
      <w:proofErr w:type="spellStart"/>
      <w:r w:rsidR="00E523F5">
        <w:t>xxxx</w:t>
      </w:r>
      <w:proofErr w:type="spellEnd"/>
      <w:r>
        <w:t>.), so we decided to compare the 3 layer approach with 2 layer case.</w:t>
      </w:r>
    </w:p>
    <w:p w14:paraId="1262710F" w14:textId="6F4AE3EB" w:rsidR="0001417B" w:rsidRPr="006A3CE4" w:rsidRDefault="0001417B" w:rsidP="0001417B">
      <w:r>
        <w:t xml:space="preserve">In this way we will </w:t>
      </w:r>
      <w:r w:rsidRPr="006A3CE4">
        <w:t xml:space="preserve">not only </w:t>
      </w:r>
      <w:r>
        <w:t>be able</w:t>
      </w:r>
      <w:r w:rsidRPr="006A3CE4">
        <w:t xml:space="preserve"> to compare the results from both approaches but also </w:t>
      </w:r>
      <w:r>
        <w:t>we will have</w:t>
      </w:r>
      <w:r w:rsidRPr="006A3CE4">
        <w:t xml:space="preserve"> an insight into how various graph measures vary between three separate layers and a unified network</w:t>
      </w:r>
      <w:r>
        <w:t xml:space="preserve"> (see also </w:t>
      </w:r>
      <w:r>
        <w:fldChar w:fldCharType="begin"/>
      </w:r>
      <w:r>
        <w:instrText xml:space="preserve"> REF _Ref136104039 \h </w:instrText>
      </w:r>
      <w:r>
        <w:fldChar w:fldCharType="separate"/>
      </w:r>
      <w:r w:rsidR="00E523F5" w:rsidRPr="00E734DF">
        <w:t xml:space="preserve">Fig </w:t>
      </w:r>
      <w:r w:rsidR="00E523F5" w:rsidRPr="00E734DF">
        <w:rPr>
          <w:noProof/>
        </w:rPr>
        <w:t>7</w:t>
      </w:r>
      <w:r>
        <w:fldChar w:fldCharType="end"/>
      </w:r>
      <w:r>
        <w:t>)</w:t>
      </w:r>
    </w:p>
    <w:p w14:paraId="72217C8F" w14:textId="77777777" w:rsidR="0001417B" w:rsidRPr="0001417B" w:rsidRDefault="0001417B" w:rsidP="0001417B"/>
    <w:p w14:paraId="6453FE30" w14:textId="30A92ECA" w:rsidR="008A3B45" w:rsidRDefault="008A3B45" w:rsidP="008A3B45">
      <w:pPr>
        <w:pStyle w:val="Ttulo1"/>
        <w:numPr>
          <w:ilvl w:val="0"/>
          <w:numId w:val="2"/>
        </w:numPr>
      </w:pPr>
      <w:bookmarkStart w:id="38" w:name="_Toc136196942"/>
      <w:r>
        <w:t>Methods and resources</w:t>
      </w:r>
      <w:bookmarkEnd w:id="38"/>
    </w:p>
    <w:p w14:paraId="2935F105" w14:textId="77777777" w:rsidR="0001417B" w:rsidRPr="0001417B" w:rsidRDefault="0001417B" w:rsidP="0001417B"/>
    <w:p w14:paraId="1B214912" w14:textId="079F50EA" w:rsidR="00FB1674" w:rsidRDefault="006C461A" w:rsidP="00FB1674">
      <w:pPr>
        <w:pStyle w:val="Ttulo2"/>
      </w:pPr>
      <w:bookmarkStart w:id="39" w:name="_Toc136196943"/>
      <w:r>
        <w:t>Participants</w:t>
      </w:r>
      <w:bookmarkEnd w:id="39"/>
    </w:p>
    <w:p w14:paraId="77124535" w14:textId="1F35FD93" w:rsidR="00486B1C" w:rsidRDefault="00FB1674" w:rsidP="0004285F">
      <w:r>
        <w:t>We have data from 165 subjects</w:t>
      </w:r>
      <w:r w:rsidR="006C461A">
        <w:t>, with ages spanning</w:t>
      </w:r>
      <w:r>
        <w:t xml:space="preserve"> from 22 to 72 years. </w:t>
      </w:r>
      <w:r w:rsidR="006C461A">
        <w:t>Among these</w:t>
      </w:r>
      <w:r>
        <w:t xml:space="preserve"> </w:t>
      </w:r>
      <w:r w:rsidR="006C461A">
        <w:t>participants</w:t>
      </w:r>
      <w:r>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w:t>
      </w:r>
      <w:proofErr w:type="spellStart"/>
      <w:r w:rsidR="00D179A8">
        <w:t>PwMS</w:t>
      </w:r>
      <w:proofErr w:type="spellEnd"/>
      <w:r w:rsidR="00D179A8">
        <w:t>)</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620F6CBB" w14:textId="3AC43C3F" w:rsidR="0004285F" w:rsidRDefault="006C461A" w:rsidP="00277D61">
      <w:r>
        <w:t>Below is a table summarizing data from all participants</w:t>
      </w:r>
      <w:r w:rsidR="0004285F">
        <w:t>:</w:t>
      </w:r>
    </w:p>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proofErr w:type="spellStart"/>
            <w:r w:rsidRPr="00486B1C">
              <w:rPr>
                <w:sz w:val="22"/>
                <w:szCs w:val="22"/>
              </w:rPr>
              <w:t>PwMS</w:t>
            </w:r>
            <w:proofErr w:type="spellEnd"/>
            <w:r w:rsidRPr="00486B1C">
              <w:rPr>
                <w:sz w:val="22"/>
                <w:szCs w:val="22"/>
              </w:rPr>
              <w:t xml:space="preserve">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19884366" w:rsidR="00486B1C" w:rsidRPr="00486B1C" w:rsidRDefault="00486B1C" w:rsidP="00486B1C">
            <w:pPr>
              <w:rPr>
                <w:sz w:val="22"/>
                <w:szCs w:val="22"/>
              </w:rPr>
            </w:pPr>
            <w:r>
              <w:rPr>
                <w:sz w:val="22"/>
                <w:szCs w:val="22"/>
              </w:rPr>
              <w:t>Age years</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7EB8D7C1" w:rsidR="00486B1C" w:rsidRDefault="00486B1C" w:rsidP="00486B1C">
            <w:r>
              <w:t>Disease duration, year</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59372C6D" w:rsidR="006D1A35" w:rsidRDefault="0004285F" w:rsidP="006D1A35">
      <w:pPr>
        <w:pStyle w:val="Descripcin"/>
      </w:pPr>
      <w:bookmarkStart w:id="40" w:name="_Toc136196983"/>
      <w:r>
        <w:t xml:space="preserve">Table </w:t>
      </w:r>
      <w:r w:rsidR="007C730B">
        <w:fldChar w:fldCharType="begin"/>
      </w:r>
      <w:r w:rsidR="007C730B">
        <w:instrText xml:space="preserve"> SEQ Table \* ARABIC </w:instrText>
      </w:r>
      <w:r w:rsidR="007C730B">
        <w:fldChar w:fldCharType="separate"/>
      </w:r>
      <w:r w:rsidR="007C730B">
        <w:rPr>
          <w:noProof/>
        </w:rPr>
        <w:t>3</w:t>
      </w:r>
      <w:r w:rsidR="007C730B">
        <w:fldChar w:fldCharType="end"/>
      </w:r>
      <w:r w:rsidRPr="0004285F">
        <w:t xml:space="preserve">. </w:t>
      </w:r>
      <w:proofErr w:type="spellStart"/>
      <w:r w:rsidRPr="0004285F">
        <w:t>Participans</w:t>
      </w:r>
      <w:proofErr w:type="spellEnd"/>
      <w:r w:rsidRPr="0004285F">
        <w:t xml:space="preserve"> clinical, demographic and cognitive characteristics</w:t>
      </w:r>
      <w:bookmarkEnd w:id="40"/>
    </w:p>
    <w:p w14:paraId="4CC0EB95" w14:textId="57CF73FB" w:rsidR="00020D1F" w:rsidRPr="00020D1F" w:rsidRDefault="00020D1F" w:rsidP="00020D1F">
      <w:pPr>
        <w:pStyle w:val="tablagrafica"/>
      </w:pPr>
      <w:r>
        <w:t>Continuous variables are given as the mean ± standard deviation</w:t>
      </w:r>
    </w:p>
    <w:p w14:paraId="1C396531" w14:textId="5EEDB58B" w:rsidR="0094743E" w:rsidRDefault="00000000" w:rsidP="001574CD">
      <w:r>
        <w:rPr>
          <w:noProof/>
        </w:rPr>
        <w:lastRenderedPageBreak/>
        <w:pict w14:anchorId="04E43681">
          <v:shape id="_x0000_s2051" type="#_x0000_t202" style="position:absolute;left:0;text-align:left;margin-left:-74.05pt;margin-top:441.3pt;width:579.9pt;height:62.25pt;z-index:251658752;visibility:visible;mso-wrap-style:square;mso-height-percent:0;mso-wrap-distance-left:9pt;mso-wrap-distance-top:0;mso-wrap-distance-right:9pt;mso-wrap-distance-bottom:0;mso-position-horizontal-relative:text;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style="mso-next-textbox:#_x0000_s2051" inset="0,0,0,0">
              <w:txbxContent>
                <w:p w14:paraId="2CD7E317" w14:textId="15C63F5A" w:rsidR="006E1E8F" w:rsidRDefault="006E1E8F" w:rsidP="006E1E8F">
                  <w:pPr>
                    <w:pStyle w:val="Descripcin"/>
                    <w:ind w:firstLine="708"/>
                    <w:rPr>
                      <w:i w:val="0"/>
                      <w:iCs w:val="0"/>
                    </w:rPr>
                  </w:pPr>
                  <w:bookmarkStart w:id="41" w:name="_Ref135558127"/>
                  <w:bookmarkStart w:id="42" w:name="_Ref135558121"/>
                  <w:bookmarkStart w:id="43" w:name="_Toc136277235"/>
                  <w:r>
                    <w:t xml:space="preserve">Fig </w:t>
                  </w:r>
                  <w:r>
                    <w:fldChar w:fldCharType="begin"/>
                  </w:r>
                  <w:r>
                    <w:instrText xml:space="preserve"> SEQ Fig \* ARABIC </w:instrText>
                  </w:r>
                  <w:r>
                    <w:fldChar w:fldCharType="separate"/>
                  </w:r>
                  <w:r w:rsidR="00C00F2B">
                    <w:rPr>
                      <w:noProof/>
                    </w:rPr>
                    <w:t>6</w:t>
                  </w:r>
                  <w:r>
                    <w:fldChar w:fldCharType="end"/>
                  </w:r>
                  <w:bookmarkEnd w:id="41"/>
                  <w:r w:rsidRPr="006E1E8F">
                    <w:t xml:space="preserve">. Participants data </w:t>
                  </w:r>
                  <w:r w:rsidR="002023BA" w:rsidRPr="006E1E8F">
                    <w:t>distribution</w:t>
                  </w:r>
                  <w:r w:rsidRPr="006E1E8F">
                    <w:t>.</w:t>
                  </w:r>
                  <w:bookmarkEnd w:id="42"/>
                  <w:bookmarkEnd w:id="43"/>
                  <w:r w:rsidRPr="006E1E8F">
                    <w:t xml:space="preserve"> </w:t>
                  </w:r>
                  <w:r w:rsidRPr="006E1E8F">
                    <w:rPr>
                      <w:i w:val="0"/>
                      <w:iCs w:val="0"/>
                    </w:rPr>
                    <w:t xml:space="preserve"> </w:t>
                  </w:r>
                </w:p>
                <w:p w14:paraId="54F258A0" w14:textId="77777777" w:rsidR="006E1E8F" w:rsidRPr="008B2504" w:rsidRDefault="006E1E8F" w:rsidP="008B2504">
                  <w:pPr>
                    <w:pStyle w:val="tablagrafica"/>
                  </w:pPr>
                  <w:r w:rsidRPr="008B2504">
                    <w:t>Based on graphs a) and b), we can observe that our HS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40832" behindDoc="0" locked="0" layoutInCell="1" allowOverlap="1" wp14:anchorId="6506BBDA" wp14:editId="2A1ED005">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We can also see our data distribution in</w:t>
      </w:r>
      <w:r w:rsidR="00531A3A">
        <w:t xml:space="preserve"> </w:t>
      </w:r>
      <w:r w:rsidR="00531A3A">
        <w:fldChar w:fldCharType="begin"/>
      </w:r>
      <w:r w:rsidR="00531A3A">
        <w:instrText xml:space="preserve"> REF _Ref135558127 \h </w:instrText>
      </w:r>
      <w:r w:rsidR="00531A3A">
        <w:fldChar w:fldCharType="separate"/>
      </w:r>
      <w:r w:rsidR="00531A3A">
        <w:t xml:space="preserve">Fig </w:t>
      </w:r>
      <w:r w:rsidR="00531A3A">
        <w:rPr>
          <w:noProof/>
        </w:rPr>
        <w:t>2</w:t>
      </w:r>
      <w:r w:rsidR="00531A3A">
        <w:fldChar w:fldCharType="end"/>
      </w:r>
      <w:r w:rsidR="006E1E8F">
        <w:t>.</w:t>
      </w:r>
    </w:p>
    <w:p w14:paraId="66118A0A" w14:textId="77777777" w:rsidR="0001417B" w:rsidRDefault="0001417B" w:rsidP="001574CD"/>
    <w:p w14:paraId="5B0CA864" w14:textId="0934489E" w:rsidR="00D179A8" w:rsidRDefault="0094743E" w:rsidP="0094743E">
      <w:pPr>
        <w:pStyle w:val="Ttulo2"/>
      </w:pPr>
      <w:bookmarkStart w:id="44" w:name="_Toc136196944"/>
      <w:r>
        <w:t>Brain networks</w:t>
      </w:r>
      <w:r w:rsidR="00E26467">
        <w:t xml:space="preserve"> and processing steps</w:t>
      </w:r>
      <w:bookmarkEnd w:id="44"/>
    </w:p>
    <w:p w14:paraId="4866DC72" w14:textId="396A55AA" w:rsidR="0094743E" w:rsidRDefault="00AF315A" w:rsidP="00AF315A">
      <w:r>
        <w:t xml:space="preserve">As we have stated previously we ha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are beyond the scope of this work, but</w:t>
      </w:r>
      <w:r>
        <w:t xml:space="preserve"> it is important to note that these matrices still require some additional processing and verification.</w:t>
      </w:r>
    </w:p>
    <w:p w14:paraId="14580FC8" w14:textId="77777777" w:rsidR="00E734DF" w:rsidRDefault="00B82B30" w:rsidP="00B82B30">
      <w:r w:rsidRPr="00B82B30">
        <w:t>During data acquisition, the brain was segmented into 76 regions of interest (ROIs), or nodes, leading to 76 x 76 matrices</w:t>
      </w:r>
      <w:r w:rsidR="00E734DF">
        <w:t xml:space="preserve"> (see </w:t>
      </w:r>
      <w:r w:rsidR="00E734DF">
        <w:fldChar w:fldCharType="begin"/>
      </w:r>
      <w:r w:rsidR="00E734DF">
        <w:instrText xml:space="preserve"> REF _Ref136103485 \h </w:instrText>
      </w:r>
      <w:r w:rsidR="00E734DF">
        <w:fldChar w:fldCharType="separate"/>
      </w:r>
      <w:r w:rsidR="00E734DF">
        <w:t xml:space="preserve">Fig </w:t>
      </w:r>
      <w:r w:rsidR="00E734DF">
        <w:rPr>
          <w:noProof/>
        </w:rPr>
        <w:t>6</w:t>
      </w:r>
      <w:r w:rsidR="00E734DF">
        <w:fldChar w:fldCharType="end"/>
      </w:r>
      <w:r w:rsidR="00E734DF">
        <w:t>)</w:t>
      </w:r>
      <w:r w:rsidRPr="00B82B30">
        <w:t xml:space="preserve">. </w:t>
      </w:r>
    </w:p>
    <w:p w14:paraId="00CEFAA7" w14:textId="60F0E397" w:rsidR="00AF315A" w:rsidRDefault="00FC6917" w:rsidP="00B82B30">
      <w:r>
        <w:t>P</w:t>
      </w:r>
      <w:r w:rsidR="00B82B30" w:rsidRPr="00B82B30">
        <w:t xml:space="preserve">reprocessing was conducted to ensure all matrices are symmetrical. Consequently, when we interpret these matrices as graphs, they will be recognized as undirected </w:t>
      </w:r>
      <w:r w:rsidR="00B82B30" w:rsidRPr="00B82B30">
        <w:lastRenderedPageBreak/>
        <w:t>graphs, given that the connection from node i to node j is identical to that from j to i</w:t>
      </w:r>
      <w:r w:rsidR="00B82B30">
        <w:t>. The main diagonal in matrices represents self-connections and will be removed if present.</w:t>
      </w:r>
    </w:p>
    <w:p w14:paraId="14F1A013" w14:textId="77777777" w:rsidR="002B03DD" w:rsidRDefault="002B03DD" w:rsidP="002B03DD">
      <w:pPr>
        <w:keepNext/>
      </w:pPr>
      <w:r>
        <w:rPr>
          <w:noProof/>
        </w:rPr>
        <w:drawing>
          <wp:inline distT="0" distB="0" distL="0" distR="0" wp14:anchorId="0DF81C89" wp14:editId="73FD26E3">
            <wp:extent cx="5400040" cy="5400040"/>
            <wp:effectExtent l="0" t="0" r="0" b="0"/>
            <wp:docPr id="770885674"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85674" name="Imagen 1" descr="Diagrama, Esquemático&#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7D196A03" w14:textId="04ECF2E0" w:rsidR="00B82B30" w:rsidRDefault="002B03DD" w:rsidP="002B03DD">
      <w:pPr>
        <w:pStyle w:val="Descripcin"/>
      </w:pPr>
      <w:bookmarkStart w:id="45" w:name="_Ref136103485"/>
      <w:bookmarkStart w:id="46" w:name="_Toc136277236"/>
      <w:r>
        <w:t xml:space="preserve">Fig </w:t>
      </w:r>
      <w:r>
        <w:fldChar w:fldCharType="begin"/>
      </w:r>
      <w:r>
        <w:instrText xml:space="preserve"> SEQ Fig \* ARABIC </w:instrText>
      </w:r>
      <w:r>
        <w:fldChar w:fldCharType="separate"/>
      </w:r>
      <w:r w:rsidR="00C00F2B">
        <w:rPr>
          <w:noProof/>
        </w:rPr>
        <w:t>7</w:t>
      </w:r>
      <w:r>
        <w:fldChar w:fldCharType="end"/>
      </w:r>
      <w:bookmarkEnd w:id="45"/>
      <w:r w:rsidR="00277D61">
        <w:t>.</w:t>
      </w:r>
      <w:r w:rsidRPr="00277D61">
        <w:t xml:space="preserve"> </w:t>
      </w:r>
      <w:r w:rsidR="00277D61" w:rsidRPr="00277D61">
        <w:t>Parcellation scheme in c</w:t>
      </w:r>
      <w:r w:rsidR="00277D61">
        <w:t>ircus plot</w:t>
      </w:r>
      <w:bookmarkEnd w:id="46"/>
    </w:p>
    <w:p w14:paraId="40F9C6DF" w14:textId="6B7A6CF1" w:rsidR="00277D61" w:rsidRPr="00277D61" w:rsidRDefault="00277D61" w:rsidP="00277D61">
      <w:pPr>
        <w:pStyle w:val="tablagrafica"/>
      </w:pPr>
      <w:r>
        <w:t>Image shows relevant connections (statistically significant differences between groups), colors are associated with greater with similar significant connections.</w:t>
      </w:r>
    </w:p>
    <w:p w14:paraId="7CB6B8DB" w14:textId="0E126D9A" w:rsidR="00B82B30" w:rsidRPr="00B82B30" w:rsidRDefault="00B82B30" w:rsidP="00B82B30">
      <w:pPr>
        <w:pStyle w:val="Ttulo3"/>
      </w:pPr>
      <w:bookmarkStart w:id="47" w:name="_Toc136196945"/>
      <w:r>
        <w:t>Structural</w:t>
      </w:r>
      <w:r w:rsidRPr="00B82B30">
        <w:t xml:space="preserve"> </w:t>
      </w:r>
      <w:r w:rsidR="00645F21">
        <w:t>b</w:t>
      </w:r>
      <w:r w:rsidRPr="00B82B30">
        <w:t xml:space="preserve">rain </w:t>
      </w:r>
      <w:r w:rsidR="00645F21">
        <w:t>n</w:t>
      </w:r>
      <w:r w:rsidRPr="00B82B30">
        <w:t>etwork (FA network)</w:t>
      </w:r>
      <w:bookmarkEnd w:id="47"/>
    </w:p>
    <w:p w14:paraId="50DC9A53" w14:textId="0E46F7BC"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 xml:space="preserve">reely (and </w:t>
      </w:r>
      <w:proofErr w:type="spellStart"/>
      <w:r>
        <w:t>isotropically</w:t>
      </w:r>
      <w:proofErr w:type="spellEnd"/>
      <w:r>
        <w:t>) but rather following pathways, running in parallel to the barriers imposed by brain structure. Fractional anisotropy (FA) quantifies how water diffusion is constraint in a given direction within a voxel.</w:t>
      </w:r>
    </w:p>
    <w:p w14:paraId="28EBECE4" w14:textId="1DFB4B64" w:rsidR="008C2CAD" w:rsidRDefault="00AD5899" w:rsidP="00AD5899">
      <w:r w:rsidRPr="00AD5899">
        <w:lastRenderedPageBreak/>
        <w:t xml:space="preserve">Despite the preprocessing steps effectively minimizing or eliminating factors that could introduce noise in our data, we can implement a threshold to further ensure the elimination of all non-connections. We apply a threshold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r w:rsidRPr="00BE2608">
        <w:rPr>
          <w:rFonts w:ascii="Arial" w:hAnsi="Arial" w:cs="Arial"/>
        </w:rPr>
        <w:t xml:space="preserve">Fornito, </w:t>
      </w:r>
      <w:r>
        <w:rPr>
          <w:rFonts w:ascii="Arial" w:hAnsi="Arial" w:cs="Arial"/>
        </w:rPr>
        <w:t>et al. 2016</w:t>
      </w:r>
      <w:r>
        <w:fldChar w:fldCharType="end"/>
      </w:r>
      <w:r>
        <w:t>)</w:t>
      </w:r>
      <w:r w:rsidRPr="00AD5899">
        <w:t xml:space="preserve"> to our matrices to remove these spurious connections. However, since this could inadvertently remove true, albeit weak, connections, we use an additional criterion. If a connection is present in at least 60% of the healthy subjects (HS) - that is, 11 out of 18 - we retain the connection as is.</w:t>
      </w:r>
    </w:p>
    <w:p w14:paraId="48658FB8" w14:textId="37501C3C" w:rsidR="00AD5899" w:rsidRDefault="00AD5899" w:rsidP="00AD5899">
      <w:r>
        <w:t>We can summarize these conditions in the following way:</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2EB4C06D" w14:textId="58A33E03" w:rsidR="00BE4942" w:rsidRDefault="00BE4942" w:rsidP="00370B95">
      <w:r>
        <w:t xml:space="preserve">In </w:t>
      </w:r>
      <w:r>
        <w:fldChar w:fldCharType="begin"/>
      </w:r>
      <w:r>
        <w:instrText xml:space="preserve"> REF _Ref135557431 \h </w:instrText>
      </w:r>
      <w:r>
        <w:fldChar w:fldCharType="separate"/>
      </w:r>
      <w:r w:rsidR="00121637">
        <w:t xml:space="preserve">Fig </w:t>
      </w:r>
      <w:r w:rsidR="00121637">
        <w:rPr>
          <w:noProof/>
        </w:rPr>
        <w:t>8</w:t>
      </w:r>
      <w:r>
        <w:fldChar w:fldCharType="end"/>
      </w:r>
      <w:r>
        <w:t>, we observe a distribution of weights across all matrices, with a significant number of outliers at zero. This situation is partially rectified with the age and sex correction (se</w:t>
      </w:r>
      <w:r w:rsidR="00121637">
        <w:t>e section XX</w:t>
      </w:r>
      <w:r>
        <w:t xml:space="preserve">). I decided </w:t>
      </w:r>
      <w:r w:rsidRPr="00FC6917">
        <w:rPr>
          <w:i/>
          <w:iCs/>
        </w:rPr>
        <w:t>not to impute</w:t>
      </w:r>
      <w:r>
        <w:t xml:space="preserve"> any value to remove these outliers. I considered that this values are likely to represent weak structural connections, thus any imputation will not greatly affect the overall data. Furthermore, </w:t>
      </w:r>
      <w:r w:rsidR="00121637">
        <w:t xml:space="preserve">our graph is an sparse one and this zeros are compatible with this kind of graph and </w:t>
      </w:r>
      <w:r>
        <w:t>as we</w:t>
      </w:r>
      <w:r w:rsidR="00FC6917">
        <w:t xml:space="preserve"> are</w:t>
      </w:r>
      <w:r>
        <w:t xml:space="preserve"> applying graph measures to our matrices/graphs, these values will not pose any numerical problems.</w:t>
      </w:r>
    </w:p>
    <w:p w14:paraId="1F532A2C" w14:textId="77777777" w:rsidR="00370B95" w:rsidRDefault="00370B95" w:rsidP="00370B95"/>
    <w:p w14:paraId="6A3C9EBC" w14:textId="75B5A2DF" w:rsidR="00645F21" w:rsidRDefault="00645F21" w:rsidP="00645F21">
      <w:pPr>
        <w:pStyle w:val="Ttulo3"/>
      </w:pPr>
      <w:r>
        <w:t xml:space="preserve"> </w:t>
      </w:r>
      <w:bookmarkStart w:id="48" w:name="_Toc136196946"/>
      <w:r>
        <w:t>Structural gray matter brain network (GM network)</w:t>
      </w:r>
      <w:bookmarkEnd w:id="48"/>
    </w:p>
    <w:p w14:paraId="409D7F7F" w14:textId="2C39AB62" w:rsidR="00645F21" w:rsidRDefault="00645F21" w:rsidP="00645F21">
      <w:r>
        <w:t xml:space="preserve">For each participant,  we have another structural network. This network is derived from the similarities in gray matter (GM) morphological patterns according to a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5879BCD4" w14:textId="1E491D95" w:rsidR="00902BD9" w:rsidRDefault="00902BD9" w:rsidP="00645F21">
      <w:r>
        <w:t>We apply same threshold and conditions to these matrices as we did for the FA networks, and we also observe no changes in this processing.</w:t>
      </w:r>
    </w:p>
    <w:p w14:paraId="0C696750" w14:textId="77777777" w:rsidR="00902BD9" w:rsidRDefault="00902BD9" w:rsidP="00645F21"/>
    <w:p w14:paraId="0975E73C" w14:textId="44A7D6F9" w:rsidR="00902BD9" w:rsidRDefault="00902BD9" w:rsidP="00902BD9">
      <w:pPr>
        <w:pStyle w:val="Ttulo3"/>
      </w:pPr>
      <w:r>
        <w:t xml:space="preserve"> </w:t>
      </w:r>
      <w:bookmarkStart w:id="49" w:name="_Toc136196947"/>
      <w:r>
        <w:t>Resting-state functional network (fMRI network)</w:t>
      </w:r>
      <w:bookmarkEnd w:id="49"/>
    </w:p>
    <w:p w14:paraId="50E5BA26" w14:textId="21DFE225" w:rsidR="00217F81" w:rsidRDefault="00217F81" w:rsidP="00902BD9">
      <w:r w:rsidRPr="00217F81">
        <w:t>Functional MRI is used to measure participants' brain activity during resting-state. After preprocessing, signal correlations between Regions of Interest (ROIs) form our matrices</w:t>
      </w:r>
      <w:r>
        <w:t>. As described in section 2.1. this networks provides information about the communication between nodes.</w:t>
      </w:r>
    </w:p>
    <w:p w14:paraId="1439CADB" w14:textId="4941F735" w:rsidR="00AD5899" w:rsidRDefault="00BD1B5A" w:rsidP="00F766AF">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our graph adjacency matrices, their values will serve as network edge weights. This requires u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00F766AF" w:rsidRPr="00F766AF">
        <w:rPr>
          <w:rFonts w:ascii="Arial" w:hAnsi="Arial" w:cs="Arial"/>
        </w:rPr>
        <w:t>(Fleischer et al. 2019)</w:t>
      </w:r>
      <w:r>
        <w:fldChar w:fldCharType="end"/>
      </w:r>
      <w:r>
        <w:t>.</w:t>
      </w:r>
    </w:p>
    <w:p w14:paraId="782B542A" w14:textId="0E7138E6" w:rsidR="00BD1B5A" w:rsidRDefault="00BD1B5A" w:rsidP="00BD1B5A">
      <w:r w:rsidRPr="00BD1B5A">
        <w:lastRenderedPageBreak/>
        <w:t>Given that negative values also suggest a relation between ROIs, we have decided to take the absolute value to retain this information while setting the diagonal values to zero.</w:t>
      </w:r>
    </w:p>
    <w:p w14:paraId="7CA9BA9C" w14:textId="7F7B6B64" w:rsidR="002023BA" w:rsidRDefault="002023BA" w:rsidP="00BD1B5A"/>
    <w:p w14:paraId="32AE835C" w14:textId="77777777" w:rsidR="00E734DF" w:rsidRDefault="00E734DF" w:rsidP="00E734DF">
      <w:pPr>
        <w:keepNext/>
      </w:pPr>
      <w:r>
        <w:rPr>
          <w:noProof/>
        </w:rPr>
        <w:drawing>
          <wp:inline distT="0" distB="0" distL="0" distR="0" wp14:anchorId="6F32FBC6" wp14:editId="256BEFCF">
            <wp:extent cx="5400040" cy="2074460"/>
            <wp:effectExtent l="0" t="0" r="0" b="0"/>
            <wp:docPr id="170582504"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2504" name="Imagen 5" descr="Diagrama&#10;&#10;Descripción generada automáticamente"/>
                    <pic:cNvPicPr/>
                  </pic:nvPicPr>
                  <pic:blipFill rotWithShape="1">
                    <a:blip r:embed="rId29" cstate="print">
                      <a:extLst>
                        <a:ext uri="{28A0092B-C50C-407E-A947-70E740481C1C}">
                          <a14:useLocalDpi xmlns:a14="http://schemas.microsoft.com/office/drawing/2010/main" val="0"/>
                        </a:ext>
                      </a:extLst>
                    </a:blip>
                    <a:srcRect b="10374"/>
                    <a:stretch/>
                  </pic:blipFill>
                  <pic:spPr bwMode="auto">
                    <a:xfrm>
                      <a:off x="0" y="0"/>
                      <a:ext cx="5400040" cy="2074460"/>
                    </a:xfrm>
                    <a:prstGeom prst="rect">
                      <a:avLst/>
                    </a:prstGeom>
                    <a:ln>
                      <a:noFill/>
                    </a:ln>
                    <a:extLst>
                      <a:ext uri="{53640926-AAD7-44D8-BBD7-CCE9431645EC}">
                        <a14:shadowObscured xmlns:a14="http://schemas.microsoft.com/office/drawing/2010/main"/>
                      </a:ext>
                    </a:extLst>
                  </pic:spPr>
                </pic:pic>
              </a:graphicData>
            </a:graphic>
          </wp:inline>
        </w:drawing>
      </w:r>
    </w:p>
    <w:p w14:paraId="3BC7610C" w14:textId="1D204EEE" w:rsidR="00E734DF" w:rsidRPr="00E734DF" w:rsidRDefault="00E734DF" w:rsidP="00E734DF">
      <w:pPr>
        <w:pStyle w:val="Descripcin"/>
      </w:pPr>
      <w:bookmarkStart w:id="50" w:name="_Ref136104039"/>
      <w:bookmarkStart w:id="51" w:name="_Toc136277237"/>
      <w:r w:rsidRPr="00E734DF">
        <w:t xml:space="preserve">Fig </w:t>
      </w:r>
      <w:r w:rsidRPr="00E734DF">
        <w:fldChar w:fldCharType="begin"/>
      </w:r>
      <w:r w:rsidRPr="00E734DF">
        <w:instrText xml:space="preserve"> SEQ Fig \* ARABIC </w:instrText>
      </w:r>
      <w:r w:rsidRPr="00E734DF">
        <w:fldChar w:fldCharType="separate"/>
      </w:r>
      <w:r w:rsidR="00C00F2B">
        <w:rPr>
          <w:noProof/>
        </w:rPr>
        <w:t>8</w:t>
      </w:r>
      <w:r w:rsidRPr="00E734DF">
        <w:fldChar w:fldCharType="end"/>
      </w:r>
      <w:bookmarkEnd w:id="50"/>
      <w:r w:rsidRPr="00E734DF">
        <w:t>. From MRI to networks</w:t>
      </w:r>
      <w:bookmarkEnd w:id="51"/>
    </w:p>
    <w:p w14:paraId="2D15F138" w14:textId="4E5E628C" w:rsidR="002023BA" w:rsidRDefault="002023BA" w:rsidP="002023BA">
      <w:pPr>
        <w:pStyle w:val="Ttulo2"/>
      </w:pPr>
      <w:bookmarkStart w:id="52" w:name="_Age_and_sex"/>
      <w:bookmarkStart w:id="53" w:name="_Toc136196948"/>
      <w:bookmarkEnd w:id="52"/>
      <w:r>
        <w:t>Age and sex correction</w:t>
      </w:r>
      <w:bookmarkEnd w:id="53"/>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3E59565E" w:rsidR="00493AB6" w:rsidRDefault="009D0C8B" w:rsidP="009D0C8B">
      <w:r w:rsidRPr="009D0C8B">
        <w:t xml:space="preserve">To control for age and gender, and allow comparison across participants, we adjust the matrix values using a linear regression with age and gender as regressors. For each specific </w:t>
      </w:r>
      <w:proofErr w:type="spellStart"/>
      <w:r w:rsidRPr="009D0C8B">
        <w:t>i,j</w:t>
      </w:r>
      <w:proofErr w:type="spellEnd"/>
      <w:r w:rsidRPr="009D0C8B">
        <w:t xml:space="preserve"> position in all matrices, we collect 165 values, one per participant, and apply linear regression. Since the matrices are symmetric and the diagonal is zero, we only consider one linear regression for each matrix position in the upper triangle.</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000000"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320F852A" w:rsidR="00493AB6" w:rsidRDefault="00493AB6" w:rsidP="00493AB6">
            <w:pPr>
              <w:pStyle w:val="Descripcin"/>
              <w:jc w:val="center"/>
            </w:pPr>
            <w:r>
              <w:t xml:space="preserve">( </w:t>
            </w:r>
            <w:r>
              <w:fldChar w:fldCharType="begin"/>
            </w:r>
            <w:r>
              <w:instrText xml:space="preserve"> SEQ ( \* ARABIC </w:instrText>
            </w:r>
            <w:r>
              <w:fldChar w:fldCharType="separate"/>
            </w:r>
            <w:r w:rsidR="00DE007C">
              <w:rPr>
                <w:noProof/>
              </w:rPr>
              <w:t>5</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rPr>
              <m:t>y</m:t>
            </m:r>
          </m:e>
        </m:acc>
      </m:oMath>
      <w:r>
        <w:t xml:space="preserve"> </w:t>
      </w:r>
      <w:r w:rsidRPr="007B488A">
        <w:rPr>
          <w:rFonts w:ascii="Arial" w:hAnsi="Arial" w:cs="Arial"/>
        </w:rPr>
        <w:t>are predicted values</w:t>
      </w:r>
      <w:r>
        <w:t xml:space="preserve">, </w:t>
      </w:r>
      <w:r w:rsidRPr="007B488A">
        <w:t>α</w:t>
      </w:r>
      <w:r>
        <w:t xml:space="preserve"> </w:t>
      </w:r>
      <w:r w:rsidRPr="007B488A">
        <w:rPr>
          <w:rFonts w:asciiTheme="minorBidi" w:hAnsiTheme="minorBidi"/>
        </w:rPr>
        <w:t>and</w:t>
      </w:r>
      <w:r>
        <w:t xml:space="preserve"> </w:t>
      </w:r>
      <w:r w:rsidRPr="007B488A">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y)</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000000"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693F9477" w:rsidR="00493AB6" w:rsidRDefault="00493AB6" w:rsidP="0082546E">
            <w:pPr>
              <w:pStyle w:val="Descripcin"/>
              <w:jc w:val="center"/>
            </w:pPr>
            <w:r>
              <w:t xml:space="preserve">( </w:t>
            </w:r>
            <w:r>
              <w:fldChar w:fldCharType="begin"/>
            </w:r>
            <w:r>
              <w:instrText xml:space="preserve"> SEQ ( \* ARABIC </w:instrText>
            </w:r>
            <w:r>
              <w:fldChar w:fldCharType="separate"/>
            </w:r>
            <w:r w:rsidR="00DE007C">
              <w:rPr>
                <w:noProof/>
              </w:rPr>
              <w:t>6</w:t>
            </w:r>
            <w:r>
              <w:fldChar w:fldCharType="end"/>
            </w:r>
            <w:r w:rsidRPr="00493AB6">
              <w:t>)</w:t>
            </w:r>
          </w:p>
        </w:tc>
      </w:tr>
    </w:tbl>
    <w:p w14:paraId="4372C23F" w14:textId="7692F9C7" w:rsidR="00493AB6" w:rsidRDefault="00493AB6" w:rsidP="007534A6">
      <w:r>
        <w:t>These residuals account for information not explained by our regressors,</w:t>
      </w:r>
      <w:r w:rsidR="009D0C8B">
        <w:t xml:space="preserve"> i.e.,</w:t>
      </w:r>
      <w:r>
        <w:t xml:space="preserve"> sex and age</w:t>
      </w:r>
      <w:r w:rsidR="009D0C8B">
        <w:t xml:space="preserve">. Theoretically </w:t>
      </w:r>
      <w:r w:rsidR="007534A6">
        <w:t xml:space="preserve">any changes </w:t>
      </w:r>
      <w:r w:rsidR="009D0C8B">
        <w:t>cause by the disease</w:t>
      </w:r>
      <w:r w:rsidR="007534A6">
        <w:t xml:space="preserve"> will be captured in these residuals. </w:t>
      </w:r>
      <w:r w:rsidR="009D0C8B">
        <w:t>The f</w:t>
      </w:r>
      <w:r w:rsidR="007534A6">
        <w:t xml:space="preserve">inal value of </w:t>
      </w:r>
      <w:proofErr w:type="spellStart"/>
      <w:r w:rsidR="007534A6">
        <w:t>i,j</w:t>
      </w:r>
      <w:proofErr w:type="spellEnd"/>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we consider the mean of our healthy volunteers.</w:t>
      </w:r>
      <w:r w:rsidR="00C20C6F">
        <w:t xml:space="preserve"> </w:t>
      </w:r>
      <w:r w:rsidR="009D0C8B">
        <w:t>Therefore,</w:t>
      </w:r>
      <w:r w:rsidR="00C20C6F">
        <w:t xml:space="preserve"> for patient m</w:t>
      </w:r>
      <w:r w:rsidR="009D0C8B">
        <w:t>, the</w:t>
      </w:r>
      <w:r w:rsidR="00C20C6F">
        <w:t xml:space="preserve"> final value in position </w:t>
      </w:r>
      <w:proofErr w:type="spellStart"/>
      <w:r w:rsidR="00C20C6F">
        <w:t>i,j</w:t>
      </w:r>
      <w:proofErr w:type="spellEnd"/>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000000"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1E62B7C0" w:rsidR="00C20C6F" w:rsidRDefault="00C20C6F" w:rsidP="0082546E">
            <w:pPr>
              <w:pStyle w:val="Descripcin"/>
              <w:jc w:val="center"/>
            </w:pPr>
            <w:r>
              <w:t xml:space="preserve">( </w:t>
            </w:r>
            <w:r>
              <w:fldChar w:fldCharType="begin"/>
            </w:r>
            <w:r>
              <w:instrText xml:space="preserve"> SEQ ( \* ARABIC </w:instrText>
            </w:r>
            <w:r>
              <w:fldChar w:fldCharType="separate"/>
            </w:r>
            <w:r w:rsidR="00DE007C">
              <w:rPr>
                <w:noProof/>
              </w:rPr>
              <w:t>7</w:t>
            </w:r>
            <w:r>
              <w:fldChar w:fldCharType="end"/>
            </w:r>
            <w:r w:rsidRPr="00493AB6">
              <w:t>)</w:t>
            </w:r>
          </w:p>
        </w:tc>
      </w:tr>
    </w:tbl>
    <w:p w14:paraId="5EE0A39B" w14:textId="18AC2BFA" w:rsidR="00493AB6" w:rsidRDefault="002A7269" w:rsidP="002023BA">
      <w:r w:rsidRPr="002A7269">
        <w:t xml:space="preserve">Please note that the linear correction may result in values marginally below zero or slightly above one. Since we can't use negative values to represent graph weights, we </w:t>
      </w:r>
      <w:r w:rsidRPr="002A7269">
        <w:lastRenderedPageBreak/>
        <w:t>adjust these to zero. However, we retain the values above one,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0E7359CC" w:rsidR="002A7269" w:rsidRDefault="006D1A35" w:rsidP="006D1A35">
      <w:pPr>
        <w:pStyle w:val="Descripcin"/>
      </w:pPr>
      <w:bookmarkStart w:id="54" w:name="_Ref135557431"/>
      <w:bookmarkStart w:id="55" w:name="_Ref135557421"/>
      <w:bookmarkStart w:id="56" w:name="_Toc136277238"/>
      <w:r>
        <w:t xml:space="preserve">Fig </w:t>
      </w:r>
      <w:r>
        <w:fldChar w:fldCharType="begin"/>
      </w:r>
      <w:r>
        <w:instrText xml:space="preserve"> SEQ Fig \* ARABIC </w:instrText>
      </w:r>
      <w:r>
        <w:fldChar w:fldCharType="separate"/>
      </w:r>
      <w:r w:rsidR="00C00F2B">
        <w:rPr>
          <w:noProof/>
        </w:rPr>
        <w:t>9</w:t>
      </w:r>
      <w:r>
        <w:fldChar w:fldCharType="end"/>
      </w:r>
      <w:bookmarkEnd w:id="54"/>
      <w:r w:rsidRPr="006D1A35">
        <w:t>. Weights distribution, before and after sex and age correction</w:t>
      </w:r>
      <w:r>
        <w:t>.</w:t>
      </w:r>
      <w:bookmarkEnd w:id="55"/>
      <w:bookmarkEnd w:id="56"/>
    </w:p>
    <w:p w14:paraId="248FD7E1" w14:textId="06FBB3F5" w:rsidR="006D1A35" w:rsidRDefault="006D1A35" w:rsidP="008B2504">
      <w:pPr>
        <w:pStyle w:val="tablagrafica"/>
      </w:pPr>
      <w:r>
        <w:t xml:space="preserve">Differences are </w:t>
      </w:r>
      <w:proofErr w:type="spellStart"/>
      <w:r>
        <w:t>specially</w:t>
      </w:r>
      <w:proofErr w:type="spellEnd"/>
      <w:r>
        <w:t xml:space="preserve"> </w:t>
      </w:r>
      <w:r w:rsidR="00BE4942">
        <w:t>noticeable</w:t>
      </w:r>
      <w:r>
        <w:t xml:space="preserve"> in FA connections,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bookmarkStart w:id="57" w:name="_Toc136196949"/>
      <w:r>
        <w:t xml:space="preserve">Data harmonization using </w:t>
      </w:r>
      <w:proofErr w:type="spellStart"/>
      <w:r>
        <w:t>ComBat</w:t>
      </w:r>
      <w:bookmarkEnd w:id="57"/>
      <w:proofErr w:type="spellEnd"/>
    </w:p>
    <w:p w14:paraId="40582249" w14:textId="78ED2218" w:rsidR="006D1A35" w:rsidRDefault="008B2504" w:rsidP="00F766AF">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00F766AF" w:rsidRPr="00F766AF">
        <w:rPr>
          <w:rFonts w:ascii="Arial" w:hAnsi="Arial" w:cs="Arial"/>
        </w:rPr>
        <w:t>(Fortin et al. 2017)</w:t>
      </w:r>
      <w:r>
        <w:fldChar w:fldCharType="end"/>
      </w:r>
      <w:r>
        <w:t>, diversity in data acquisition methods may lead to an increase in the variance of matrix values.</w:t>
      </w:r>
    </w:p>
    <w:p w14:paraId="3FFB99F4" w14:textId="73ACF312" w:rsidR="008B2504" w:rsidRDefault="00DA171E" w:rsidP="008B2504">
      <w:r>
        <w:t>To verify if there is an increase in</w:t>
      </w:r>
      <w:r w:rsidR="008B2504">
        <w:t xml:space="preserve"> variance, we </w:t>
      </w:r>
      <w:r>
        <w:t>conduct</w:t>
      </w:r>
      <w:r w:rsidR="008B2504">
        <w:t xml:space="preserve"> a principal component analysis</w:t>
      </w:r>
      <w:r>
        <w:t>, PCA,</w:t>
      </w:r>
      <w:r w:rsidR="008B2504">
        <w:t xml:space="preserve"> (see </w:t>
      </w:r>
      <w:r>
        <w:fldChar w:fldCharType="begin"/>
      </w:r>
      <w:r>
        <w:instrText xml:space="preserve"> REF _Ref135559801 \h </w:instrText>
      </w:r>
      <w:r>
        <w:fldChar w:fldCharType="separate"/>
      </w:r>
      <w:r w:rsidRPr="00DA171E">
        <w:t xml:space="preserve">Fig </w:t>
      </w:r>
      <w:r w:rsidRPr="00DA171E">
        <w:rPr>
          <w:noProof/>
        </w:rPr>
        <w:t>4</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5FE7AFC1" w:rsidR="008B2504" w:rsidRPr="00DA171E" w:rsidRDefault="00DA171E" w:rsidP="00DA171E">
      <w:pPr>
        <w:pStyle w:val="Descripcin"/>
      </w:pPr>
      <w:bookmarkStart w:id="58" w:name="_Ref135559801"/>
      <w:bookmarkStart w:id="59" w:name="_Toc136277239"/>
      <w:r w:rsidRPr="00DA171E">
        <w:t xml:space="preserve">Fig </w:t>
      </w:r>
      <w:r w:rsidRPr="00DA171E">
        <w:fldChar w:fldCharType="begin"/>
      </w:r>
      <w:r w:rsidRPr="00DA171E">
        <w:instrText xml:space="preserve"> SEQ Fig \* ARABIC </w:instrText>
      </w:r>
      <w:r w:rsidRPr="00DA171E">
        <w:fldChar w:fldCharType="separate"/>
      </w:r>
      <w:r w:rsidR="00C00F2B">
        <w:rPr>
          <w:noProof/>
        </w:rPr>
        <w:t>10</w:t>
      </w:r>
      <w:r w:rsidRPr="00DA171E">
        <w:fldChar w:fldCharType="end"/>
      </w:r>
      <w:bookmarkEnd w:id="58"/>
      <w:r w:rsidRPr="00DA171E">
        <w:t>. PCA before harmonization</w:t>
      </w:r>
      <w:bookmarkEnd w:id="59"/>
    </w:p>
    <w:p w14:paraId="221B3DAD" w14:textId="42E0B22C" w:rsidR="00DA171E" w:rsidRDefault="00DA171E" w:rsidP="00DA171E">
      <w:pPr>
        <w:pStyle w:val="tablagrafica"/>
      </w:pPr>
      <w:r>
        <w:t>In graph we could appreciate how only FA shows a significant effect of data acquisition.</w:t>
      </w:r>
    </w:p>
    <w:p w14:paraId="0C2EF152" w14:textId="19DC1F62" w:rsidR="00DA171E" w:rsidRDefault="00DA171E" w:rsidP="00F766AF">
      <w:r>
        <w:t>To overcome this problem neuro</w:t>
      </w:r>
      <w:r w:rsidR="003C7DF1">
        <w:t>C</w:t>
      </w:r>
      <w:r>
        <w:t>ombat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F766AF" w:rsidRPr="00F766AF">
        <w:rPr>
          <w:rFonts w:ascii="Arial" w:hAnsi="Arial" w:cs="Arial"/>
        </w:rPr>
        <w:t>(Fortin et al. 2018)</w:t>
      </w:r>
      <w:r w:rsidR="003C7DF1">
        <w:fldChar w:fldCharType="end"/>
      </w:r>
      <w:r>
        <w:t xml:space="preserve"> is </w:t>
      </w:r>
      <w:r w:rsidR="003C7DF1">
        <w:t>applied to FA data. And in the following figure we can appreciat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42072BDE" w:rsidR="00DA171E" w:rsidRDefault="001574CD" w:rsidP="001574CD">
      <w:pPr>
        <w:pStyle w:val="Descripcin"/>
      </w:pPr>
      <w:bookmarkStart w:id="60" w:name="_Toc136277240"/>
      <w:r>
        <w:t xml:space="preserve">Fig </w:t>
      </w:r>
      <w:r>
        <w:fldChar w:fldCharType="begin"/>
      </w:r>
      <w:r>
        <w:instrText xml:space="preserve"> SEQ Fig \* ARABIC </w:instrText>
      </w:r>
      <w:r>
        <w:fldChar w:fldCharType="separate"/>
      </w:r>
      <w:r w:rsidR="00C00F2B">
        <w:rPr>
          <w:noProof/>
        </w:rPr>
        <w:t>11</w:t>
      </w:r>
      <w:r>
        <w:fldChar w:fldCharType="end"/>
      </w:r>
      <w:r w:rsidRPr="001574CD">
        <w:t xml:space="preserve">. PCA with FA data after </w:t>
      </w:r>
      <w:proofErr w:type="spellStart"/>
      <w:r w:rsidRPr="001574CD">
        <w:t>ComBat</w:t>
      </w:r>
      <w:bookmarkEnd w:id="60"/>
      <w:proofErr w:type="spellEnd"/>
    </w:p>
    <w:p w14:paraId="1E6A23BC" w14:textId="669BF9F6" w:rsidR="001574CD" w:rsidRDefault="000C47D5" w:rsidP="000C47D5">
      <w:pPr>
        <w:pStyle w:val="Ttulo2"/>
      </w:pPr>
      <w:bookmarkStart w:id="61" w:name="_Toc136196950"/>
      <w:r>
        <w:t>Graphs</w:t>
      </w:r>
      <w:r w:rsidR="00277D61">
        <w:t xml:space="preserve"> measures</w:t>
      </w:r>
      <w:bookmarkEnd w:id="61"/>
    </w:p>
    <w:p w14:paraId="55FEB737" w14:textId="77777777" w:rsidR="002F141E" w:rsidRPr="00F93CCA" w:rsidRDefault="002F141E" w:rsidP="002F141E">
      <w:r w:rsidRPr="00F93CCA">
        <w:t>Measures definitions can be found in appendices (see section 8.1)</w:t>
      </w:r>
    </w:p>
    <w:p w14:paraId="3F73BBF7" w14:textId="77777777" w:rsidR="002F141E" w:rsidRDefault="002F141E" w:rsidP="002F141E"/>
    <w:p w14:paraId="3FFE3377" w14:textId="77777777" w:rsidR="002F141E" w:rsidRDefault="002F141E" w:rsidP="002F141E"/>
    <w:p w14:paraId="7AB9BEB7" w14:textId="77777777" w:rsidR="002F141E" w:rsidRPr="002F141E" w:rsidRDefault="002F141E" w:rsidP="002F141E"/>
    <w:p w14:paraId="55115E85" w14:textId="77777777" w:rsidR="00855EFA" w:rsidRDefault="00855EFA" w:rsidP="00855EFA">
      <w:pPr>
        <w:pStyle w:val="Ttulo3"/>
      </w:pPr>
      <w:r>
        <w:lastRenderedPageBreak/>
        <w:t xml:space="preserve"> </w:t>
      </w:r>
      <w:bookmarkStart w:id="62" w:name="_Toc136196951"/>
      <w:r>
        <w:t>SVD normalization</w:t>
      </w:r>
      <w:bookmarkEnd w:id="62"/>
    </w:p>
    <w:p w14:paraId="1663FBF2" w14:textId="4DBC0B8E" w:rsidR="00855EFA" w:rsidRPr="00D66879" w:rsidRDefault="00855EFA" w:rsidP="00F766AF">
      <w:r>
        <w:t>In order to integrate different layers in one single multi-lay</w:t>
      </w:r>
      <w:r w:rsidR="00A30189">
        <w:t>er</w:t>
      </w:r>
      <w:r>
        <w:t xml:space="preserve"> network</w:t>
      </w:r>
      <w:r w:rsidR="00A30189">
        <w:t xml:space="preserve">, like our multiplex </w:t>
      </w:r>
      <w:r w:rsidR="00636B26">
        <w:t>network</w:t>
      </w:r>
      <w:r>
        <w:t xml:space="preserve">,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48DEA401" w:rsidR="00855EFA" w:rsidRDefault="00855EFA" w:rsidP="00F766AF">
      <w:r w:rsidRPr="00FE16CC">
        <w:t xml:space="preserve">We've utilized the Singular Value Decomposition (SVD) technique for weight adjustment,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00F766AF" w:rsidRPr="00F766AF">
        <w:rPr>
          <w:rFonts w:ascii="Arial" w:hAnsi="Arial" w:cs="Arial"/>
        </w:rPr>
        <w:t>(Pontillo et al. 2022)</w:t>
      </w:r>
      <w:r>
        <w:fldChar w:fldCharType="end"/>
      </w:r>
      <w:r>
        <w:t xml:space="preserve">. </w:t>
      </w:r>
      <w:r w:rsidRPr="00FE16CC">
        <w:t>If our adjacency matrix is represented as A,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2E542A">
        <w:tc>
          <w:tcPr>
            <w:tcW w:w="959" w:type="dxa"/>
          </w:tcPr>
          <w:p w14:paraId="58BDBBAB" w14:textId="77777777" w:rsidR="00855EFA" w:rsidRDefault="00855EFA" w:rsidP="002E542A">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2E542A">
            <w:pPr>
              <w:jc w:val="center"/>
            </w:pPr>
          </w:p>
        </w:tc>
        <w:tc>
          <w:tcPr>
            <w:tcW w:w="1732" w:type="dxa"/>
          </w:tcPr>
          <w:p w14:paraId="4B0B8292" w14:textId="36889E0E" w:rsidR="00855EFA" w:rsidRDefault="00855EFA" w:rsidP="002E542A">
            <w:pPr>
              <w:pStyle w:val="Descripcin"/>
              <w:jc w:val="center"/>
            </w:pPr>
            <w:r>
              <w:t xml:space="preserve">( </w:t>
            </w:r>
            <w:r>
              <w:fldChar w:fldCharType="begin"/>
            </w:r>
            <w:r>
              <w:instrText xml:space="preserve"> SEQ ( \* ARABIC </w:instrText>
            </w:r>
            <w:r>
              <w:fldChar w:fldCharType="separate"/>
            </w:r>
            <w:r w:rsidR="00DE007C">
              <w:rPr>
                <w:noProof/>
              </w:rPr>
              <w:t>8</w:t>
            </w:r>
            <w:r>
              <w:fldChar w:fldCharType="end"/>
            </w:r>
            <w:r w:rsidRPr="00493AB6">
              <w:t>)</w:t>
            </w:r>
          </w:p>
        </w:tc>
      </w:tr>
    </w:tbl>
    <w:p w14:paraId="3D9A04FA" w14:textId="77777777" w:rsidR="00855EFA" w:rsidRDefault="00855EFA" w:rsidP="00855EFA"/>
    <w:p w14:paraId="6201C7B0" w14:textId="14B8E710" w:rsidR="00855EFA" w:rsidRDefault="00855EFA" w:rsidP="00855EFA">
      <w:r w:rsidRPr="00FE16CC">
        <w:t>In this formula, U and V hold the left and right singular vectors respectively, and Λ represents the singular values of A. For link weight correction, we implement rescaling using the largest singular value λ</w:t>
      </w:r>
      <w:r w:rsidRPr="00FE16CC">
        <w:rPr>
          <w:vertAlign w:val="subscript"/>
        </w:rPr>
        <w:t>1</w:t>
      </w:r>
      <w:r w:rsidRPr="00FE16CC">
        <w:t>.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2E542A">
        <w:tc>
          <w:tcPr>
            <w:tcW w:w="959" w:type="dxa"/>
          </w:tcPr>
          <w:p w14:paraId="5F28E5F2" w14:textId="77777777" w:rsidR="00855EFA" w:rsidRDefault="00855EFA" w:rsidP="002E542A">
            <w:pPr>
              <w:jc w:val="center"/>
            </w:pPr>
          </w:p>
        </w:tc>
        <w:tc>
          <w:tcPr>
            <w:tcW w:w="5953" w:type="dxa"/>
          </w:tcPr>
          <w:p w14:paraId="2878BB65" w14:textId="77777777" w:rsidR="00855EFA" w:rsidRDefault="00000000"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26B6B082" w:rsidR="00855EFA" w:rsidRDefault="00855EFA" w:rsidP="002E542A">
            <w:pPr>
              <w:pStyle w:val="Descripcin"/>
              <w:jc w:val="center"/>
            </w:pPr>
            <w:r>
              <w:t xml:space="preserve">( </w:t>
            </w:r>
            <w:r>
              <w:fldChar w:fldCharType="begin"/>
            </w:r>
            <w:r>
              <w:instrText xml:space="preserve"> SEQ ( \* ARABIC </w:instrText>
            </w:r>
            <w:r>
              <w:fldChar w:fldCharType="separate"/>
            </w:r>
            <w:r w:rsidR="00DE007C">
              <w:rPr>
                <w:noProof/>
              </w:rPr>
              <w:t>9</w:t>
            </w:r>
            <w:r>
              <w:fldChar w:fldCharType="end"/>
            </w:r>
            <w:r w:rsidRPr="00493AB6">
              <w:t>)</w:t>
            </w:r>
          </w:p>
        </w:tc>
      </w:tr>
    </w:tbl>
    <w:p w14:paraId="58EEE08A" w14:textId="77777777" w:rsidR="00855EFA" w:rsidRDefault="00855EFA" w:rsidP="00855EFA"/>
    <w:p w14:paraId="0B74E6D3" w14:textId="77777777" w:rsidR="00855EFA" w:rsidRDefault="00855EFA" w:rsidP="00855EFA">
      <w:r>
        <w:t>A</w:t>
      </w:r>
      <w:r w:rsidRPr="00FE16CC">
        <w:t xml:space="preserve"> factor of 10</w:t>
      </w:r>
      <w:r>
        <w:t xml:space="preserve"> is incorporated</w:t>
      </w:r>
      <w:r w:rsidRPr="00FE16CC">
        <w:t xml:space="preserve"> to ensure the range of values isn't too small and approximately varies between 0 and 1.</w:t>
      </w:r>
    </w:p>
    <w:p w14:paraId="2FB880A3" w14:textId="7A3AE623" w:rsidR="00855EFA" w:rsidRDefault="00855EFA" w:rsidP="00855EFA">
      <w:r>
        <w:t>In the following figure we can observe the changes in matrices weights before and after applying this SVD “normalization”.</w:t>
      </w:r>
      <w:r w:rsidR="00277D61">
        <w:t xml:space="preserve"> In results section we will comment differences in results obtained with and without SVD.</w:t>
      </w:r>
    </w:p>
    <w:p w14:paraId="773B1C0F" w14:textId="35D4F242" w:rsidR="00A30189" w:rsidRDefault="00A30189" w:rsidP="00A30189">
      <w:r>
        <w:t>SVD normalization results in two sets of measures for single layers (see next section). The first set corresponds to our edge-colored multigraph where we do not normalize because, in fact, we are dealing with “separate layers”. The second set corresponds to the case we integrate our layers into a multiplex in which we have to normalize.</w:t>
      </w:r>
    </w:p>
    <w:p w14:paraId="59C660B4" w14:textId="5BB60191" w:rsidR="00A30189" w:rsidRPr="00A368E7" w:rsidRDefault="00A82678" w:rsidP="00A30189">
      <w:r>
        <w:t>Although it could be argued</w:t>
      </w:r>
      <w:r w:rsidR="00A30189">
        <w:t xml:space="preserve"> that normalization is also required</w:t>
      </w:r>
      <w:r>
        <w:t xml:space="preserve"> in the separate layers case</w:t>
      </w:r>
      <w:r w:rsidR="00A30189">
        <w:t xml:space="preserve">, I decided to proceed without SVD correction in order to compare the two </w:t>
      </w:r>
      <w:r>
        <w:t>situations.</w:t>
      </w:r>
    </w:p>
    <w:p w14:paraId="41D0847C" w14:textId="77777777" w:rsidR="00A30189" w:rsidRDefault="00A30189" w:rsidP="00855EFA"/>
    <w:p w14:paraId="73624FA1" w14:textId="77777777" w:rsidR="00855EFA" w:rsidRDefault="00855EFA" w:rsidP="00855EFA">
      <w:pPr>
        <w:keepNext/>
      </w:pPr>
      <w:r>
        <w:rPr>
          <w:noProof/>
          <w:lang w:val="es-ES"/>
        </w:rPr>
        <w:lastRenderedPageBreak/>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33" cstate="print"/>
                    <a:stretch>
                      <a:fillRect/>
                    </a:stretch>
                  </pic:blipFill>
                  <pic:spPr>
                    <a:xfrm>
                      <a:off x="0" y="0"/>
                      <a:ext cx="5400040" cy="3780155"/>
                    </a:xfrm>
                    <a:prstGeom prst="rect">
                      <a:avLst/>
                    </a:prstGeom>
                  </pic:spPr>
                </pic:pic>
              </a:graphicData>
            </a:graphic>
          </wp:inline>
        </w:drawing>
      </w:r>
    </w:p>
    <w:p w14:paraId="2034850E" w14:textId="29F6F84C" w:rsidR="00855EFA" w:rsidRPr="00855EFA" w:rsidRDefault="00855EFA" w:rsidP="00855EFA">
      <w:pPr>
        <w:pStyle w:val="Descripcin"/>
      </w:pPr>
      <w:bookmarkStart w:id="63" w:name="_Ref136274336"/>
      <w:bookmarkStart w:id="64" w:name="_Toc136277241"/>
      <w:r w:rsidRPr="00855EFA">
        <w:t xml:space="preserve">Fig </w:t>
      </w:r>
      <w:r w:rsidRPr="00855EFA">
        <w:fldChar w:fldCharType="begin"/>
      </w:r>
      <w:r w:rsidRPr="00855EFA">
        <w:instrText xml:space="preserve"> SEQ Fig \* ARABIC </w:instrText>
      </w:r>
      <w:r w:rsidRPr="00855EFA">
        <w:fldChar w:fldCharType="separate"/>
      </w:r>
      <w:r w:rsidR="00C00F2B">
        <w:rPr>
          <w:noProof/>
        </w:rPr>
        <w:t>12</w:t>
      </w:r>
      <w:r w:rsidRPr="00855EFA">
        <w:fldChar w:fldCharType="end"/>
      </w:r>
      <w:bookmarkEnd w:id="63"/>
      <w:r w:rsidRPr="00855EFA">
        <w:t>. Distribution of weights before and after SVD normalization</w:t>
      </w:r>
      <w:bookmarkEnd w:id="64"/>
    </w:p>
    <w:p w14:paraId="54E580EE" w14:textId="77777777" w:rsidR="00855EFA" w:rsidRDefault="00855EFA" w:rsidP="00855EFA">
      <w:pPr>
        <w:pStyle w:val="tablagrafica"/>
      </w:pPr>
      <w:r w:rsidRPr="00A368E7">
        <w:t>We can see that the values have been compressed into a narrower range, although the overall shape remains roughly the same. It is also notable that in the GM connections, values can go up to 1.5.</w:t>
      </w:r>
    </w:p>
    <w:p w14:paraId="0FA37FFE" w14:textId="098ED93A" w:rsidR="000C47D5" w:rsidRDefault="00121637" w:rsidP="002F141E">
      <w:pPr>
        <w:pStyle w:val="Ttulo3"/>
      </w:pPr>
      <w:r>
        <w:t xml:space="preserve"> </w:t>
      </w:r>
      <w:bookmarkStart w:id="65" w:name="_Toc136196952"/>
      <w:r w:rsidR="002F141E">
        <w:t>Measures on single layers</w:t>
      </w:r>
      <w:bookmarkEnd w:id="65"/>
    </w:p>
    <w:p w14:paraId="5B313449" w14:textId="77777777" w:rsidR="002F141E" w:rsidRDefault="002F141E" w:rsidP="002F141E">
      <w:r w:rsidRPr="004858EB">
        <w:t xml:space="preserve">We will execute various graph measures, both global and local, on the separate layers </w:t>
      </w:r>
      <w:r>
        <w:t>case</w:t>
      </w:r>
      <w:r w:rsidRPr="004858EB">
        <w:t>. These measures will also be applied to each layer within the multilayer network. Since matrices in the first scenario have not undergone SVD correction, this approach will allow us to observe how such correction impacts the results of graph measurements.</w:t>
      </w:r>
    </w:p>
    <w:p w14:paraId="09AFBA0D" w14:textId="77777777" w:rsidR="002F141E" w:rsidRPr="00843D4E" w:rsidRDefault="002F141E" w:rsidP="002F141E">
      <w:r w:rsidRPr="00843D4E">
        <w:t>From a practical standpoint, programming libraries enable us to perform all measures straightforwardly, eliminating the need to decide in advance which ones to include. However, we have made sure to include at least those measures that previous authors have identified as relevant (see section 2.4). I decided to incorporate density, even though it is less likely to yield distinctive results, given that the brain is a sparse network, making changes due to illness challenging to detect using this metric.</w:t>
      </w:r>
    </w:p>
    <w:p w14:paraId="219746FB" w14:textId="386BF889" w:rsidR="008C48E1" w:rsidRDefault="002F141E" w:rsidP="008C48E1">
      <w:r>
        <w:t xml:space="preserve">For global measures </w:t>
      </w:r>
      <w:r w:rsidR="008C48E1">
        <w:t>I</w:t>
      </w:r>
      <w:r>
        <w:t xml:space="preserve"> have considered the following:</w:t>
      </w:r>
    </w:p>
    <w:p w14:paraId="3A0AE60D" w14:textId="42DC4519"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Efficiency</w:t>
      </w:r>
      <w:r w:rsidR="008C48E1">
        <w:t xml:space="preserve"> </w:t>
      </w:r>
    </w:p>
    <w:p w14:paraId="4F286307" w14:textId="1753AA26"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ean Path Length</w:t>
      </w:r>
      <w:r w:rsidR="008C48E1">
        <w:t xml:space="preserve"> </w:t>
      </w:r>
    </w:p>
    <w:p w14:paraId="5B6BE95F" w14:textId="7FB33404"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Transitivity, global clustering</w:t>
      </w:r>
      <w:r w:rsidR="008C48E1">
        <w:t xml:space="preserve"> </w:t>
      </w:r>
    </w:p>
    <w:p w14:paraId="55E4B595" w14:textId="18DF70D8"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iameter</w:t>
      </w:r>
      <w:r w:rsidR="008C48E1">
        <w:t xml:space="preserve"> </w:t>
      </w:r>
    </w:p>
    <w:p w14:paraId="4216E753" w14:textId="4EF8DDD1"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odularity</w:t>
      </w:r>
      <w:r w:rsidR="008C48E1">
        <w:t xml:space="preserve"> </w:t>
      </w:r>
    </w:p>
    <w:p w14:paraId="03B53EF6" w14:textId="77777777"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Strength</w:t>
      </w:r>
    </w:p>
    <w:p w14:paraId="5B3D14BE" w14:textId="3C62827A"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ensity</w:t>
      </w:r>
      <w:r w:rsidR="008C48E1">
        <w:t xml:space="preserve"> </w:t>
      </w:r>
    </w:p>
    <w:p w14:paraId="5151B1C3" w14:textId="77777777" w:rsidR="002F141E" w:rsidRPr="00843D4E" w:rsidRDefault="002F141E" w:rsidP="002F141E">
      <w:r w:rsidRPr="00843D4E">
        <w:lastRenderedPageBreak/>
        <w:t>I decided to incorporate density, even though it is less likely to yield distinctive results, given that the brain is a sparse network, making changes due to illness challenging to detect using this metric.</w:t>
      </w:r>
    </w:p>
    <w:p w14:paraId="461D5F87" w14:textId="77777777" w:rsidR="002F141E" w:rsidRDefault="002F141E" w:rsidP="002F141E">
      <w:r>
        <w:t>In the case of local measures we have taken into account the following:</w:t>
      </w:r>
    </w:p>
    <w:p w14:paraId="6FE6A824" w14:textId="77777777" w:rsidR="002F141E" w:rsidRDefault="002F141E" w:rsidP="002F141E">
      <w:pPr>
        <w:pStyle w:val="Prrafodelista"/>
        <w:numPr>
          <w:ilvl w:val="0"/>
          <w:numId w:val="8"/>
        </w:numPr>
        <w:spacing w:after="200"/>
        <w:jc w:val="left"/>
      </w:pPr>
      <w:r>
        <w:t>Efficiency</w:t>
      </w:r>
    </w:p>
    <w:p w14:paraId="7ECD4EB5" w14:textId="77777777" w:rsidR="002F141E" w:rsidRDefault="002F141E" w:rsidP="002F141E">
      <w:pPr>
        <w:pStyle w:val="Prrafodelista"/>
        <w:numPr>
          <w:ilvl w:val="0"/>
          <w:numId w:val="8"/>
        </w:numPr>
        <w:spacing w:after="200"/>
        <w:jc w:val="left"/>
      </w:pPr>
      <w:r>
        <w:t>Closeness Centrality</w:t>
      </w:r>
    </w:p>
    <w:p w14:paraId="255169AC" w14:textId="77777777" w:rsidR="002F141E" w:rsidRDefault="002F141E" w:rsidP="002F141E">
      <w:pPr>
        <w:pStyle w:val="Prrafodelista"/>
        <w:numPr>
          <w:ilvl w:val="0"/>
          <w:numId w:val="8"/>
        </w:numPr>
        <w:spacing w:after="200"/>
        <w:jc w:val="left"/>
      </w:pPr>
      <w:r>
        <w:t>Strength</w:t>
      </w:r>
    </w:p>
    <w:p w14:paraId="3F4F9EF6" w14:textId="7AD83170" w:rsidR="002F141E" w:rsidRDefault="002F141E" w:rsidP="002F141E">
      <w:r>
        <w:t xml:space="preserve">Many measures are somehow related. Global efficiency is approximately the inverse of the average shortest path, and local efficiency and closeness centrality are clearly related (see mathematical definitions in the appendices). As a result we anticipate some highly correlated graph measures, which will need to be removed prior to applying machine learning models. However, before that step, we will conduct statistical analysis to identify which measures exhibit statistical differences between the groups </w:t>
      </w:r>
      <w:r w:rsidR="008C48E1">
        <w:t xml:space="preserve">(see section </w:t>
      </w:r>
      <w:proofErr w:type="spellStart"/>
      <w:r w:rsidR="008C48E1">
        <w:t>x.x.</w:t>
      </w:r>
      <w:proofErr w:type="spellEnd"/>
      <w:r w:rsidR="008C48E1">
        <w:t>)</w:t>
      </w:r>
    </w:p>
    <w:p w14:paraId="7C826541" w14:textId="1739F030" w:rsidR="008C48E1" w:rsidRDefault="008C48E1" w:rsidP="008C48E1">
      <w:pPr>
        <w:pStyle w:val="Ttulo3"/>
      </w:pPr>
      <w:bookmarkStart w:id="66" w:name="_Toc136196953"/>
      <w:r>
        <w:t>Measures on multi</w:t>
      </w:r>
      <w:r w:rsidR="00A30189">
        <w:t>plex</w:t>
      </w:r>
      <w:r>
        <w:t xml:space="preserve"> graph</w:t>
      </w:r>
      <w:bookmarkEnd w:id="66"/>
    </w:p>
    <w:p w14:paraId="1502A23C" w14:textId="77777777" w:rsidR="00636B26" w:rsidRDefault="00A30189" w:rsidP="00636B26">
      <w:r>
        <w:t xml:space="preserve">By measures on multiplex graph I refer to the measures that </w:t>
      </w:r>
      <w:r w:rsidR="00636B26">
        <w:t>consider</w:t>
      </w:r>
      <w:r>
        <w:t xml:space="preserve"> the </w:t>
      </w:r>
      <w:r w:rsidR="00636B26">
        <w:t>entire</w:t>
      </w:r>
      <w:r>
        <w:t xml:space="preserve"> graph and not </w:t>
      </w:r>
      <w:r w:rsidR="00636B26">
        <w:t>just individual</w:t>
      </w:r>
      <w:r>
        <w:t xml:space="preserve"> layer</w:t>
      </w:r>
      <w:r w:rsidR="00636B26">
        <w:t>s as in the previous</w:t>
      </w:r>
      <w:r>
        <w:t xml:space="preserve"> section.</w:t>
      </w:r>
      <w:r w:rsidR="00636B26">
        <w:t xml:space="preserve"> </w:t>
      </w:r>
    </w:p>
    <w:p w14:paraId="75A35806" w14:textId="7D0A739F" w:rsidR="00A30189" w:rsidRDefault="00636B26" w:rsidP="00636B26">
      <w:r>
        <w:t>In this case, preliminary results showed that global measures were not statistically significant. Thus, to reduce code execution time, I decided to focus solely on local measures.</w:t>
      </w:r>
    </w:p>
    <w:p w14:paraId="0428CE82" w14:textId="632E15C1" w:rsidR="0046209D" w:rsidRDefault="0046209D" w:rsidP="00636B26">
      <w:r>
        <w:t>We have applied three measures of centrality</w:t>
      </w:r>
    </w:p>
    <w:p w14:paraId="629D8300" w14:textId="6B6558A3"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proofErr w:type="spellStart"/>
      <w:r w:rsidRPr="00A30189">
        <w:rPr>
          <w:rFonts w:ascii="Helvetica" w:eastAsia="Times New Roman" w:hAnsi="Helvetica" w:cs="Times New Roman"/>
          <w:color w:val="333333"/>
          <w:sz w:val="21"/>
          <w:szCs w:val="21"/>
        </w:rPr>
        <w:t>MultiPageRank</w:t>
      </w:r>
      <w:proofErr w:type="spellEnd"/>
      <w:r w:rsidRPr="00A30189">
        <w:rPr>
          <w:rFonts w:ascii="Helvetica" w:eastAsia="Times New Roman" w:hAnsi="Helvetica" w:cs="Times New Roman"/>
          <w:color w:val="333333"/>
          <w:sz w:val="21"/>
          <w:szCs w:val="21"/>
        </w:rPr>
        <w:t xml:space="preserve"> centrality</w:t>
      </w:r>
    </w:p>
    <w:p w14:paraId="4FB782D2" w14:textId="66182A64" w:rsidR="00A30189" w:rsidRPr="00A30189" w:rsidRDefault="00205D9B"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205D9B">
        <w:rPr>
          <w:rFonts w:ascii="Helvetica" w:eastAsia="Times New Roman" w:hAnsi="Helvetica" w:cs="Times New Roman"/>
          <w:color w:val="333333"/>
          <w:sz w:val="21"/>
          <w:szCs w:val="21"/>
        </w:rPr>
        <w:t>Sum of total m</w:t>
      </w:r>
      <w:r w:rsidR="00A30189" w:rsidRPr="00A30189">
        <w:rPr>
          <w:rFonts w:ascii="Helvetica" w:eastAsia="Times New Roman" w:hAnsi="Helvetica" w:cs="Times New Roman"/>
          <w:color w:val="333333"/>
          <w:sz w:val="21"/>
          <w:szCs w:val="21"/>
        </w:rPr>
        <w:t>ulti-Strength</w:t>
      </w:r>
      <w:r w:rsidRPr="00205D9B">
        <w:rPr>
          <w:rFonts w:ascii="Helvetica" w:eastAsia="Times New Roman" w:hAnsi="Helvetica" w:cs="Times New Roman"/>
          <w:color w:val="333333"/>
          <w:sz w:val="21"/>
          <w:szCs w:val="21"/>
        </w:rPr>
        <w:t xml:space="preserve"> (a multilayer “version” of strength )</w:t>
      </w:r>
    </w:p>
    <w:p w14:paraId="4E229ABD" w14:textId="653018DF"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Closeness Versatility</w:t>
      </w:r>
      <w:r w:rsidR="00205D9B">
        <w:rPr>
          <w:rFonts w:ascii="Helvetica" w:eastAsia="Times New Roman" w:hAnsi="Helvetica" w:cs="Times New Roman"/>
          <w:color w:val="333333"/>
          <w:sz w:val="21"/>
          <w:szCs w:val="21"/>
        </w:rPr>
        <w:t xml:space="preserve"> (closeness centrality)</w:t>
      </w:r>
    </w:p>
    <w:p w14:paraId="1DF586B2" w14:textId="778592DC" w:rsidR="00A30189" w:rsidRDefault="00205D9B" w:rsidP="008C48E1">
      <w:r>
        <w:t xml:space="preserve">I </w:t>
      </w:r>
      <w:r w:rsidR="00FF7E34">
        <w:t>chose these</w:t>
      </w:r>
      <w:r>
        <w:t xml:space="preserve"> three measures, while di</w:t>
      </w:r>
      <w:r w:rsidR="00FF7E34">
        <w:t>sregarding</w:t>
      </w:r>
      <w:r>
        <w:t xml:space="preserve"> others, </w:t>
      </w:r>
      <w:r w:rsidR="00FF7E34">
        <w:t xml:space="preserve">for two main reasons: </w:t>
      </w:r>
      <w:r>
        <w:t>to my knowledge they have not been used in previous studies</w:t>
      </w:r>
      <w:r w:rsidR="00FF7E34">
        <w:t>,</w:t>
      </w:r>
      <w:r>
        <w:t xml:space="preserve"> and they showed </w:t>
      </w:r>
      <w:r w:rsidR="00FF7E34">
        <w:t>variability</w:t>
      </w:r>
      <w:r>
        <w:t xml:space="preserve"> as interlink strength </w:t>
      </w:r>
      <w:r w:rsidR="00FF7E34">
        <w:t>changed</w:t>
      </w:r>
      <w:r>
        <w:t xml:space="preserve"> (see following section)</w:t>
      </w:r>
      <w:r w:rsidR="00FF7E34">
        <w:t>.</w:t>
      </w:r>
    </w:p>
    <w:p w14:paraId="6F47C7AE" w14:textId="29F69DC3" w:rsidR="00205D9B" w:rsidRDefault="00205D9B" w:rsidP="00205D9B">
      <w:pPr>
        <w:pStyle w:val="Ttulo3"/>
      </w:pPr>
      <w:bookmarkStart w:id="67" w:name="_Toc136196954"/>
      <w:r>
        <w:t>Interlink weights</w:t>
      </w:r>
      <w:bookmarkEnd w:id="67"/>
    </w:p>
    <w:p w14:paraId="5BD45FDA" w14:textId="2CD2D1B0" w:rsidR="00205D9B" w:rsidRDefault="00A8352A" w:rsidP="00205D9B">
      <w:r>
        <w:t>In a multiplex network</w:t>
      </w:r>
      <w:r w:rsidR="00E70E37">
        <w:t>,</w:t>
      </w:r>
      <w:r>
        <w:t xml:space="preserve"> all nodes in one layer are connected to their replica nodes in</w:t>
      </w:r>
      <w:r w:rsidR="00FF7E34">
        <w:t xml:space="preserve"> other layers</w:t>
      </w:r>
      <w:r w:rsidR="00E70E37">
        <w:t>.</w:t>
      </w:r>
      <w:r w:rsidR="00FF7E34">
        <w:t xml:space="preserve"> </w:t>
      </w:r>
      <w:r w:rsidR="00E70E37">
        <w:t>However</w:t>
      </w:r>
      <w:r w:rsidR="00FF7E34">
        <w:t>, what should be the weight assigned to these interlinks?</w:t>
      </w:r>
    </w:p>
    <w:p w14:paraId="42834E52" w14:textId="475F37B2" w:rsidR="00FF7E34" w:rsidRDefault="00E70E37" w:rsidP="00FF7E34">
      <w:r>
        <w:t>L</w:t>
      </w:r>
      <w:r w:rsidR="00FF7E34">
        <w:t xml:space="preserve">iterature </w:t>
      </w:r>
      <w:r>
        <w:t xml:space="preserve">does not provide </w:t>
      </w:r>
      <w:r w:rsidR="00FF7E34">
        <w:t xml:space="preserve">standard methods </w:t>
      </w:r>
      <w:r>
        <w:t>for</w:t>
      </w:r>
      <w:r w:rsidR="00FF7E34">
        <w:t xml:space="preserve"> choos</w:t>
      </w:r>
      <w:r>
        <w:t>ing</w:t>
      </w:r>
      <w:r w:rsidR="00FF7E34">
        <w:t xml:space="preserve"> th</w:t>
      </w:r>
      <w:r>
        <w:t>e</w:t>
      </w:r>
      <w:r w:rsidR="00FF7E34">
        <w:t>se interlink weights</w:t>
      </w:r>
      <w:r>
        <w:t>:</w:t>
      </w:r>
      <w:r w:rsidR="00FF7E34">
        <w:t xml:space="preserve"> most of the</w:t>
      </w:r>
      <w:r>
        <w:t xml:space="preserve"> methods</w:t>
      </w:r>
      <w:r w:rsidR="00FF7E34">
        <w:t xml:space="preserve"> </w:t>
      </w:r>
      <w:r>
        <w:t>use</w:t>
      </w:r>
      <w:r w:rsidR="00FF7E34">
        <w:t xml:space="preserve"> some sort of a posteriori method, choosing</w:t>
      </w:r>
      <w:r>
        <w:t xml:space="preserve"> weights</w:t>
      </w:r>
      <w:r w:rsidR="00FF7E34">
        <w:t xml:space="preserve"> that maximize </w:t>
      </w:r>
      <w:r>
        <w:t>an</w:t>
      </w:r>
      <w:r w:rsidR="00FF7E34">
        <w:t xml:space="preserve"> output</w:t>
      </w:r>
      <w:r>
        <w:t xml:space="preserve"> of interest</w:t>
      </w:r>
      <w:r w:rsidR="00FF7E34">
        <w:t xml:space="preserve">. Only in Mandke et al., where the </w:t>
      </w:r>
      <w:r>
        <w:t xml:space="preserve">interlink </w:t>
      </w:r>
      <w:r w:rsidR="00FF7E34">
        <w:t xml:space="preserve">weight </w:t>
      </w:r>
      <w:r>
        <w:t xml:space="preserve">is chosen </w:t>
      </w:r>
      <w:r w:rsidR="00FF7E34">
        <w:t>as the average of weights in layers, an explicit a priori method</w:t>
      </w:r>
      <w:r>
        <w:t xml:space="preserve"> can be found</w:t>
      </w:r>
      <w:r w:rsidR="00FF7E34">
        <w:t>.</w:t>
      </w:r>
    </w:p>
    <w:p w14:paraId="1F30E065" w14:textId="6A8931D0" w:rsidR="00FF7E34" w:rsidRDefault="00FF7E34" w:rsidP="00FF7E34">
      <w:r>
        <w:t>Given this I chose to t</w:t>
      </w:r>
      <w:r w:rsidR="00E70E37">
        <w:t>est</w:t>
      </w:r>
      <w:r>
        <w:t xml:space="preserve"> both approaches: </w:t>
      </w:r>
    </w:p>
    <w:p w14:paraId="3B12C5CB" w14:textId="629665D7" w:rsidR="00FF7E34" w:rsidRDefault="00FF7E34" w:rsidP="00FF7E34">
      <w:pPr>
        <w:pStyle w:val="Prrafodelista"/>
        <w:numPr>
          <w:ilvl w:val="0"/>
          <w:numId w:val="11"/>
        </w:numPr>
      </w:pPr>
      <w:r>
        <w:t>Interlink weight as the average of weights</w:t>
      </w:r>
    </w:p>
    <w:p w14:paraId="71555BBD" w14:textId="6FCA154B" w:rsidR="00FF7E34" w:rsidRDefault="00E70E37" w:rsidP="00FF7E34">
      <w:pPr>
        <w:pStyle w:val="Prrafodelista"/>
        <w:numPr>
          <w:ilvl w:val="0"/>
          <w:numId w:val="11"/>
        </w:numPr>
      </w:pPr>
      <w:r>
        <w:t>A</w:t>
      </w:r>
      <w:r w:rsidR="00FF7E34">
        <w:t xml:space="preserve"> </w:t>
      </w:r>
      <w:r>
        <w:t>comprehensive</w:t>
      </w:r>
      <w:r w:rsidR="00FF7E34">
        <w:t xml:space="preserve"> search of links that maximize statistically significant measures.</w:t>
      </w:r>
    </w:p>
    <w:p w14:paraId="38E0898C" w14:textId="635CAA25" w:rsidR="00E70E37" w:rsidRDefault="00E70E37" w:rsidP="00E70E37">
      <w:pPr>
        <w:pStyle w:val="Prrafodelista"/>
      </w:pPr>
    </w:p>
    <w:p w14:paraId="744ED582" w14:textId="77777777" w:rsidR="00E70E37" w:rsidRPr="00205D9B" w:rsidRDefault="00E70E37" w:rsidP="00E70E37">
      <w:pPr>
        <w:pStyle w:val="Prrafodelista"/>
      </w:pPr>
    </w:p>
    <w:p w14:paraId="1BE409C9" w14:textId="2DAEF786" w:rsidR="00855EFA" w:rsidRDefault="00E70E37" w:rsidP="00E70E37">
      <w:pPr>
        <w:pStyle w:val="Ttulo2"/>
      </w:pPr>
      <w:bookmarkStart w:id="68" w:name="_Toc136196955"/>
      <w:r>
        <w:t>Statistical test and correlations</w:t>
      </w:r>
      <w:bookmarkEnd w:id="68"/>
    </w:p>
    <w:p w14:paraId="3441A886" w14:textId="4BD6D242" w:rsidR="00E70E37" w:rsidRDefault="00E70E37" w:rsidP="00E70E37">
      <w:r>
        <w:t>We conduct statistical tests on measures to keep only those measures that show statistically significant differences between groups. This step is not strictly required but  help us to reduce the number of features feed to the machine learning models and also help us to identify measures and nodes that are more important to differentiate between groups.</w:t>
      </w:r>
    </w:p>
    <w:p w14:paraId="28146D5D" w14:textId="6B655B69" w:rsidR="00E70E37" w:rsidRDefault="00E70E37" w:rsidP="00E70E37">
      <w:r>
        <w:t>I proceed with statistical test as follows:</w:t>
      </w:r>
    </w:p>
    <w:p w14:paraId="02FDFAFE" w14:textId="3427B389" w:rsidR="000A6740" w:rsidRDefault="000A6740" w:rsidP="000A6740">
      <w:pPr>
        <w:pStyle w:val="Prrafodelista"/>
        <w:numPr>
          <w:ilvl w:val="0"/>
          <w:numId w:val="13"/>
        </w:numPr>
      </w:pPr>
      <w:r>
        <w:t>I verify if data follows a normal distribution</w:t>
      </w:r>
      <w:r w:rsidR="00E70E37">
        <w:t xml:space="preserve"> using </w:t>
      </w:r>
      <w:r>
        <w:t>Shapiro-Wilk test.</w:t>
      </w:r>
    </w:p>
    <w:p w14:paraId="6C4DA923" w14:textId="7AA58BA2" w:rsidR="000A6740" w:rsidRDefault="000A6740" w:rsidP="000A6740">
      <w:pPr>
        <w:pStyle w:val="Prrafodelista"/>
        <w:numPr>
          <w:ilvl w:val="0"/>
          <w:numId w:val="13"/>
        </w:numPr>
      </w:pPr>
      <w:r>
        <w:t>If data does not conform a normal distribution the Mann-Whitney-Wilcoxon test is applied.</w:t>
      </w:r>
    </w:p>
    <w:p w14:paraId="1299DC1D" w14:textId="0F1AE3A6" w:rsidR="000A6740" w:rsidRDefault="000A6740" w:rsidP="000A6740">
      <w:pPr>
        <w:pStyle w:val="Prrafodelista"/>
        <w:numPr>
          <w:ilvl w:val="0"/>
          <w:numId w:val="13"/>
        </w:numPr>
      </w:pPr>
      <w:r>
        <w:t>If data follows a normal distribution I check for homoscedasticity using Bartlett test and before proceeding to the t-test</w:t>
      </w:r>
    </w:p>
    <w:p w14:paraId="6DDC9182" w14:textId="29CEEA35" w:rsidR="000A6740" w:rsidRDefault="000A6740" w:rsidP="000A6740">
      <w:pPr>
        <w:pStyle w:val="Prrafodelista"/>
        <w:numPr>
          <w:ilvl w:val="0"/>
          <w:numId w:val="13"/>
        </w:numPr>
      </w:pPr>
      <w:r>
        <w:t xml:space="preserve">The previous test were conducted to distinguish between HS and </w:t>
      </w:r>
      <w:proofErr w:type="spellStart"/>
      <w:r>
        <w:t>PwMS</w:t>
      </w:r>
      <w:proofErr w:type="spellEnd"/>
      <w:r>
        <w:t>. To further refine our feature selection, I implement Bonferroni correction to find measures that show statistical differences between the MS types.</w:t>
      </w:r>
    </w:p>
    <w:p w14:paraId="19F1483C" w14:textId="19DBC16C" w:rsidR="000A6740" w:rsidRDefault="000A6740" w:rsidP="000A6740">
      <w:r>
        <w:t>After this step we further reduce the number of features by removing highly correlated measures.</w:t>
      </w:r>
    </w:p>
    <w:p w14:paraId="48ED62B5" w14:textId="2D5AFD94" w:rsidR="000A6740" w:rsidRDefault="000A6740" w:rsidP="000A6740">
      <w:r>
        <w:t>Results are shown in section XXX</w:t>
      </w:r>
    </w:p>
    <w:p w14:paraId="21F49782" w14:textId="508F064B" w:rsidR="000A6740" w:rsidRDefault="000A6740" w:rsidP="000A6740">
      <w:r>
        <w:t xml:space="preserve"> </w:t>
      </w:r>
    </w:p>
    <w:p w14:paraId="05EBEEE8" w14:textId="194132BE" w:rsidR="00E70E37" w:rsidRDefault="00F368A8" w:rsidP="00F368A8">
      <w:pPr>
        <w:pStyle w:val="Ttulo2"/>
      </w:pPr>
      <w:bookmarkStart w:id="69" w:name="_Toc136196956"/>
      <w:r>
        <w:t>Data augmentation</w:t>
      </w:r>
      <w:bookmarkEnd w:id="69"/>
    </w:p>
    <w:p w14:paraId="387E05EB" w14:textId="4C80F0F6" w:rsidR="00E70E37" w:rsidRDefault="005B097B" w:rsidP="00E70E37">
      <w:r>
        <w:t xml:space="preserve">One well known problem in classification </w:t>
      </w:r>
      <w:r w:rsidR="00F663B1">
        <w:t xml:space="preserve">task </w:t>
      </w:r>
      <w:r>
        <w:t xml:space="preserve">is the </w:t>
      </w:r>
      <w:r w:rsidR="00F663B1">
        <w:t>issue</w:t>
      </w:r>
      <w:r>
        <w:t xml:space="preserve"> of imbalanced datasets, where there is a majority class</w:t>
      </w:r>
      <w:r w:rsidR="00F663B1">
        <w:t xml:space="preserve"> significantly more represented that the other(s).</w:t>
      </w:r>
      <w:r>
        <w:t xml:space="preserve"> </w:t>
      </w:r>
      <w:r w:rsidR="00F663B1">
        <w:t>I</w:t>
      </w:r>
      <w:r>
        <w:t>n our case</w:t>
      </w:r>
      <w:r w:rsidR="00F663B1">
        <w:t>, the majority class is</w:t>
      </w:r>
      <w:r>
        <w:t xml:space="preserve"> </w:t>
      </w:r>
      <w:proofErr w:type="spellStart"/>
      <w:r>
        <w:t>PwMS</w:t>
      </w:r>
      <w:proofErr w:type="spellEnd"/>
      <w:r>
        <w:t xml:space="preserve"> </w:t>
      </w:r>
      <w:r w:rsidR="00F663B1">
        <w:t>when differentiating</w:t>
      </w:r>
      <w:r>
        <w:t xml:space="preserve"> control subjects </w:t>
      </w:r>
      <w:r w:rsidR="00F663B1">
        <w:t>from</w:t>
      </w:r>
      <w:r>
        <w:t xml:space="preserve"> participants with MS</w:t>
      </w:r>
      <w:r w:rsidR="00F663B1">
        <w:t>,</w:t>
      </w:r>
      <w:r>
        <w:t xml:space="preserve"> and RRMS </w:t>
      </w:r>
      <w:r w:rsidR="00F663B1">
        <w:t>when differentiating</w:t>
      </w:r>
      <w:r>
        <w:t xml:space="preserve"> MS types. </w:t>
      </w:r>
      <w:r w:rsidR="00F663B1" w:rsidRPr="00F663B1">
        <w:t>This imbalance can lead to scenarios where a model primarily predicts the majority class, resulting in artificially high accuracy despite poor predictive power for the minority class. This is because the model may struggle to identify patterns in the minority class due to insufficient sample size.</w:t>
      </w:r>
    </w:p>
    <w:p w14:paraId="092841DD" w14:textId="3794A7CA" w:rsidR="00F663B1" w:rsidRDefault="00F663B1" w:rsidP="00F766AF">
      <w:r>
        <w:t xml:space="preserve">In order to solve this we might use augmentation </w:t>
      </w:r>
      <w:r w:rsidR="00B5605C">
        <w:t>techniques</w:t>
      </w:r>
      <w:r>
        <w:t xml:space="preserve"> that overrepresents the minority class. One </w:t>
      </w:r>
      <w:r w:rsidR="00B5605C">
        <w:t>such method</w:t>
      </w:r>
      <w:r>
        <w:t xml:space="preserve"> is Synthetic Minority Oversampling Technique</w:t>
      </w:r>
      <w:r w:rsidR="00B5605C">
        <w:t xml:space="preserve"> (</w:t>
      </w:r>
      <w:r>
        <w:t>SMOTE</w:t>
      </w:r>
      <w:r w:rsidR="00B5605C">
        <w:t>) proposed by</w:t>
      </w:r>
      <w:r>
        <w:t xml:space="preserve"> </w:t>
      </w:r>
      <w:r>
        <w:fldChar w:fldCharType="begin"/>
      </w:r>
      <w:r>
        <w:instrText xml:space="preserve"> ADDIN ZOTERO_ITEM CSL_CITATION {"citationID":"cGHlR3XC","properties":{"formattedCitation":"(Chawla et al. 2002)","plainCitation":"(Chawla et al. 2002)","noteIndex":0},"citationItems":[{"id":492,"uris":["http://zotero.org/users/11043643/items/XQ8MBQJG"],"itemData":{"id":492,"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00F766AF" w:rsidRPr="00F766AF">
        <w:rPr>
          <w:rFonts w:ascii="Arial" w:hAnsi="Arial" w:cs="Arial"/>
        </w:rPr>
        <w:t>(Chawla et al. 2002)</w:t>
      </w:r>
      <w:r>
        <w:fldChar w:fldCharType="end"/>
      </w:r>
      <w:r>
        <w:t xml:space="preserve">. Briefly, SMOTE algorithm works by randomly selecting an example </w:t>
      </w:r>
      <w:r w:rsidR="00B5605C">
        <w:t>from</w:t>
      </w:r>
      <w:r>
        <w:t xml:space="preserve"> the minority class and then one of its nearest neighbors. </w:t>
      </w:r>
      <w:r w:rsidR="00B5605C">
        <w:t>It then draws a</w:t>
      </w:r>
      <w:r>
        <w:t xml:space="preserve"> line in</w:t>
      </w:r>
      <w:r w:rsidR="00B5605C">
        <w:t xml:space="preserve"> the</w:t>
      </w:r>
      <w:r>
        <w:t xml:space="preserve"> feature space between th</w:t>
      </w:r>
      <w:r w:rsidR="00B5605C">
        <w:t>e</w:t>
      </w:r>
      <w:r>
        <w:t>s</w:t>
      </w:r>
      <w:r w:rsidR="00B5605C">
        <w:t>e</w:t>
      </w:r>
      <w:r>
        <w:t xml:space="preserve"> t</w:t>
      </w:r>
      <w:r w:rsidR="00B5605C">
        <w:t>w</w:t>
      </w:r>
      <w:r>
        <w:t xml:space="preserve">o samples and </w:t>
      </w:r>
      <w:r w:rsidR="00B5605C">
        <w:t>creates</w:t>
      </w:r>
      <w:r>
        <w:t xml:space="preserve"> </w:t>
      </w:r>
      <w:r w:rsidR="00B5605C">
        <w:t>a new</w:t>
      </w:r>
      <w:r>
        <w:t xml:space="preserve"> instance</w:t>
      </w:r>
      <w:r w:rsidR="00B5605C">
        <w:t xml:space="preserve"> </w:t>
      </w:r>
      <w:r>
        <w:t xml:space="preserve">in a point along the line </w:t>
      </w:r>
      <w:r>
        <w:fldChar w:fldCharType="begin"/>
      </w:r>
      <w:r w:rsidR="00B5605C">
        <w:instrText xml:space="preserve"> ADDIN ZOTERO_ITEM CSL_CITATION {"citationID":"wlu6VnmH","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rsidR="00B5605C">
        <w:t>.</w:t>
      </w:r>
    </w:p>
    <w:p w14:paraId="0A159397" w14:textId="683CF4B5" w:rsidR="00B5605C" w:rsidRDefault="00B5605C" w:rsidP="00B5605C">
      <w:r>
        <w:t xml:space="preserve">One drawback of this method is that </w:t>
      </w:r>
      <w:r w:rsidRPr="00B5605C">
        <w:t>since it generates new examples based on existing ones, it must be applied after partitioning the dataset into training and testing sets</w:t>
      </w:r>
      <w:r>
        <w:t>. This is to avoid having very similar samples in both sets, which could affect model performance. However, applying SMOTE after this split further limits the availability of minority class instances for the algorithm. This can potentially compromise the diversity of the minority instances, and subsequently the robustness of the model.</w:t>
      </w:r>
    </w:p>
    <w:p w14:paraId="4CBB3516" w14:textId="697D6590" w:rsidR="00B5605C" w:rsidRDefault="00B5605C" w:rsidP="00F766AF">
      <w:r>
        <w:lastRenderedPageBreak/>
        <w:t>Another problem is that SMOTE works better when used in</w:t>
      </w:r>
      <w:r w:rsidR="00C40207">
        <w:t xml:space="preserve"> conjunction with under-sampling</w:t>
      </w:r>
      <w:r>
        <w:t xml:space="preserve"> of majority class</w:t>
      </w:r>
      <w:r w:rsidR="00C40207">
        <w:t xml:space="preserve"> </w:t>
      </w:r>
      <w:r>
        <w:fldChar w:fldCharType="begin"/>
      </w:r>
      <w:r w:rsidR="00C40207">
        <w:instrText xml:space="preserve"> ADDIN ZOTERO_ITEM CSL_CITATION {"citationID":"hhwrSQMJ","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t xml:space="preserve">. This </w:t>
      </w:r>
      <w:r w:rsidR="00C40207">
        <w:t xml:space="preserve">approach might be suitable for large datasets, </w:t>
      </w:r>
      <w:r>
        <w:t>but i</w:t>
      </w:r>
      <w:r w:rsidR="00C40207">
        <w:t>t seems impractical for</w:t>
      </w:r>
      <w:r>
        <w:t xml:space="preserve"> our case with</w:t>
      </w:r>
      <w:r w:rsidR="00C40207">
        <w:t xml:space="preserve"> just</w:t>
      </w:r>
      <w:r>
        <w:t xml:space="preserve"> 147 </w:t>
      </w:r>
      <w:r w:rsidR="00C40207">
        <w:t>instances of the majority class.</w:t>
      </w:r>
      <w:r>
        <w:t xml:space="preserve"> I </w:t>
      </w:r>
      <w:r w:rsidR="00C40207">
        <w:t>considered the application of under-sampling will further reduce our already limited data.</w:t>
      </w:r>
    </w:p>
    <w:p w14:paraId="0DC39E52" w14:textId="07E104E6" w:rsidR="00C40207" w:rsidRDefault="00C40207" w:rsidP="00C40207">
      <w:pPr>
        <w:pStyle w:val="Ttulo2"/>
      </w:pPr>
      <w:bookmarkStart w:id="70" w:name="_Toc136196957"/>
      <w:r>
        <w:t>Machine learning models</w:t>
      </w:r>
      <w:bookmarkEnd w:id="70"/>
    </w:p>
    <w:p w14:paraId="4FAE374F" w14:textId="56D10575" w:rsidR="00F75CA4" w:rsidRDefault="00121637" w:rsidP="00C40207">
      <w:r>
        <w:t>One of our major goals in this work is</w:t>
      </w:r>
      <w:r w:rsidR="00F75CA4">
        <w:t xml:space="preserve"> the interpretability of our machine learning models outcomes. Therefore, we will steer clear of the so-called black box algorithms that do not provide insights into the significance attributed to different features.</w:t>
      </w:r>
    </w:p>
    <w:p w14:paraId="008671C8" w14:textId="75D2F5B2" w:rsidR="00B27454" w:rsidRDefault="00F75CA4" w:rsidP="00F766AF">
      <w:r>
        <w:t xml:space="preserve">In recent years </w:t>
      </w:r>
      <w:r w:rsidR="005F3F55">
        <w:t xml:space="preserve">ensemble algorithms like </w:t>
      </w:r>
      <w:r w:rsidR="005F3F55" w:rsidRPr="005F3F55">
        <w:rPr>
          <w:i/>
          <w:iCs/>
        </w:rPr>
        <w:t>Random Forest</w:t>
      </w:r>
      <w:r w:rsidR="005F3F55">
        <w:t xml:space="preserve"> </w:t>
      </w:r>
      <w:r w:rsidR="005F3F55">
        <w:fldChar w:fldCharType="begin"/>
      </w:r>
      <w:r w:rsidR="005F3F55">
        <w:instrText xml:space="preserve"> ADDIN ZOTERO_ITEM CSL_CITATION {"citationID":"bX1MqsDl","properties":{"formattedCitation":"(Ho 1995)","plainCitation":"(Ho 1995)","noteIndex":0},"citationItems":[{"id":498,"uris":["http://zotero.org/users/11043643/items/9MDB7S2E"],"itemData":{"id":49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5F3F55">
        <w:fldChar w:fldCharType="separate"/>
      </w:r>
      <w:r w:rsidR="00F766AF" w:rsidRPr="00F766AF">
        <w:rPr>
          <w:rFonts w:ascii="Arial" w:hAnsi="Arial" w:cs="Arial"/>
        </w:rPr>
        <w:t>(Ho 1995)</w:t>
      </w:r>
      <w:r w:rsidR="005F3F55">
        <w:fldChar w:fldCharType="end"/>
      </w:r>
      <w:r w:rsidR="005F3F55">
        <w:t xml:space="preserve"> or boosting algorithms like </w:t>
      </w:r>
      <w:r w:rsidR="005F3F55" w:rsidRPr="005F3F55">
        <w:rPr>
          <w:i/>
          <w:iCs/>
        </w:rPr>
        <w:t>Gradient Boosting</w:t>
      </w:r>
      <w:r w:rsidR="005F3F55">
        <w:t xml:space="preserve"> had ga</w:t>
      </w:r>
      <w:r w:rsidR="00B27454">
        <w:t>rnered significant attention. These methods enhance the results of individual algorithms</w:t>
      </w:r>
      <w:r w:rsidR="005F3F55">
        <w:t xml:space="preserve"> </w:t>
      </w:r>
      <w:r w:rsidR="00B27454">
        <w:t xml:space="preserve">by combining several simple standalone models to yield improved predictions </w:t>
      </w:r>
      <w:r w:rsidR="005F3F55">
        <w:fldChar w:fldCharType="begin"/>
      </w:r>
      <w:r w:rsidR="005F3F55">
        <w:instrText xml:space="preserve"> ADDIN ZOTERO_ITEM CSL_CITATION {"citationID":"LmrLPdXM","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F3F55">
        <w:fldChar w:fldCharType="separate"/>
      </w:r>
      <w:r w:rsidR="00F766AF" w:rsidRPr="00F766AF">
        <w:rPr>
          <w:rFonts w:ascii="Arial" w:hAnsi="Arial" w:cs="Arial"/>
          <w:szCs w:val="24"/>
        </w:rPr>
        <w:t>(Gironés Roig, Casas Roma, and Minguillón Alfonso 2017)</w:t>
      </w:r>
      <w:r w:rsidR="005F3F55">
        <w:fldChar w:fldCharType="end"/>
      </w:r>
      <w:r w:rsidR="00B27454">
        <w:t>.</w:t>
      </w:r>
    </w:p>
    <w:p w14:paraId="25FA36D7" w14:textId="4942974F" w:rsidR="005F3F55" w:rsidRPr="00216913" w:rsidRDefault="00B27454" w:rsidP="00F766AF">
      <w:pPr>
        <w:rPr>
          <w:lang w:val="es-ES"/>
        </w:rPr>
      </w:pPr>
      <w:r>
        <w:t xml:space="preserve">Another </w:t>
      </w:r>
      <w:r w:rsidR="00F766AF">
        <w:t>prevalent</w:t>
      </w:r>
      <w:r>
        <w:t xml:space="preserve"> method in literature is </w:t>
      </w:r>
      <w:r w:rsidRPr="00F766AF">
        <w:rPr>
          <w:i/>
          <w:iCs/>
        </w:rPr>
        <w:t>Support Vector Machines</w:t>
      </w:r>
      <w:r>
        <w:t xml:space="preserve"> (SVM or SVC for the case of a classifier)</w:t>
      </w:r>
      <w:r w:rsidR="00F766AF">
        <w:t>, including numerous studies on MS</w:t>
      </w:r>
      <w:r>
        <w:t xml:space="preserve"> </w:t>
      </w:r>
      <w:r>
        <w:fldChar w:fldCharType="begin"/>
      </w:r>
      <w:r w:rsidR="00F766AF">
        <w:instrText xml:space="preserve"> ADDIN ZOTERO_ITEM CSL_CITATION {"citationID":"TuKFFaNB","properties":{"formattedCitation":"(Zurita et al. 2018)","plainCitation":"(Zurita et al. 2018)","noteIndex":0},"citationItems":[{"id":21,"uris":["http://zotero.org/users/11043643/items/NXHTC4PX"],"itemData":{"id":21,"type":"article-journal","abstract":"Multiple Sclerosis patients' clinical symptoms do not correlate strongly with structural assessment done with traditional magnetic resonance images. However, its diagnosis and evaluation of the disease's progression are based on a combination of this imaging analysis complemented with clinical examination. Therefore, other biomarkers are necessary to better understand the disease. In this paper, we capitalize on machine learning techniques to classify relapsing-remitting multiple sclerosis patients and healthy volunteers based on machine learning techniques, and to identify relevant brain areas and connectivity measures for characterizing patients. To this end, we acquired magnetic resonance imaging data from relapsing-remitting multiple sclerosis patients and healthy subjects. Fractional anisotropy maps, structural and functional connectivity were extracted from the scans. Each of them were used as separate input features to construct support vector machine classifiers. A fourth input feature was created by combining structural and functional connectivity. Patients were divided in two groups according to their degree of disability and, together with the control group, three group pairs were formed for comparison. Twelve separate classifiers were built from the combination of these four input features and three group pairs. The classifiers were able to distinguish between patients and healthy subjects, reaching accuracy levels as high as 89% ± 2%. In contrast, the performance was noticeably lo</w:instrText>
      </w:r>
      <w:r w:rsidR="00F766AF" w:rsidRPr="005D4706">
        <w:rPr>
          <w:lang w:val="es-ES"/>
        </w:rPr>
        <w:instrText>wer when comparing the two groups of patients with different levels of disability, reaching levels below 63% ± 5%. The brain regions that contributed the most to the classification were the right occipital, left frontal orbital, medial frontal cortices and lingual gyrus. The developed classifiers based on MRI data were able to distinguish multiple sclerosis patients and healthy subjects reliably. Moreover, the resulting classification models identified brain regions, and functional and structural connections relevant for better understanding of the disease.","container-title":"NeuroImage. Clinical","DOI":"10.1016/j.nicl.2018.09.002","ISSN":"2213-1582","journalAbbreviation":"Neuroimage Clin","language":"eng","note":"PMID: 30238916\nPMCID: PMC6148733","page":"724-730","source":"PubMed","title":"Characterization of relapsing-remitting multiple sclerosis patients using support vector machine classifications of functional and diffusion MRI data","volume":"20","author":[{"family":"Zurita","given":"Mariana"},{"family":"M</w:instrText>
      </w:r>
      <w:r w:rsidR="00F766AF" w:rsidRPr="00216913">
        <w:rPr>
          <w:lang w:val="es-ES"/>
        </w:rPr>
        <w:instrText xml:space="preserve">ontalba","given":"Cristian"},{"family":"Labbé","given":"Tomás"},{"family":"Cruz","given":"Juan Pablo"},{"family":"Dalboni da Rocha","given":"Josué"},{"family":"Tejos","given":"Cristián"},{"family":"Ciampi","given":"Ethel"},{"family":"Cárcamo","given":"Claudia"},{"family":"Sitaram","given":"Ranganatha"},{"family":"Uribe","given":"Sergio"}],"issued":{"date-parts":[["2018"]]}}}],"schema":"https://github.com/citation-style-language/schema/raw/master/csl-citation.json"} </w:instrText>
      </w:r>
      <w:r>
        <w:fldChar w:fldCharType="separate"/>
      </w:r>
      <w:r w:rsidR="00F766AF" w:rsidRPr="00216913">
        <w:rPr>
          <w:rFonts w:ascii="Arial" w:hAnsi="Arial" w:cs="Arial"/>
          <w:lang w:val="es-ES"/>
        </w:rPr>
        <w:t>(Zurita et al. 2018</w:t>
      </w:r>
      <w:r>
        <w:fldChar w:fldCharType="end"/>
      </w:r>
      <w:r w:rsidR="00F766AF" w:rsidRPr="00216913">
        <w:rPr>
          <w:lang w:val="es-ES"/>
        </w:rPr>
        <w:t xml:space="preserve">, </w:t>
      </w:r>
      <w:r w:rsidR="00F766AF">
        <w:fldChar w:fldCharType="begin"/>
      </w:r>
      <w:r w:rsidR="00F766AF" w:rsidRPr="00216913">
        <w:rPr>
          <w:lang w:val="es-ES"/>
        </w:rPr>
        <w:instrText xml:space="preserve"> ADDIN ZOTERO_ITEM CSL_CITATION {"citationID":"kfhM1aFo","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F766AF">
        <w:fldChar w:fldCharType="separate"/>
      </w:r>
      <w:r w:rsidR="00F766AF" w:rsidRPr="00216913">
        <w:rPr>
          <w:rFonts w:ascii="Arial" w:hAnsi="Arial" w:cs="Arial"/>
          <w:lang w:val="es-ES"/>
        </w:rPr>
        <w:t>Kocevar et al. 2016</w:t>
      </w:r>
      <w:r w:rsidR="00F766AF">
        <w:fldChar w:fldCharType="end"/>
      </w:r>
      <w:r w:rsidR="00F766AF" w:rsidRPr="00216913">
        <w:rPr>
          <w:lang w:val="es-ES"/>
        </w:rPr>
        <w:t xml:space="preserve">, </w:t>
      </w:r>
      <w:r w:rsidR="00F766AF">
        <w:fldChar w:fldCharType="begin"/>
      </w:r>
      <w:r w:rsidR="00F766AF" w:rsidRPr="00216913">
        <w:rPr>
          <w:lang w:val="es-ES"/>
        </w:rPr>
        <w:instrText xml:space="preserve"> ADDIN ZOTERO_ITEM CSL_CITATION {"citationID":"vIFXiC2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F766AF">
        <w:fldChar w:fldCharType="separate"/>
      </w:r>
      <w:r w:rsidR="00F766AF" w:rsidRPr="00216913">
        <w:rPr>
          <w:rFonts w:ascii="Arial" w:hAnsi="Arial" w:cs="Arial"/>
          <w:lang w:val="es-ES"/>
        </w:rPr>
        <w:t>Solana et al. 2019)</w:t>
      </w:r>
      <w:r w:rsidR="00F766AF">
        <w:fldChar w:fldCharType="end"/>
      </w:r>
      <w:r w:rsidR="00F766AF" w:rsidRPr="00216913">
        <w:rPr>
          <w:lang w:val="es-ES"/>
        </w:rPr>
        <w:t>.</w:t>
      </w:r>
    </w:p>
    <w:p w14:paraId="746D4545" w14:textId="6AC8F0F0" w:rsidR="00F766AF" w:rsidRPr="00216913" w:rsidRDefault="00F766AF" w:rsidP="00F766AF">
      <w:pPr>
        <w:rPr>
          <w:lang w:val="es-ES"/>
        </w:rPr>
      </w:pPr>
      <w:r w:rsidRPr="00216913">
        <w:rPr>
          <w:lang w:val="es-ES"/>
        </w:rPr>
        <w:t xml:space="preserve">In </w:t>
      </w:r>
      <w:proofErr w:type="spellStart"/>
      <w:r w:rsidRPr="00216913">
        <w:rPr>
          <w:lang w:val="es-ES"/>
        </w:rPr>
        <w:t>addition</w:t>
      </w:r>
      <w:proofErr w:type="spellEnd"/>
      <w:r w:rsidRPr="00216913">
        <w:rPr>
          <w:lang w:val="es-ES"/>
        </w:rPr>
        <w:t xml:space="preserve"> </w:t>
      </w:r>
      <w:proofErr w:type="spellStart"/>
      <w:r w:rsidRPr="00216913">
        <w:rPr>
          <w:lang w:val="es-ES"/>
        </w:rPr>
        <w:t>to</w:t>
      </w:r>
      <w:proofErr w:type="spellEnd"/>
      <w:r w:rsidRPr="00216913">
        <w:rPr>
          <w:lang w:val="es-ES"/>
        </w:rPr>
        <w:t xml:space="preserve"> </w:t>
      </w:r>
      <w:proofErr w:type="spellStart"/>
      <w:r w:rsidRPr="00216913">
        <w:rPr>
          <w:lang w:val="es-ES"/>
        </w:rPr>
        <w:t>the</w:t>
      </w:r>
      <w:proofErr w:type="spellEnd"/>
      <w:r w:rsidRPr="00216913">
        <w:rPr>
          <w:lang w:val="es-ES"/>
        </w:rPr>
        <w:t xml:space="preserve"> </w:t>
      </w:r>
      <w:proofErr w:type="spellStart"/>
      <w:r w:rsidRPr="00216913">
        <w:rPr>
          <w:lang w:val="es-ES"/>
        </w:rPr>
        <w:t>aforementioned</w:t>
      </w:r>
      <w:proofErr w:type="spellEnd"/>
      <w:r w:rsidRPr="00216913">
        <w:rPr>
          <w:lang w:val="es-ES"/>
        </w:rPr>
        <w:t xml:space="preserve"> </w:t>
      </w:r>
      <w:proofErr w:type="spellStart"/>
      <w:r w:rsidRPr="00216913">
        <w:rPr>
          <w:lang w:val="es-ES"/>
        </w:rPr>
        <w:t>methods</w:t>
      </w:r>
      <w:proofErr w:type="spellEnd"/>
      <w:r w:rsidRPr="00216913">
        <w:rPr>
          <w:lang w:val="es-ES"/>
        </w:rPr>
        <w:t xml:space="preserve">, I </w:t>
      </w:r>
      <w:proofErr w:type="spellStart"/>
      <w:r w:rsidRPr="00216913">
        <w:rPr>
          <w:lang w:val="es-ES"/>
        </w:rPr>
        <w:t>decided</w:t>
      </w:r>
      <w:proofErr w:type="spellEnd"/>
      <w:r w:rsidRPr="00216913">
        <w:rPr>
          <w:lang w:val="es-ES"/>
        </w:rPr>
        <w:t xml:space="preserve"> </w:t>
      </w:r>
      <w:proofErr w:type="spellStart"/>
      <w:r w:rsidRPr="00216913">
        <w:rPr>
          <w:lang w:val="es-ES"/>
        </w:rPr>
        <w:t>to</w:t>
      </w:r>
      <w:proofErr w:type="spellEnd"/>
      <w:r w:rsidRPr="00216913">
        <w:rPr>
          <w:lang w:val="es-ES"/>
        </w:rPr>
        <w:t xml:space="preserve"> </w:t>
      </w:r>
      <w:proofErr w:type="spellStart"/>
      <w:r w:rsidRPr="00216913">
        <w:rPr>
          <w:lang w:val="es-ES"/>
        </w:rPr>
        <w:t>apply</w:t>
      </w:r>
      <w:proofErr w:type="spellEnd"/>
      <w:r w:rsidRPr="00216913">
        <w:rPr>
          <w:lang w:val="es-ES"/>
        </w:rPr>
        <w:t xml:space="preserve"> a quite simple </w:t>
      </w:r>
      <w:proofErr w:type="spellStart"/>
      <w:r w:rsidRPr="00216913">
        <w:rPr>
          <w:lang w:val="es-ES"/>
        </w:rPr>
        <w:t>algorithm</w:t>
      </w:r>
      <w:proofErr w:type="spellEnd"/>
      <w:r w:rsidRPr="00216913">
        <w:rPr>
          <w:lang w:val="es-ES"/>
        </w:rPr>
        <w:t xml:space="preserve">, </w:t>
      </w:r>
      <w:r w:rsidRPr="00216913">
        <w:rPr>
          <w:i/>
          <w:iCs/>
          <w:lang w:val="es-ES"/>
        </w:rPr>
        <w:t>K-</w:t>
      </w:r>
      <w:proofErr w:type="spellStart"/>
      <w:r w:rsidRPr="00216913">
        <w:rPr>
          <w:i/>
          <w:iCs/>
          <w:lang w:val="es-ES"/>
        </w:rPr>
        <w:t>Nearest</w:t>
      </w:r>
      <w:proofErr w:type="spellEnd"/>
      <w:r w:rsidRPr="00216913">
        <w:rPr>
          <w:i/>
          <w:iCs/>
          <w:lang w:val="es-ES"/>
        </w:rPr>
        <w:t xml:space="preserve"> </w:t>
      </w:r>
      <w:proofErr w:type="spellStart"/>
      <w:r w:rsidRPr="00216913">
        <w:rPr>
          <w:i/>
          <w:iCs/>
          <w:lang w:val="es-ES"/>
        </w:rPr>
        <w:t>Neighbors</w:t>
      </w:r>
      <w:proofErr w:type="spellEnd"/>
      <w:r w:rsidRPr="00216913">
        <w:rPr>
          <w:lang w:val="es-ES"/>
        </w:rPr>
        <w:t xml:space="preserve"> (KNN), </w:t>
      </w:r>
      <w:proofErr w:type="spellStart"/>
      <w:r w:rsidRPr="00216913">
        <w:rPr>
          <w:lang w:val="es-ES"/>
        </w:rPr>
        <w:t>which</w:t>
      </w:r>
      <w:proofErr w:type="spellEnd"/>
      <w:r w:rsidRPr="00216913">
        <w:rPr>
          <w:lang w:val="es-ES"/>
        </w:rPr>
        <w:t xml:space="preserve"> </w:t>
      </w:r>
      <w:proofErr w:type="spellStart"/>
      <w:r w:rsidRPr="00216913">
        <w:rPr>
          <w:lang w:val="es-ES"/>
        </w:rPr>
        <w:t>is</w:t>
      </w:r>
      <w:proofErr w:type="spellEnd"/>
      <w:r w:rsidRPr="00216913">
        <w:rPr>
          <w:lang w:val="es-ES"/>
        </w:rPr>
        <w:t xml:space="preserve"> </w:t>
      </w:r>
      <w:proofErr w:type="spellStart"/>
      <w:r w:rsidRPr="00216913">
        <w:rPr>
          <w:lang w:val="es-ES"/>
        </w:rPr>
        <w:t>not</w:t>
      </w:r>
      <w:proofErr w:type="spellEnd"/>
      <w:r w:rsidRPr="00216913">
        <w:rPr>
          <w:lang w:val="es-ES"/>
        </w:rPr>
        <w:t xml:space="preserve"> </w:t>
      </w:r>
      <w:proofErr w:type="spellStart"/>
      <w:r w:rsidRPr="00216913">
        <w:rPr>
          <w:lang w:val="es-ES"/>
        </w:rPr>
        <w:t>widely</w:t>
      </w:r>
      <w:proofErr w:type="spellEnd"/>
      <w:r w:rsidRPr="00216913">
        <w:rPr>
          <w:lang w:val="es-ES"/>
        </w:rPr>
        <w:t xml:space="preserve"> </w:t>
      </w:r>
      <w:proofErr w:type="spellStart"/>
      <w:r w:rsidRPr="00216913">
        <w:rPr>
          <w:lang w:val="es-ES"/>
        </w:rPr>
        <w:t>cited</w:t>
      </w:r>
      <w:proofErr w:type="spellEnd"/>
      <w:r w:rsidRPr="00216913">
        <w:rPr>
          <w:lang w:val="es-ES"/>
        </w:rPr>
        <w:t xml:space="preserve"> in MS </w:t>
      </w:r>
      <w:proofErr w:type="spellStart"/>
      <w:r w:rsidRPr="00216913">
        <w:rPr>
          <w:lang w:val="es-ES"/>
        </w:rPr>
        <w:t>literature</w:t>
      </w:r>
      <w:proofErr w:type="spellEnd"/>
      <w:r w:rsidRPr="00216913">
        <w:rPr>
          <w:lang w:val="es-ES"/>
        </w:rPr>
        <w:t xml:space="preserve">, </w:t>
      </w:r>
      <w:proofErr w:type="spellStart"/>
      <w:r w:rsidRPr="00216913">
        <w:rPr>
          <w:lang w:val="es-ES"/>
        </w:rPr>
        <w:t>to</w:t>
      </w:r>
      <w:proofErr w:type="spellEnd"/>
      <w:r w:rsidRPr="00216913">
        <w:rPr>
          <w:lang w:val="es-ES"/>
        </w:rPr>
        <w:t xml:space="preserve"> explore </w:t>
      </w:r>
      <w:proofErr w:type="spellStart"/>
      <w:r w:rsidRPr="00216913">
        <w:rPr>
          <w:lang w:val="es-ES"/>
        </w:rPr>
        <w:t>the</w:t>
      </w:r>
      <w:proofErr w:type="spellEnd"/>
      <w:r w:rsidRPr="00216913">
        <w:rPr>
          <w:lang w:val="es-ES"/>
        </w:rPr>
        <w:t xml:space="preserve"> performance </w:t>
      </w:r>
      <w:proofErr w:type="spellStart"/>
      <w:r w:rsidRPr="00216913">
        <w:rPr>
          <w:lang w:val="es-ES"/>
        </w:rPr>
        <w:t>of</w:t>
      </w:r>
      <w:proofErr w:type="spellEnd"/>
      <w:r w:rsidRPr="00216913">
        <w:rPr>
          <w:lang w:val="es-ES"/>
        </w:rPr>
        <w:t xml:space="preserve"> a </w:t>
      </w:r>
      <w:proofErr w:type="spellStart"/>
      <w:r w:rsidRPr="00216913">
        <w:rPr>
          <w:lang w:val="es-ES"/>
        </w:rPr>
        <w:t>different</w:t>
      </w:r>
      <w:proofErr w:type="spellEnd"/>
      <w:r w:rsidRPr="00216913">
        <w:rPr>
          <w:lang w:val="es-ES"/>
        </w:rPr>
        <w:t xml:space="preserve"> </w:t>
      </w:r>
      <w:proofErr w:type="spellStart"/>
      <w:r w:rsidRPr="00216913">
        <w:rPr>
          <w:lang w:val="es-ES"/>
        </w:rPr>
        <w:t>model</w:t>
      </w:r>
      <w:proofErr w:type="spellEnd"/>
      <w:r w:rsidRPr="00216913">
        <w:rPr>
          <w:lang w:val="es-ES"/>
        </w:rPr>
        <w:t>.</w:t>
      </w:r>
    </w:p>
    <w:p w14:paraId="7D36D9BC" w14:textId="5E4419C9" w:rsidR="00DE007C" w:rsidRDefault="00DE007C" w:rsidP="00F766AF">
      <w:r>
        <w:t>To recap I have used 4 models:</w:t>
      </w:r>
    </w:p>
    <w:p w14:paraId="4F7D34F1" w14:textId="603B077B" w:rsidR="00DE007C" w:rsidRDefault="00DE007C" w:rsidP="00DE007C">
      <w:pPr>
        <w:pStyle w:val="Prrafodelista"/>
        <w:numPr>
          <w:ilvl w:val="0"/>
          <w:numId w:val="14"/>
        </w:numPr>
      </w:pPr>
      <w:r>
        <w:t>Random Forest Classifier</w:t>
      </w:r>
    </w:p>
    <w:p w14:paraId="0B6BE8CD" w14:textId="6E4ABBBA" w:rsidR="00DE007C" w:rsidRDefault="00DE007C" w:rsidP="00DE007C">
      <w:pPr>
        <w:pStyle w:val="Prrafodelista"/>
        <w:numPr>
          <w:ilvl w:val="0"/>
          <w:numId w:val="14"/>
        </w:numPr>
      </w:pPr>
      <w:r>
        <w:t>Support Vector Classifier</w:t>
      </w:r>
    </w:p>
    <w:p w14:paraId="52ACB8C0" w14:textId="63B68B48" w:rsidR="00DE007C" w:rsidRDefault="00DE007C" w:rsidP="00DE007C">
      <w:pPr>
        <w:pStyle w:val="Prrafodelista"/>
        <w:numPr>
          <w:ilvl w:val="0"/>
          <w:numId w:val="14"/>
        </w:numPr>
      </w:pPr>
      <w:r>
        <w:t>KNN Classifier</w:t>
      </w:r>
    </w:p>
    <w:p w14:paraId="3DC5DE59" w14:textId="1EC01300" w:rsidR="00DE007C" w:rsidRDefault="00DE007C" w:rsidP="00DE007C">
      <w:pPr>
        <w:pStyle w:val="Prrafodelista"/>
        <w:numPr>
          <w:ilvl w:val="0"/>
          <w:numId w:val="14"/>
        </w:numPr>
      </w:pPr>
      <w:r>
        <w:t>Extreme Gradient Boosting Classifier (</w:t>
      </w:r>
      <w:proofErr w:type="spellStart"/>
      <w:r>
        <w:t>XGBoost</w:t>
      </w:r>
      <w:proofErr w:type="spellEnd"/>
      <w:r>
        <w:t xml:space="preserve">) </w:t>
      </w:r>
    </w:p>
    <w:p w14:paraId="5794691E" w14:textId="77777777" w:rsidR="00F72C14" w:rsidRDefault="00F72C14" w:rsidP="00F72C14">
      <w:pPr>
        <w:pStyle w:val="Ttulo4"/>
      </w:pPr>
      <w:r>
        <w:t>Grid Search and K fold</w:t>
      </w:r>
    </w:p>
    <w:p w14:paraId="73919869" w14:textId="128C8A27" w:rsidR="00F72C14" w:rsidRPr="00F72C14" w:rsidRDefault="002279B9" w:rsidP="00F72C14">
      <w:r>
        <w:t>To identify</w:t>
      </w:r>
      <w:r w:rsidR="00F72C14">
        <w:t xml:space="preserve"> </w:t>
      </w:r>
      <w:r>
        <w:t xml:space="preserve">the </w:t>
      </w:r>
      <w:r w:rsidR="00F72C14">
        <w:t>best h</w:t>
      </w:r>
      <w:r>
        <w:t>y</w:t>
      </w:r>
      <w:r w:rsidR="00F72C14">
        <w:t xml:space="preserve">perparameters for each model, I </w:t>
      </w:r>
      <w:r>
        <w:t>conducted</w:t>
      </w:r>
      <w:r w:rsidR="00F72C14">
        <w:t xml:space="preserve"> a grid search. In this </w:t>
      </w:r>
      <w:r>
        <w:t>method, the</w:t>
      </w:r>
      <w:r w:rsidR="00F72C14">
        <w:t xml:space="preserve"> model is evaluated</w:t>
      </w:r>
      <w:r>
        <w:t xml:space="preserve"> by</w:t>
      </w:r>
      <w:r w:rsidR="00F72C14">
        <w:t xml:space="preserve"> testing every combination of the</w:t>
      </w:r>
      <w:r>
        <w:t xml:space="preserve"> possible </w:t>
      </w:r>
      <w:r w:rsidR="00F72C14">
        <w:t xml:space="preserve"> parameters provided and returning the combination that result in the best value for the metric</w:t>
      </w:r>
      <w:r>
        <w:t>. As the metric of choice I used f1 score, see Metrics section.</w:t>
      </w:r>
    </w:p>
    <w:p w14:paraId="3098DD48" w14:textId="0D360303" w:rsidR="00F72C14" w:rsidRDefault="002279B9" w:rsidP="00F72C14">
      <w:r>
        <w:t>To train the model I use a K-fold approach. In this procedure training set is randomly  divided into k number of observations of approximately equal size and the model is trained on k-1 folds and validated using the remaining one, and this process is repeated k times; each time a different fold is treated as a validation set.</w:t>
      </w:r>
      <w:r w:rsidR="003A5339">
        <w:t xml:space="preserve"> </w:t>
      </w:r>
    </w:p>
    <w:p w14:paraId="006765CF" w14:textId="4589F6AC" w:rsidR="00F766AF" w:rsidRDefault="00DE007C" w:rsidP="00DE007C">
      <w:pPr>
        <w:pStyle w:val="Ttulo3"/>
      </w:pPr>
      <w:bookmarkStart w:id="71" w:name="_Toc136196958"/>
      <w:r>
        <w:t>Metrics</w:t>
      </w:r>
      <w:bookmarkEnd w:id="71"/>
    </w:p>
    <w:p w14:paraId="33EDEF83" w14:textId="49F5AB7B" w:rsidR="00DE007C" w:rsidRDefault="00DE007C" w:rsidP="00DE007C">
      <w:r>
        <w:t xml:space="preserve">To </w:t>
      </w:r>
      <w:r w:rsidR="00584EB2">
        <w:t>evaluate</w:t>
      </w:r>
      <w:r>
        <w:t xml:space="preserve"> machine learning models performance I have used metrics th</w:t>
      </w:r>
      <w:r w:rsidR="00F35D2F">
        <w:t>at</w:t>
      </w:r>
      <w:r>
        <w:t xml:space="preserve"> a</w:t>
      </w:r>
      <w:r w:rsidR="00584EB2">
        <w:t>re not</w:t>
      </w:r>
      <w:r>
        <w:t xml:space="preserve"> </w:t>
      </w:r>
      <w:r w:rsidR="00584EB2">
        <w:t xml:space="preserve">only the most </w:t>
      </w:r>
      <w:r>
        <w:t xml:space="preserve">sensitive for </w:t>
      </w:r>
      <w:r w:rsidR="00584EB2">
        <w:t xml:space="preserve">our </w:t>
      </w:r>
      <w:r>
        <w:t xml:space="preserve">case </w:t>
      </w:r>
      <w:r w:rsidR="00584EB2">
        <w:t xml:space="preserve">but also the </w:t>
      </w:r>
      <w:r>
        <w:t>most common</w:t>
      </w:r>
      <w:r w:rsidR="00584EB2">
        <w:t>ly used</w:t>
      </w:r>
      <w:r>
        <w:t xml:space="preserve"> in literature</w:t>
      </w:r>
      <w:r w:rsidR="00584EB2">
        <w:t xml:space="preserve"> </w:t>
      </w:r>
      <w:r w:rsidR="00584EB2">
        <w:fldChar w:fldCharType="begin"/>
      </w:r>
      <w:r w:rsidR="00584EB2">
        <w:instrText xml:space="preserve"> ADDIN ZOTERO_ITEM CSL_CITATION {"citationID":"lmuBKBP9","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84EB2">
        <w:fldChar w:fldCharType="separate"/>
      </w:r>
      <w:r w:rsidR="00584EB2" w:rsidRPr="00584EB2">
        <w:rPr>
          <w:rFonts w:ascii="Arial" w:hAnsi="Arial" w:cs="Arial"/>
          <w:szCs w:val="24"/>
        </w:rPr>
        <w:t>(Gironés Roig</w:t>
      </w:r>
      <w:r w:rsidR="00584EB2">
        <w:rPr>
          <w:rFonts w:ascii="Arial" w:hAnsi="Arial" w:cs="Arial"/>
          <w:szCs w:val="24"/>
        </w:rPr>
        <w:t xml:space="preserve"> et al. </w:t>
      </w:r>
      <w:r w:rsidR="00584EB2" w:rsidRPr="00584EB2">
        <w:rPr>
          <w:rFonts w:ascii="Arial" w:hAnsi="Arial" w:cs="Arial"/>
          <w:szCs w:val="24"/>
        </w:rPr>
        <w:t>2017)</w:t>
      </w:r>
      <w:r w:rsidR="00584EB2">
        <w:fldChar w:fldCharType="end"/>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1"/>
        <w:gridCol w:w="5890"/>
        <w:gridCol w:w="1709"/>
      </w:tblGrid>
      <w:tr w:rsidR="00F35D2F" w14:paraId="146A372E" w14:textId="77777777" w:rsidTr="00314656">
        <w:tc>
          <w:tcPr>
            <w:tcW w:w="1121" w:type="dxa"/>
          </w:tcPr>
          <w:p w14:paraId="4FF4EE0F" w14:textId="6C309336" w:rsidR="00DE007C" w:rsidRDefault="00DE007C" w:rsidP="00F35D2F">
            <w:pPr>
              <w:spacing w:before="240"/>
              <w:jc w:val="center"/>
            </w:pPr>
            <w:r w:rsidRPr="00F35D2F">
              <w:rPr>
                <w:sz w:val="22"/>
                <w:szCs w:val="22"/>
              </w:rPr>
              <w:t>Accuracy</w:t>
            </w:r>
          </w:p>
        </w:tc>
        <w:tc>
          <w:tcPr>
            <w:tcW w:w="5890" w:type="dxa"/>
            <w:tcBorders>
              <w:right w:val="nil"/>
            </w:tcBorders>
          </w:tcPr>
          <w:p w14:paraId="025D9835" w14:textId="3D44773F" w:rsidR="00DE007C" w:rsidRDefault="00F35D2F" w:rsidP="004C2C65">
            <m:oMathPara>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FP+FN+TP+TN</m:t>
                    </m:r>
                  </m:den>
                </m:f>
              </m:oMath>
            </m:oMathPara>
          </w:p>
          <w:p w14:paraId="5BA4EC2A" w14:textId="77777777" w:rsidR="00DE007C" w:rsidRDefault="00DE007C" w:rsidP="004C2C65">
            <w:pPr>
              <w:keepNext/>
              <w:jc w:val="center"/>
            </w:pPr>
          </w:p>
        </w:tc>
        <w:tc>
          <w:tcPr>
            <w:tcW w:w="1709" w:type="dxa"/>
            <w:tcBorders>
              <w:top w:val="nil"/>
              <w:left w:val="nil"/>
              <w:bottom w:val="single" w:sz="4" w:space="0" w:color="auto"/>
            </w:tcBorders>
          </w:tcPr>
          <w:p w14:paraId="6104E8F7" w14:textId="081B9297" w:rsidR="00DE007C" w:rsidRDefault="00DE007C" w:rsidP="004C2C65">
            <w:pPr>
              <w:pStyle w:val="Descripcin"/>
              <w:jc w:val="center"/>
            </w:pPr>
            <w:r>
              <w:lastRenderedPageBreak/>
              <w:t xml:space="preserve">( </w:t>
            </w:r>
            <w:r>
              <w:fldChar w:fldCharType="begin"/>
            </w:r>
            <w:r>
              <w:instrText xml:space="preserve"> SEQ ( \* ARABIC </w:instrText>
            </w:r>
            <w:r>
              <w:fldChar w:fldCharType="separate"/>
            </w:r>
            <w:r w:rsidR="00F35D2F">
              <w:rPr>
                <w:noProof/>
              </w:rPr>
              <w:t>10</w:t>
            </w:r>
            <w:r>
              <w:fldChar w:fldCharType="end"/>
            </w:r>
            <w:r w:rsidRPr="00493AB6">
              <w:t>)</w:t>
            </w:r>
          </w:p>
        </w:tc>
      </w:tr>
      <w:tr w:rsidR="00F35D2F" w14:paraId="25AE5B3A" w14:textId="77777777" w:rsidTr="00314656">
        <w:tc>
          <w:tcPr>
            <w:tcW w:w="1121" w:type="dxa"/>
          </w:tcPr>
          <w:p w14:paraId="7FC59958" w14:textId="63204BDC" w:rsidR="00F35D2F" w:rsidRPr="00F35D2F" w:rsidRDefault="00F35D2F" w:rsidP="00F35D2F">
            <w:pPr>
              <w:spacing w:before="240"/>
              <w:jc w:val="center"/>
            </w:pPr>
            <w:r w:rsidRPr="00F35D2F">
              <w:rPr>
                <w:sz w:val="22"/>
                <w:szCs w:val="22"/>
              </w:rPr>
              <w:t>Precision</w:t>
            </w:r>
          </w:p>
        </w:tc>
        <w:tc>
          <w:tcPr>
            <w:tcW w:w="5890" w:type="dxa"/>
            <w:tcBorders>
              <w:right w:val="nil"/>
            </w:tcBorders>
          </w:tcPr>
          <w:p w14:paraId="48867B3A" w14:textId="231B6C4A" w:rsidR="00F35D2F" w:rsidRDefault="00F35D2F" w:rsidP="00F35D2F">
            <m:oMathPara>
              <m:oMath>
                <m:r>
                  <w:rPr>
                    <w:rFonts w:ascii="Cambria Math" w:hAnsi="Cambria Math"/>
                  </w:rPr>
                  <m:t>PRE=</m:t>
                </m:r>
                <m:f>
                  <m:fPr>
                    <m:ctrlPr>
                      <w:rPr>
                        <w:rFonts w:ascii="Cambria Math" w:hAnsi="Cambria Math"/>
                        <w:i/>
                      </w:rPr>
                    </m:ctrlPr>
                  </m:fPr>
                  <m:num>
                    <m:r>
                      <w:rPr>
                        <w:rFonts w:ascii="Cambria Math" w:hAnsi="Cambria Math"/>
                      </w:rPr>
                      <m:t>TP</m:t>
                    </m:r>
                  </m:num>
                  <m:den>
                    <m:r>
                      <w:rPr>
                        <w:rFonts w:ascii="Cambria Math" w:hAnsi="Cambria Math"/>
                      </w:rPr>
                      <m:t>FP+TP</m:t>
                    </m:r>
                  </m:den>
                </m:f>
              </m:oMath>
            </m:oMathPara>
          </w:p>
          <w:p w14:paraId="5A98BDAD"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30B187AA" w14:textId="6576DADA"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1</w:t>
            </w:r>
            <w:r>
              <w:fldChar w:fldCharType="end"/>
            </w:r>
            <w:r w:rsidRPr="00493AB6">
              <w:t>)</w:t>
            </w:r>
          </w:p>
        </w:tc>
      </w:tr>
      <w:tr w:rsidR="00F35D2F" w14:paraId="5ACCCBE7" w14:textId="77777777" w:rsidTr="00314656">
        <w:tc>
          <w:tcPr>
            <w:tcW w:w="1121" w:type="dxa"/>
          </w:tcPr>
          <w:p w14:paraId="1DA0ABDA" w14:textId="0C87795D" w:rsidR="00F35D2F" w:rsidRPr="00F35D2F" w:rsidRDefault="00F35D2F" w:rsidP="004C2C65">
            <w:pPr>
              <w:spacing w:before="240"/>
              <w:jc w:val="center"/>
            </w:pPr>
            <w:r>
              <w:rPr>
                <w:sz w:val="22"/>
                <w:szCs w:val="22"/>
              </w:rPr>
              <w:t>Recall</w:t>
            </w:r>
          </w:p>
        </w:tc>
        <w:tc>
          <w:tcPr>
            <w:tcW w:w="5890" w:type="dxa"/>
            <w:tcBorders>
              <w:right w:val="nil"/>
            </w:tcBorders>
          </w:tcPr>
          <w:p w14:paraId="37ED7C2C" w14:textId="1174D1CC" w:rsidR="00F35D2F" w:rsidRDefault="00F35D2F" w:rsidP="004C2C65">
            <m:oMathPara>
              <m:oMath>
                <m:r>
                  <w:rPr>
                    <w:rFonts w:ascii="Cambria Math" w:hAnsi="Cambria Math"/>
                  </w:rPr>
                  <m:t>REC=</m:t>
                </m:r>
                <m:f>
                  <m:fPr>
                    <m:ctrlPr>
                      <w:rPr>
                        <w:rFonts w:ascii="Cambria Math" w:hAnsi="Cambria Math"/>
                        <w:i/>
                      </w:rPr>
                    </m:ctrlPr>
                  </m:fPr>
                  <m:num>
                    <m:r>
                      <w:rPr>
                        <w:rFonts w:ascii="Cambria Math" w:hAnsi="Cambria Math"/>
                      </w:rPr>
                      <m:t>TP</m:t>
                    </m:r>
                  </m:num>
                  <m:den>
                    <m:r>
                      <w:rPr>
                        <w:rFonts w:ascii="Cambria Math" w:hAnsi="Cambria Math"/>
                      </w:rPr>
                      <m:t>FN+TP</m:t>
                    </m:r>
                  </m:den>
                </m:f>
              </m:oMath>
            </m:oMathPara>
          </w:p>
          <w:p w14:paraId="2CC183BF"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16E7EF1C" w14:textId="1B9AEAFC"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2</w:t>
            </w:r>
            <w:r>
              <w:fldChar w:fldCharType="end"/>
            </w:r>
            <w:r w:rsidRPr="00493AB6">
              <w:t>)</w:t>
            </w:r>
          </w:p>
        </w:tc>
      </w:tr>
      <w:tr w:rsidR="00F35D2F" w14:paraId="48B717EB" w14:textId="77777777" w:rsidTr="00314656">
        <w:tc>
          <w:tcPr>
            <w:tcW w:w="1121" w:type="dxa"/>
          </w:tcPr>
          <w:p w14:paraId="45160FEB" w14:textId="7BC456F7" w:rsidR="00F35D2F" w:rsidRPr="00F35D2F" w:rsidRDefault="00F35D2F" w:rsidP="004C2C65">
            <w:pPr>
              <w:spacing w:before="240"/>
              <w:jc w:val="center"/>
            </w:pPr>
            <w:r>
              <w:rPr>
                <w:sz w:val="22"/>
                <w:szCs w:val="22"/>
              </w:rPr>
              <w:t>F1-Score</w:t>
            </w:r>
          </w:p>
        </w:tc>
        <w:tc>
          <w:tcPr>
            <w:tcW w:w="5890" w:type="dxa"/>
            <w:tcBorders>
              <w:right w:val="nil"/>
            </w:tcBorders>
          </w:tcPr>
          <w:p w14:paraId="7A6D8CE6" w14:textId="1E1CC652" w:rsidR="00F35D2F" w:rsidRDefault="00F35D2F" w:rsidP="004C2C65">
            <m:oMathPara>
              <m:oMath>
                <m:r>
                  <w:rPr>
                    <w:rFonts w:ascii="Cambria Math" w:hAnsi="Cambria Math"/>
                  </w:rPr>
                  <m:t>F1=2×</m:t>
                </m:r>
                <m:f>
                  <m:fPr>
                    <m:ctrlPr>
                      <w:rPr>
                        <w:rFonts w:ascii="Cambria Math" w:hAnsi="Cambria Math"/>
                        <w:i/>
                      </w:rPr>
                    </m:ctrlPr>
                  </m:fPr>
                  <m:num>
                    <m:r>
                      <w:rPr>
                        <w:rFonts w:ascii="Cambria Math" w:hAnsi="Cambria Math"/>
                      </w:rPr>
                      <m:t>PRE×REC</m:t>
                    </m:r>
                  </m:num>
                  <m:den>
                    <m:r>
                      <w:rPr>
                        <w:rFonts w:ascii="Cambria Math" w:hAnsi="Cambria Math"/>
                      </w:rPr>
                      <m:t>PRE+REC</m:t>
                    </m:r>
                  </m:den>
                </m:f>
              </m:oMath>
            </m:oMathPara>
          </w:p>
          <w:p w14:paraId="57C34E49" w14:textId="77777777" w:rsidR="00F35D2F" w:rsidRDefault="00F35D2F" w:rsidP="004C2C65">
            <w:pPr>
              <w:rPr>
                <w:rFonts w:ascii="Arial" w:eastAsia="Calibri" w:hAnsi="Arial" w:cs="Arial"/>
              </w:rPr>
            </w:pPr>
          </w:p>
        </w:tc>
        <w:tc>
          <w:tcPr>
            <w:tcW w:w="1709" w:type="dxa"/>
            <w:tcBorders>
              <w:top w:val="single" w:sz="4" w:space="0" w:color="auto"/>
              <w:left w:val="nil"/>
              <w:bottom w:val="nil"/>
            </w:tcBorders>
          </w:tcPr>
          <w:p w14:paraId="7A9F34BC" w14:textId="4935FB52" w:rsidR="00F35D2F" w:rsidRDefault="00F35D2F" w:rsidP="004C2C65">
            <w:pPr>
              <w:pStyle w:val="Descripcin"/>
              <w:jc w:val="center"/>
            </w:pPr>
            <w:r>
              <w:t xml:space="preserve">( </w:t>
            </w:r>
            <w:r>
              <w:fldChar w:fldCharType="begin"/>
            </w:r>
            <w:r>
              <w:instrText xml:space="preserve"> SEQ ( \* ARABIC </w:instrText>
            </w:r>
            <w:r>
              <w:fldChar w:fldCharType="separate"/>
            </w:r>
            <w:r>
              <w:rPr>
                <w:noProof/>
              </w:rPr>
              <w:t>13</w:t>
            </w:r>
            <w:r>
              <w:fldChar w:fldCharType="end"/>
            </w:r>
            <w:r w:rsidRPr="00493AB6">
              <w:t>)</w:t>
            </w:r>
          </w:p>
        </w:tc>
      </w:tr>
    </w:tbl>
    <w:p w14:paraId="4761D16F" w14:textId="77777777" w:rsidR="00DE007C" w:rsidRPr="00DE007C" w:rsidRDefault="00DE007C" w:rsidP="00DE007C"/>
    <w:p w14:paraId="76ED1C7A" w14:textId="1BFE13F4" w:rsidR="00F766AF" w:rsidRDefault="00F35D2F" w:rsidP="00F766AF">
      <w:r>
        <w:t>Where TP, TN, FP, FN stand for True Positive, True Negative, False Positive and False Negative</w:t>
      </w:r>
      <w:r w:rsidR="00584EB2">
        <w:t>, respectively.</w:t>
      </w:r>
    </w:p>
    <w:p w14:paraId="2680F091" w14:textId="03487426" w:rsidR="00584EB2" w:rsidRDefault="00584EB2" w:rsidP="00F766AF">
      <w:r>
        <w:t>All those metrics are derived from the confusion matrix which is a contingency table where we represent true values and predicted ones</w:t>
      </w:r>
      <w:r w:rsidR="00F72C14">
        <w:t xml:space="preserve"> as it is shown in the following image.</w:t>
      </w:r>
    </w:p>
    <w:p w14:paraId="72100255" w14:textId="77777777" w:rsidR="00F72C14" w:rsidRDefault="00584EB2" w:rsidP="00F72C14">
      <w:pPr>
        <w:keepNext/>
      </w:pPr>
      <w:r>
        <w:t xml:space="preserve"> </w:t>
      </w:r>
      <w:r w:rsidR="00F72C14">
        <w:rPr>
          <w:noProof/>
        </w:rPr>
        <w:drawing>
          <wp:inline distT="0" distB="0" distL="0" distR="0" wp14:anchorId="18A01211" wp14:editId="705F6A91">
            <wp:extent cx="5400040" cy="2476500"/>
            <wp:effectExtent l="0" t="0" r="0" b="0"/>
            <wp:docPr id="714276867"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76867" name="Imagen 6" descr="Imagen que contiene Gráfico&#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2476500"/>
                    </a:xfrm>
                    <a:prstGeom prst="rect">
                      <a:avLst/>
                    </a:prstGeom>
                  </pic:spPr>
                </pic:pic>
              </a:graphicData>
            </a:graphic>
          </wp:inline>
        </w:drawing>
      </w:r>
    </w:p>
    <w:p w14:paraId="06CF785E" w14:textId="2F762A0E" w:rsidR="00584EB2" w:rsidRPr="00F72C14" w:rsidRDefault="00F72C14" w:rsidP="00F72C14">
      <w:pPr>
        <w:pStyle w:val="Descripcin"/>
      </w:pPr>
      <w:bookmarkStart w:id="72" w:name="_Toc136277242"/>
      <w:r w:rsidRPr="00F72C14">
        <w:t xml:space="preserve">Fig </w:t>
      </w:r>
      <w:r w:rsidRPr="00F72C14">
        <w:fldChar w:fldCharType="begin"/>
      </w:r>
      <w:r w:rsidRPr="00F72C14">
        <w:instrText xml:space="preserve"> SEQ Fig \* ARABIC </w:instrText>
      </w:r>
      <w:r w:rsidRPr="00F72C14">
        <w:fldChar w:fldCharType="separate"/>
      </w:r>
      <w:r w:rsidR="00C00F2B">
        <w:rPr>
          <w:noProof/>
        </w:rPr>
        <w:t>13</w:t>
      </w:r>
      <w:r w:rsidRPr="00F72C14">
        <w:fldChar w:fldCharType="end"/>
      </w:r>
      <w:r w:rsidRPr="00F72C14">
        <w:t>. Confusion matrix definition</w:t>
      </w:r>
      <w:bookmarkEnd w:id="72"/>
    </w:p>
    <w:p w14:paraId="4FA33661" w14:textId="77777777" w:rsidR="007D1F74" w:rsidRDefault="007D1F74" w:rsidP="00C40207"/>
    <w:p w14:paraId="0AA3BA86" w14:textId="5CB4E3C7" w:rsidR="00F72C14" w:rsidRDefault="00F72C14" w:rsidP="00F72C14">
      <w:pPr>
        <w:pStyle w:val="Ttulo3"/>
      </w:pPr>
      <w:bookmarkStart w:id="73" w:name="_Toc136196959"/>
      <w:r>
        <w:t>Grid Search and K fold</w:t>
      </w:r>
      <w:bookmarkEnd w:id="73"/>
    </w:p>
    <w:p w14:paraId="02D71418" w14:textId="27BB9E8A" w:rsidR="00F72C14" w:rsidRPr="00F72C14" w:rsidRDefault="00F72C14" w:rsidP="00F72C14">
      <w:r>
        <w:t xml:space="preserve">In order to find best </w:t>
      </w:r>
      <w:proofErr w:type="spellStart"/>
      <w:r>
        <w:t>hiperparameters</w:t>
      </w:r>
      <w:proofErr w:type="spellEnd"/>
    </w:p>
    <w:p w14:paraId="46A805D9" w14:textId="2A52B71C" w:rsidR="00C40207" w:rsidRDefault="00F72C14" w:rsidP="0001417B">
      <w:pPr>
        <w:pStyle w:val="Ttulo2"/>
      </w:pPr>
      <w:bookmarkStart w:id="74" w:name="_Toc136196960"/>
      <w:r>
        <w:t>Software and libraries</w:t>
      </w:r>
      <w:bookmarkEnd w:id="74"/>
    </w:p>
    <w:p w14:paraId="5D0B3754" w14:textId="4B529169" w:rsidR="003766C5" w:rsidRDefault="003766C5" w:rsidP="003766C5">
      <w:r>
        <w:t>The initial</w:t>
      </w:r>
      <w:r w:rsidR="003A5339">
        <w:t xml:space="preserve"> part of the project</w:t>
      </w:r>
      <w:r>
        <w:t xml:space="preserve"> which encompasses</w:t>
      </w:r>
      <w:r w:rsidR="003A5339">
        <w:t xml:space="preserve"> preprocessing, age and sex correction and graph measures was </w:t>
      </w:r>
      <w:r>
        <w:t>carried out</w:t>
      </w:r>
      <w:r w:rsidR="003A5339">
        <w:t xml:space="preserve"> </w:t>
      </w:r>
      <w:r>
        <w:t>using</w:t>
      </w:r>
      <w:r w:rsidR="003A5339">
        <w:t xml:space="preserve"> R, version 4.2.3. </w:t>
      </w:r>
      <w:r>
        <w:t xml:space="preserve">The </w:t>
      </w:r>
      <w:proofErr w:type="spellStart"/>
      <w:r>
        <w:t>igraph</w:t>
      </w:r>
      <w:proofErr w:type="spellEnd"/>
      <w:r>
        <w:t xml:space="preserve"> package was employed for s</w:t>
      </w:r>
      <w:r w:rsidR="003A5339">
        <w:t>ingle layer measures</w:t>
      </w:r>
      <w:r>
        <w:t xml:space="preserve">, whereas </w:t>
      </w:r>
      <w:proofErr w:type="spellStart"/>
      <w:r>
        <w:t>muxViz</w:t>
      </w:r>
      <w:proofErr w:type="spellEnd"/>
      <w:r>
        <w:t xml:space="preserve"> was used for</w:t>
      </w:r>
      <w:r w:rsidR="003A5339">
        <w:t xml:space="preserve"> multilayer </w:t>
      </w:r>
      <w:r>
        <w:t>measures</w:t>
      </w:r>
      <w:r w:rsidR="003A5339">
        <w:t>.</w:t>
      </w:r>
      <w:r>
        <w:t xml:space="preserve"> However there was one notable exception in this part, to conduct data harmonization, I used </w:t>
      </w:r>
      <w:proofErr w:type="spellStart"/>
      <w:r>
        <w:t>Neurocombat</w:t>
      </w:r>
      <w:proofErr w:type="spellEnd"/>
      <w:r>
        <w:t xml:space="preserve"> library for Python</w:t>
      </w:r>
    </w:p>
    <w:p w14:paraId="426E7F75" w14:textId="3670DCE5" w:rsidR="003A5339" w:rsidRDefault="003766C5" w:rsidP="00F72C14">
      <w:r>
        <w:lastRenderedPageBreak/>
        <w:t xml:space="preserve">The final </w:t>
      </w:r>
      <w:r w:rsidR="003A5339">
        <w:t>part of the project,</w:t>
      </w:r>
      <w:r>
        <w:t xml:space="preserve"> involving </w:t>
      </w:r>
      <w:r w:rsidR="003A5339">
        <w:t xml:space="preserve">machine learning models, was conducted using Python, </w:t>
      </w:r>
      <w:r>
        <w:t>version 3.10.10, and Scikit-Learn librar</w:t>
      </w:r>
      <w:r w:rsidR="00FC7DA5">
        <w:t>y.</w:t>
      </w:r>
      <w:r>
        <w:t xml:space="preserve"> Additionally, customary libraries like Pandas, </w:t>
      </w:r>
      <w:proofErr w:type="spellStart"/>
      <w:r>
        <w:t>Numpy</w:t>
      </w:r>
      <w:proofErr w:type="spellEnd"/>
      <w:r>
        <w:t>, Matplotlib and Seaborn were also utilized.</w:t>
      </w:r>
      <w:r w:rsidR="00FC7DA5">
        <w:t xml:space="preserve"> Some other specific libraries used in this part were </w:t>
      </w:r>
      <w:proofErr w:type="spellStart"/>
      <w:r w:rsidR="00FC7DA5">
        <w:t>imblearn</w:t>
      </w:r>
      <w:proofErr w:type="spellEnd"/>
      <w:r w:rsidR="00FC7DA5">
        <w:t xml:space="preserve"> for data augmentation and </w:t>
      </w:r>
      <w:proofErr w:type="spellStart"/>
      <w:r w:rsidR="00FC7DA5">
        <w:t>xgboost</w:t>
      </w:r>
      <w:proofErr w:type="spellEnd"/>
      <w:r w:rsidR="00FC7DA5">
        <w:t xml:space="preserve"> for this classifier</w:t>
      </w:r>
    </w:p>
    <w:p w14:paraId="22359739" w14:textId="6DB41939" w:rsidR="003766C5" w:rsidRDefault="003766C5" w:rsidP="00F72C14">
      <w:r>
        <w:t xml:space="preserve">In order to perform </w:t>
      </w:r>
      <w:r w:rsidR="00FC7DA5">
        <w:t>other specific tasks, like plotting results other libraries were needed. Complete list of libraries and versions can be found in appendices XXXX</w:t>
      </w:r>
    </w:p>
    <w:p w14:paraId="46B224B8" w14:textId="77777777" w:rsidR="003766C5" w:rsidRDefault="003766C5" w:rsidP="00F72C14"/>
    <w:p w14:paraId="49DDFA3C" w14:textId="77777777" w:rsidR="00F72C14" w:rsidRPr="00F72C14" w:rsidRDefault="00F72C14" w:rsidP="00F72C14"/>
    <w:p w14:paraId="40E5E58B" w14:textId="61C2D0C0" w:rsidR="008A3B45" w:rsidRDefault="008A3B45" w:rsidP="008A3B45">
      <w:pPr>
        <w:pStyle w:val="Ttulo1"/>
        <w:numPr>
          <w:ilvl w:val="0"/>
          <w:numId w:val="2"/>
        </w:numPr>
      </w:pPr>
      <w:bookmarkStart w:id="75" w:name="_Toc136196961"/>
      <w:r>
        <w:t>Results</w:t>
      </w:r>
      <w:bookmarkEnd w:id="75"/>
    </w:p>
    <w:p w14:paraId="09934B00" w14:textId="7AEBB6F8" w:rsidR="00216913" w:rsidRDefault="00216913" w:rsidP="00216913">
      <w:pPr>
        <w:pStyle w:val="Ttulo2"/>
      </w:pPr>
      <w:r>
        <w:t>Global single layer graph measures, with and without SVD correction</w:t>
      </w:r>
    </w:p>
    <w:p w14:paraId="3E6B1B0C" w14:textId="71212526" w:rsidR="00216913" w:rsidRPr="00216913" w:rsidRDefault="005F4F77" w:rsidP="00216913">
      <w:r w:rsidRPr="005F4F77">
        <w:t>In this section we will examine the result of applying the network measures to the separated layers, while comparing how the result depends on whether we apply SVD normalization or not.</w:t>
      </w:r>
      <w:r>
        <w:t xml:space="preserve"> We have already seen (see </w:t>
      </w:r>
      <w:r w:rsidR="00216913">
        <w:fldChar w:fldCharType="begin"/>
      </w:r>
      <w:r w:rsidR="00216913">
        <w:instrText xml:space="preserve"> REF _Ref136274336 \h </w:instrText>
      </w:r>
      <w:r w:rsidR="00216913">
        <w:fldChar w:fldCharType="separate"/>
      </w:r>
      <w:r w:rsidR="00216913" w:rsidRPr="00855EFA">
        <w:t xml:space="preserve">Fig </w:t>
      </w:r>
      <w:r w:rsidR="00216913">
        <w:rPr>
          <w:noProof/>
        </w:rPr>
        <w:t>12</w:t>
      </w:r>
      <w:r w:rsidR="00216913">
        <w:fldChar w:fldCharType="end"/>
      </w:r>
      <w:r>
        <w:t>)</w:t>
      </w:r>
      <w:r w:rsidR="00216913">
        <w:t xml:space="preserve"> how </w:t>
      </w:r>
      <w:r>
        <w:t xml:space="preserve">the </w:t>
      </w:r>
      <w:r w:rsidR="00216913">
        <w:t xml:space="preserve">range of </w:t>
      </w:r>
      <w:r>
        <w:t xml:space="preserve">values of the </w:t>
      </w:r>
      <w:r w:rsidR="00216913">
        <w:t xml:space="preserve">weights change </w:t>
      </w:r>
      <w:r>
        <w:t>noticeably when the SVD correction is applied. Now we will check if this translates into a difference in the measurements of the graphs.</w:t>
      </w:r>
    </w:p>
    <w:p w14:paraId="3359CBCD" w14:textId="1727856E" w:rsidR="00521394" w:rsidRDefault="005217A9" w:rsidP="005217A9">
      <w:r>
        <w:t xml:space="preserve">In </w:t>
      </w:r>
      <w:r w:rsidR="00083FD1">
        <w:fldChar w:fldCharType="begin"/>
      </w:r>
      <w:r w:rsidR="00083FD1">
        <w:instrText xml:space="preserve"> REF _Ref136277260 \h </w:instrText>
      </w:r>
      <w:r w:rsidR="00083FD1">
        <w:fldChar w:fldCharType="separate"/>
      </w:r>
      <w:r w:rsidR="00083FD1">
        <w:t xml:space="preserve">Fig </w:t>
      </w:r>
      <w:r w:rsidR="00083FD1">
        <w:rPr>
          <w:noProof/>
        </w:rPr>
        <w:t>14</w:t>
      </w:r>
      <w:r w:rsidR="00083FD1">
        <w:fldChar w:fldCharType="end"/>
      </w:r>
      <w:r w:rsidR="00083FD1">
        <w:t xml:space="preserve">, </w:t>
      </w:r>
      <w:r w:rsidR="00083FD1">
        <w:fldChar w:fldCharType="begin"/>
      </w:r>
      <w:r w:rsidR="00083FD1">
        <w:instrText xml:space="preserve"> REF _Ref136277263 \h </w:instrText>
      </w:r>
      <w:r w:rsidR="00083FD1">
        <w:fldChar w:fldCharType="separate"/>
      </w:r>
      <w:r w:rsidR="00083FD1">
        <w:t xml:space="preserve">Fig </w:t>
      </w:r>
      <w:r w:rsidR="00083FD1">
        <w:rPr>
          <w:noProof/>
        </w:rPr>
        <w:t>15</w:t>
      </w:r>
      <w:r w:rsidR="00083FD1">
        <w:fldChar w:fldCharType="end"/>
      </w:r>
      <w:r w:rsidR="00083FD1">
        <w:t xml:space="preserve"> and </w:t>
      </w:r>
      <w:r w:rsidR="00083FD1">
        <w:fldChar w:fldCharType="begin"/>
      </w:r>
      <w:r w:rsidR="00083FD1">
        <w:instrText xml:space="preserve"> REF _Ref136277266 \h </w:instrText>
      </w:r>
      <w:r w:rsidR="00083FD1">
        <w:fldChar w:fldCharType="separate"/>
      </w:r>
      <w:r w:rsidR="00083FD1">
        <w:t xml:space="preserve">Fig </w:t>
      </w:r>
      <w:r w:rsidR="00083FD1">
        <w:rPr>
          <w:noProof/>
        </w:rPr>
        <w:t>16</w:t>
      </w:r>
      <w:r w:rsidR="00083FD1">
        <w:fldChar w:fldCharType="end"/>
      </w:r>
      <w:r w:rsidR="00083FD1">
        <w:t xml:space="preserve"> </w:t>
      </w:r>
      <w:r>
        <w:t xml:space="preserve">we can see boxplots with the local graph measures and  a comparison between case a) without normalization and case b) with SVD correction. </w:t>
      </w:r>
      <w:r w:rsidR="00521394">
        <w:t>Diameter and average path length are related and approximately inversely proportional to efficiency so this measures trends will be approximately correlated</w:t>
      </w:r>
      <w:r w:rsidR="008457F0">
        <w:t xml:space="preserve"> (see section XXX and appendix XXX)</w:t>
      </w:r>
      <w:r w:rsidR="00521394">
        <w:t>.</w:t>
      </w:r>
    </w:p>
    <w:p w14:paraId="5A7B5F38" w14:textId="77777777" w:rsidR="008457F0" w:rsidRDefault="005217A9" w:rsidP="008457F0">
      <w:r>
        <w:t>In the case of</w:t>
      </w:r>
      <w:r w:rsidR="00083FD1">
        <w:t xml:space="preserve"> </w:t>
      </w:r>
      <w:r w:rsidR="00083FD1" w:rsidRPr="00521394">
        <w:rPr>
          <w:b/>
          <w:bCs/>
        </w:rPr>
        <w:t>FA layer</w:t>
      </w:r>
      <w:r w:rsidR="008457F0">
        <w:rPr>
          <w:b/>
          <w:bCs/>
        </w:rPr>
        <w:t>,</w:t>
      </w:r>
      <w:r w:rsidR="00083FD1">
        <w:t xml:space="preserve"> </w:t>
      </w:r>
      <w:r w:rsidR="00521394">
        <w:t>images</w:t>
      </w:r>
      <w:r w:rsidR="008457F0">
        <w:t xml:space="preserve"> for the case without SVD,</w:t>
      </w:r>
      <w:r w:rsidR="00521394">
        <w:t xml:space="preserve"> show a decrease in average path length and diameter and an increase of efficiency for </w:t>
      </w:r>
      <w:proofErr w:type="spellStart"/>
      <w:r w:rsidR="00521394">
        <w:t>PwM</w:t>
      </w:r>
      <w:r w:rsidR="008457F0">
        <w:t>S</w:t>
      </w:r>
      <w:proofErr w:type="spellEnd"/>
      <w:r w:rsidR="008457F0">
        <w:t xml:space="preserve">, We can appreciate also a clear decrease in global strength, modularity shows an slightly increase, while transitivity and </w:t>
      </w:r>
      <w:r w:rsidR="00521394">
        <w:t xml:space="preserve"> </w:t>
      </w:r>
      <w:r w:rsidR="008457F0">
        <w:t xml:space="preserve"> density show no differences between groups.  If we compare this sets of boxplots with the case where we apply SVD, we can see how differences smooth out. </w:t>
      </w:r>
    </w:p>
    <w:p w14:paraId="39A4A671" w14:textId="51D12135" w:rsidR="008457F0" w:rsidRDefault="009E6DE3" w:rsidP="008457F0">
      <w:r>
        <w:t xml:space="preserve">For the </w:t>
      </w:r>
      <w:r w:rsidRPr="009E6DE3">
        <w:rPr>
          <w:b/>
          <w:bCs/>
        </w:rPr>
        <w:t>GM layer</w:t>
      </w:r>
      <w:r>
        <w:t xml:space="preserve"> (</w:t>
      </w:r>
      <w:r>
        <w:fldChar w:fldCharType="begin"/>
      </w:r>
      <w:r>
        <w:instrText xml:space="preserve"> REF _Ref136277263 \h </w:instrText>
      </w:r>
      <w:r>
        <w:fldChar w:fldCharType="separate"/>
      </w:r>
      <w:r>
        <w:t xml:space="preserve">Fig </w:t>
      </w:r>
      <w:r>
        <w:rPr>
          <w:noProof/>
        </w:rPr>
        <w:t>15</w:t>
      </w:r>
      <w:r>
        <w:fldChar w:fldCharType="end"/>
      </w:r>
      <w:r>
        <w:t>) we see that there are no clear differences between groups in either case. Here we are anticipating what will be a trend along this project, GM layer seem to provide no discriminating information.</w:t>
      </w:r>
    </w:p>
    <w:p w14:paraId="04CDC2BB" w14:textId="312F016D" w:rsidR="009E6DE3" w:rsidRDefault="009E6DE3" w:rsidP="008457F0">
      <w:r>
        <w:t xml:space="preserve">In  the plots corresponding to the functional layer  (fig 16) we see that its </w:t>
      </w:r>
      <w:r w:rsidR="00DA58C5">
        <w:t>behavior</w:t>
      </w:r>
      <w:r>
        <w:t xml:space="preserve"> with SVD is the opposite of  the FA layer. In this case the correction process increases the differences between groups and makes them more evident. Another really interesting differences between FA layer  and fMRI layer is that </w:t>
      </w:r>
      <w:r w:rsidR="00DA58C5">
        <w:t xml:space="preserve">we find opposite situation in almost all measures, if in FA layer  we see an increase for </w:t>
      </w:r>
      <w:proofErr w:type="spellStart"/>
      <w:r w:rsidR="00DA58C5">
        <w:t>PwMS</w:t>
      </w:r>
      <w:proofErr w:type="spellEnd"/>
      <w:r w:rsidR="00DA58C5">
        <w:t xml:space="preserve"> in fMRI it turns out to be a decrease.</w:t>
      </w:r>
    </w:p>
    <w:p w14:paraId="04825ABA" w14:textId="2459E2BA" w:rsidR="00DA58C5" w:rsidRDefault="00DA58C5" w:rsidP="008457F0">
      <w:pPr>
        <w:sectPr w:rsidR="00DA58C5" w:rsidSect="00AC0E77">
          <w:pgSz w:w="11906" w:h="16838"/>
          <w:pgMar w:top="1417" w:right="1701" w:bottom="1417" w:left="1701" w:header="708" w:footer="708" w:gutter="0"/>
          <w:cols w:space="708"/>
          <w:titlePg/>
          <w:docGrid w:linePitch="360"/>
        </w:sectPr>
      </w:pPr>
    </w:p>
    <w:p w14:paraId="17DF38E9" w14:textId="0343C613" w:rsidR="00987DFA" w:rsidRDefault="00000000" w:rsidP="00216913">
      <w:pPr>
        <w:sectPr w:rsidR="00987DFA" w:rsidSect="00987DFA">
          <w:pgSz w:w="16838" w:h="11906" w:orient="landscape"/>
          <w:pgMar w:top="1701" w:right="1418" w:bottom="1701" w:left="1418" w:header="709" w:footer="709" w:gutter="0"/>
          <w:cols w:space="708"/>
          <w:titlePg/>
          <w:docGrid w:linePitch="360"/>
        </w:sectPr>
      </w:pPr>
      <w:bookmarkStart w:id="76" w:name="_Hlk136276756"/>
      <w:r>
        <w:rPr>
          <w:noProof/>
        </w:rPr>
        <w:lastRenderedPageBreak/>
        <w:pict w14:anchorId="06E0C397">
          <v:shape id="_x0000_s2059" type="#_x0000_t202" style="position:absolute;left:0;text-align:left;margin-left:-42.15pt;margin-top:361.4pt;width:800.45pt;height:61.75pt;z-index:251679232;mso-position-horizontal-relative:text;mso-position-vertical-relative:text" stroked="f">
            <v:textbox style="mso-next-textbox:#_x0000_s2059" inset="0,0,0,0">
              <w:txbxContent>
                <w:p w14:paraId="77BC209D" w14:textId="5A127D60" w:rsidR="00C00F2B" w:rsidRDefault="00C00F2B" w:rsidP="00C00F2B">
                  <w:pPr>
                    <w:pStyle w:val="Descripcin"/>
                  </w:pPr>
                  <w:bookmarkStart w:id="77" w:name="_Ref136277260"/>
                  <w:bookmarkStart w:id="78" w:name="_Toc136277243"/>
                  <w:r>
                    <w:t xml:space="preserve">Fig </w:t>
                  </w:r>
                  <w:r>
                    <w:fldChar w:fldCharType="begin"/>
                  </w:r>
                  <w:r>
                    <w:instrText xml:space="preserve"> SEQ Fig \* ARABIC </w:instrText>
                  </w:r>
                  <w:r>
                    <w:fldChar w:fldCharType="separate"/>
                  </w:r>
                  <w:r>
                    <w:rPr>
                      <w:noProof/>
                    </w:rPr>
                    <w:t>14</w:t>
                  </w:r>
                  <w:r>
                    <w:fldChar w:fldCharType="end"/>
                  </w:r>
                  <w:bookmarkEnd w:id="77"/>
                  <w:r w:rsidRPr="00C00F2B">
                    <w:t>. Boxplot graph global measures. FA Layers. With and without SVD</w:t>
                  </w:r>
                  <w:r>
                    <w:t>.</w:t>
                  </w:r>
                  <w:bookmarkEnd w:id="78"/>
                </w:p>
                <w:p w14:paraId="4577AF82" w14:textId="58C6C411" w:rsidR="00A31C08" w:rsidRPr="00216913" w:rsidRDefault="00A31C08" w:rsidP="00A31C08">
                  <w:pPr>
                    <w:pStyle w:val="tablagrafica"/>
                  </w:pPr>
                  <w:r w:rsidRPr="00A31C08">
                    <w:t>In a) we see how the transitivity and density measures show no differences between groups, modularity only minimal differences. The rest of the measures do, at least visually, exhibit differences.</w:t>
                  </w:r>
                  <w:r w:rsidR="00C00F2B">
                    <w:t xml:space="preserve"> </w:t>
                  </w:r>
                  <w:r w:rsidRPr="00A31C08">
                    <w:t>On the other hand, in b) we see how these differences are smoothed or even disappear, especially in the case of efficiency and mean path</w:t>
                  </w:r>
                  <w:r w:rsidR="005217A9">
                    <w:t xml:space="preserve"> length</w:t>
                  </w:r>
                  <w:r w:rsidRPr="00A31C08">
                    <w:t>. Note how in the case of strength, the boxes visually show differences but the mean is basically the same.</w:t>
                  </w:r>
                </w:p>
                <w:p w14:paraId="210FE2AA" w14:textId="1B94D6E9" w:rsidR="00C00F2B" w:rsidRPr="00C00F2B" w:rsidRDefault="00C00F2B" w:rsidP="00A31C08">
                  <w:pPr>
                    <w:pStyle w:val="tablagrafica"/>
                  </w:pPr>
                </w:p>
              </w:txbxContent>
            </v:textbox>
            <w10:wrap type="square"/>
          </v:shape>
        </w:pict>
      </w:r>
      <w:r w:rsidR="00C00F2B">
        <w:rPr>
          <w:noProof/>
        </w:rPr>
        <w:drawing>
          <wp:anchor distT="0" distB="0" distL="114300" distR="114300" simplePos="0" relativeHeight="251656192" behindDoc="0" locked="0" layoutInCell="1" allowOverlap="1" wp14:anchorId="15604770" wp14:editId="60C15F25">
            <wp:simplePos x="0" y="0"/>
            <wp:positionH relativeFrom="column">
              <wp:posOffset>-772325</wp:posOffset>
            </wp:positionH>
            <wp:positionV relativeFrom="paragraph">
              <wp:posOffset>803275</wp:posOffset>
            </wp:positionV>
            <wp:extent cx="5400040" cy="3780155"/>
            <wp:effectExtent l="0" t="0" r="0" b="0"/>
            <wp:wrapSquare wrapText="bothSides"/>
            <wp:docPr id="1502785809" name="Imagen 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85809" name="Imagen 2" descr="Gráfico, Gráfico de cajas y bigotes&#10;&#10;Descripción generada automáticament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anchor>
        </w:drawing>
      </w:r>
      <w:r>
        <w:rPr>
          <w:noProof/>
        </w:rPr>
        <w:pict w14:anchorId="62AE7C92">
          <v:shape id="_x0000_s2058" type="#_x0000_t202" style="position:absolute;left:0;text-align:left;margin-left:247.8pt;margin-top:-12.4pt;width:163.4pt;height:35.05pt;z-index:251677184;mso-position-horizontal-relative:text;mso-position-vertical-relative:text" stroked="f">
            <v:textbox style="mso-next-textbox:#_x0000_s2058">
              <w:txbxContent>
                <w:p w14:paraId="70B11A5D" w14:textId="784A2A50" w:rsidR="00C00F2B" w:rsidRPr="00C00F2B" w:rsidRDefault="00C00F2B" w:rsidP="00C00F2B">
                  <w:pPr>
                    <w:jc w:val="center"/>
                    <w:rPr>
                      <w:b/>
                      <w:bCs/>
                      <w:sz w:val="36"/>
                      <w:szCs w:val="36"/>
                      <w:lang w:val="es-ES"/>
                    </w:rPr>
                  </w:pPr>
                  <w:r w:rsidRPr="00C00F2B">
                    <w:rPr>
                      <w:b/>
                      <w:bCs/>
                      <w:sz w:val="36"/>
                      <w:szCs w:val="36"/>
                      <w:lang w:val="es-ES"/>
                    </w:rPr>
                    <w:t>FA LAYER</w:t>
                  </w:r>
                </w:p>
              </w:txbxContent>
            </v:textbox>
          </v:shape>
        </w:pict>
      </w:r>
      <w:r>
        <w:rPr>
          <w:noProof/>
        </w:rPr>
        <w:pict w14:anchorId="246C5F51">
          <v:shape id="_x0000_s2057" type="#_x0000_t202" style="position:absolute;left:0;text-align:left;margin-left:386.9pt;margin-top:38.3pt;width:336.2pt;height:26.95pt;z-index:251676160;mso-position-horizontal-relative:text;mso-position-vertical-relative:text" stroked="f">
            <v:textbox style="mso-next-textbox:#_x0000_s2057">
              <w:txbxContent>
                <w:p w14:paraId="2C1FB90C" w14:textId="164CD0DD" w:rsidR="00C00F2B" w:rsidRPr="00C00F2B" w:rsidRDefault="00C00F2B" w:rsidP="00C00F2B">
                  <w:pPr>
                    <w:pStyle w:val="Prrafodelista"/>
                    <w:numPr>
                      <w:ilvl w:val="0"/>
                      <w:numId w:val="15"/>
                    </w:numPr>
                    <w:rPr>
                      <w:lang w:val="es-ES"/>
                    </w:rPr>
                  </w:pPr>
                  <w:r>
                    <w:rPr>
                      <w:lang w:val="es-ES"/>
                    </w:rPr>
                    <w:t>SVD NORMALIZATION</w:t>
                  </w:r>
                </w:p>
              </w:txbxContent>
            </v:textbox>
          </v:shape>
        </w:pict>
      </w:r>
      <w:r>
        <w:rPr>
          <w:noProof/>
        </w:rPr>
        <w:pict w14:anchorId="246C5F51">
          <v:shape id="_x0000_s2056" type="#_x0000_t202" style="position:absolute;left:0;text-align:left;margin-left:.5pt;margin-top:38.3pt;width:336.2pt;height:26.95pt;z-index:251675136;mso-position-horizontal-relative:text;mso-position-vertical-relative:text" stroked="f">
            <v:textbox style="mso-next-textbox:#_x0000_s2056">
              <w:txbxContent>
                <w:p w14:paraId="234BF563" w14:textId="7453081E" w:rsidR="00C00F2B" w:rsidRPr="00C00F2B" w:rsidRDefault="00C00F2B" w:rsidP="00C00F2B">
                  <w:pPr>
                    <w:pStyle w:val="Prrafodelista"/>
                    <w:numPr>
                      <w:ilvl w:val="0"/>
                      <w:numId w:val="15"/>
                    </w:numPr>
                    <w:rPr>
                      <w:lang w:val="es-ES"/>
                    </w:rPr>
                  </w:pPr>
                  <w:r>
                    <w:rPr>
                      <w:lang w:val="es-ES"/>
                    </w:rPr>
                    <w:t>WITHOUT SVD NORMALIZATION</w:t>
                  </w:r>
                </w:p>
              </w:txbxContent>
            </v:textbox>
          </v:shape>
        </w:pict>
      </w:r>
      <w:r w:rsidR="00987DFA">
        <w:rPr>
          <w:noProof/>
        </w:rPr>
        <w:drawing>
          <wp:anchor distT="0" distB="0" distL="114300" distR="114300" simplePos="0" relativeHeight="251669504" behindDoc="0" locked="0" layoutInCell="1" allowOverlap="1" wp14:anchorId="282755D1" wp14:editId="34B18EA2">
            <wp:simplePos x="0" y="0"/>
            <wp:positionH relativeFrom="column">
              <wp:posOffset>4601403</wp:posOffset>
            </wp:positionH>
            <wp:positionV relativeFrom="paragraph">
              <wp:posOffset>828040</wp:posOffset>
            </wp:positionV>
            <wp:extent cx="5180330" cy="3625215"/>
            <wp:effectExtent l="0" t="0" r="0" b="0"/>
            <wp:wrapSquare wrapText="bothSides"/>
            <wp:docPr id="1990155418" name="Imagen 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55418" name="Imagen 3" descr="Gráfico, Gráfico de cajas y bigotes&#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80330" cy="3625215"/>
                    </a:xfrm>
                    <a:prstGeom prst="rect">
                      <a:avLst/>
                    </a:prstGeom>
                  </pic:spPr>
                </pic:pic>
              </a:graphicData>
            </a:graphic>
            <wp14:sizeRelH relativeFrom="margin">
              <wp14:pctWidth>0</wp14:pctWidth>
            </wp14:sizeRelH>
            <wp14:sizeRelV relativeFrom="margin">
              <wp14:pctHeight>0</wp14:pctHeight>
            </wp14:sizeRelV>
          </wp:anchor>
        </w:drawing>
      </w:r>
    </w:p>
    <w:bookmarkEnd w:id="76"/>
    <w:p w14:paraId="36020822" w14:textId="6DF2A792" w:rsidR="00A31C08" w:rsidRDefault="00000000" w:rsidP="00A31C08">
      <w:pPr>
        <w:sectPr w:rsidR="00A31C08" w:rsidSect="00987DFA">
          <w:pgSz w:w="16838" w:h="11906" w:orient="landscape"/>
          <w:pgMar w:top="1701" w:right="1418" w:bottom="1701" w:left="1418" w:header="709" w:footer="709" w:gutter="0"/>
          <w:cols w:space="708"/>
          <w:titlePg/>
          <w:docGrid w:linePitch="360"/>
        </w:sectPr>
      </w:pPr>
      <w:r>
        <w:rPr>
          <w:noProof/>
        </w:rPr>
        <w:lastRenderedPageBreak/>
        <w:pict w14:anchorId="305646C6">
          <v:shape id="_x0000_s2063" type="#_x0000_t202" style="position:absolute;left:0;text-align:left;margin-left:-42.15pt;margin-top:361.4pt;width:800.45pt;height:43.6pt;z-index:251686400;mso-position-horizontal-relative:text;mso-position-vertical-relative:text" stroked="f">
            <v:textbox inset="0,0,0,0">
              <w:txbxContent>
                <w:p w14:paraId="123CC727" w14:textId="7E08A814" w:rsidR="00A31C08" w:rsidRDefault="00A31C08" w:rsidP="00A31C08">
                  <w:pPr>
                    <w:pStyle w:val="Descripcin"/>
                  </w:pPr>
                  <w:bookmarkStart w:id="79" w:name="_Ref136277263"/>
                  <w:bookmarkStart w:id="80" w:name="_Toc136277244"/>
                  <w:r>
                    <w:t xml:space="preserve">Fig </w:t>
                  </w:r>
                  <w:r>
                    <w:fldChar w:fldCharType="begin"/>
                  </w:r>
                  <w:r>
                    <w:instrText xml:space="preserve"> SEQ Fig \* ARABIC </w:instrText>
                  </w:r>
                  <w:r>
                    <w:fldChar w:fldCharType="separate"/>
                  </w:r>
                  <w:r>
                    <w:rPr>
                      <w:noProof/>
                    </w:rPr>
                    <w:t>15</w:t>
                  </w:r>
                  <w:r>
                    <w:fldChar w:fldCharType="end"/>
                  </w:r>
                  <w:bookmarkEnd w:id="79"/>
                  <w:r w:rsidRPr="00C00F2B">
                    <w:t xml:space="preserve">. Boxplot graph global measures. </w:t>
                  </w:r>
                  <w:r w:rsidR="005217A9">
                    <w:t>GM</w:t>
                  </w:r>
                  <w:r w:rsidRPr="00C00F2B">
                    <w:t xml:space="preserve"> Layers. With and without SVD</w:t>
                  </w:r>
                  <w:r>
                    <w:t>.</w:t>
                  </w:r>
                  <w:bookmarkEnd w:id="80"/>
                </w:p>
                <w:p w14:paraId="5A9D5B52" w14:textId="724215D8" w:rsidR="00A31C08" w:rsidRPr="00C00F2B" w:rsidRDefault="005217A9" w:rsidP="00A31C08">
                  <w:pPr>
                    <w:pStyle w:val="tablagrafica"/>
                  </w:pPr>
                  <w:r>
                    <w:t>In the case of GM layers we see no differences between groups in either case.</w:t>
                  </w:r>
                </w:p>
              </w:txbxContent>
            </v:textbox>
            <w10:wrap type="square"/>
          </v:shape>
        </w:pict>
      </w:r>
      <w:r w:rsidR="00A31C08">
        <w:rPr>
          <w:noProof/>
        </w:rPr>
        <w:drawing>
          <wp:anchor distT="0" distB="0" distL="114300" distR="114300" simplePos="0" relativeHeight="251674624" behindDoc="0" locked="0" layoutInCell="1" allowOverlap="1" wp14:anchorId="783528AD" wp14:editId="7554A72C">
            <wp:simplePos x="0" y="0"/>
            <wp:positionH relativeFrom="column">
              <wp:posOffset>4602480</wp:posOffset>
            </wp:positionH>
            <wp:positionV relativeFrom="paragraph">
              <wp:posOffset>828040</wp:posOffset>
            </wp:positionV>
            <wp:extent cx="5178425" cy="3625215"/>
            <wp:effectExtent l="0" t="0" r="0" b="0"/>
            <wp:wrapSquare wrapText="bothSides"/>
            <wp:docPr id="1623638431" name="Imagen 1623638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38431" name="Imagen 16236384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sidR="00A31C08">
        <w:rPr>
          <w:noProof/>
        </w:rPr>
        <w:drawing>
          <wp:anchor distT="0" distB="0" distL="114300" distR="114300" simplePos="0" relativeHeight="251672576" behindDoc="0" locked="0" layoutInCell="1" allowOverlap="1" wp14:anchorId="06FEC2AB" wp14:editId="327DC463">
            <wp:simplePos x="0" y="0"/>
            <wp:positionH relativeFrom="column">
              <wp:posOffset>-773430</wp:posOffset>
            </wp:positionH>
            <wp:positionV relativeFrom="paragraph">
              <wp:posOffset>803910</wp:posOffset>
            </wp:positionV>
            <wp:extent cx="5400040" cy="3779520"/>
            <wp:effectExtent l="0" t="0" r="0" b="0"/>
            <wp:wrapSquare wrapText="bothSides"/>
            <wp:docPr id="1160235305" name="Imagen 11602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5305" name="Imagen 116023530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Pr>
          <w:noProof/>
        </w:rPr>
        <w:pict w14:anchorId="78E5F9FC">
          <v:shape id="_x0000_s2062" type="#_x0000_t202" style="position:absolute;left:0;text-align:left;margin-left:247.8pt;margin-top:-12.4pt;width:163.4pt;height:35.05pt;z-index:251685376;mso-position-horizontal-relative:text;mso-position-vertical-relative:text" stroked="f">
            <v:textbox>
              <w:txbxContent>
                <w:p w14:paraId="6839595F" w14:textId="24DFAE6D" w:rsidR="00A31C08" w:rsidRPr="00C00F2B" w:rsidRDefault="00A31C08" w:rsidP="00A31C08">
                  <w:pPr>
                    <w:jc w:val="center"/>
                    <w:rPr>
                      <w:b/>
                      <w:bCs/>
                      <w:sz w:val="36"/>
                      <w:szCs w:val="36"/>
                      <w:lang w:val="es-ES"/>
                    </w:rPr>
                  </w:pPr>
                  <w:r>
                    <w:rPr>
                      <w:b/>
                      <w:bCs/>
                      <w:sz w:val="36"/>
                      <w:szCs w:val="36"/>
                      <w:lang w:val="es-ES"/>
                    </w:rPr>
                    <w:t>GM</w:t>
                  </w:r>
                  <w:r w:rsidRPr="00C00F2B">
                    <w:rPr>
                      <w:b/>
                      <w:bCs/>
                      <w:sz w:val="36"/>
                      <w:szCs w:val="36"/>
                      <w:lang w:val="es-ES"/>
                    </w:rPr>
                    <w:t xml:space="preserve"> LAYER</w:t>
                  </w:r>
                </w:p>
              </w:txbxContent>
            </v:textbox>
          </v:shape>
        </w:pict>
      </w:r>
      <w:r>
        <w:rPr>
          <w:noProof/>
        </w:rPr>
        <w:pict w14:anchorId="29B43382">
          <v:shape id="_x0000_s2061" type="#_x0000_t202" style="position:absolute;left:0;text-align:left;margin-left:386.9pt;margin-top:38.3pt;width:336.2pt;height:26.95pt;z-index:251684352;mso-position-horizontal-relative:text;mso-position-vertical-relative:text" stroked="f">
            <v:textbox>
              <w:txbxContent>
                <w:p w14:paraId="0C78474B" w14:textId="416510DD" w:rsidR="00A31C08" w:rsidRPr="00C00F2B" w:rsidRDefault="00A31C08" w:rsidP="00A31C08">
                  <w:pPr>
                    <w:pStyle w:val="Prrafodelista"/>
                    <w:numPr>
                      <w:ilvl w:val="0"/>
                      <w:numId w:val="17"/>
                    </w:numPr>
                    <w:rPr>
                      <w:lang w:val="es-ES"/>
                    </w:rPr>
                  </w:pPr>
                  <w:r>
                    <w:rPr>
                      <w:lang w:val="es-ES"/>
                    </w:rPr>
                    <w:t>SVD NORMALIZATION</w:t>
                  </w:r>
                </w:p>
              </w:txbxContent>
            </v:textbox>
          </v:shape>
        </w:pict>
      </w:r>
      <w:r>
        <w:rPr>
          <w:noProof/>
        </w:rPr>
        <w:pict w14:anchorId="0128B88E">
          <v:shape id="_x0000_s2060" type="#_x0000_t202" style="position:absolute;left:0;text-align:left;margin-left:.5pt;margin-top:38.3pt;width:336.2pt;height:26.95pt;z-index:251683328;mso-position-horizontal-relative:text;mso-position-vertical-relative:text" stroked="f">
            <v:textbox>
              <w:txbxContent>
                <w:p w14:paraId="0FFF3DC3" w14:textId="39BD10DF" w:rsidR="00A31C08" w:rsidRPr="00A31C08" w:rsidRDefault="00A31C08" w:rsidP="00A31C08">
                  <w:pPr>
                    <w:pStyle w:val="Prrafodelista"/>
                    <w:numPr>
                      <w:ilvl w:val="0"/>
                      <w:numId w:val="16"/>
                    </w:numPr>
                    <w:rPr>
                      <w:lang w:val="es-ES"/>
                    </w:rPr>
                  </w:pPr>
                  <w:r w:rsidRPr="00A31C08">
                    <w:rPr>
                      <w:lang w:val="es-ES"/>
                    </w:rPr>
                    <w:t>WITHOUT SVD NORMALIZATION</w:t>
                  </w:r>
                </w:p>
              </w:txbxContent>
            </v:textbox>
          </v:shape>
        </w:pict>
      </w:r>
    </w:p>
    <w:p w14:paraId="644A4773" w14:textId="29B6AFCD" w:rsidR="005217A9" w:rsidRDefault="005217A9" w:rsidP="005217A9">
      <w:pPr>
        <w:sectPr w:rsidR="005217A9" w:rsidSect="00987DFA">
          <w:pgSz w:w="16838" w:h="11906" w:orient="landscape"/>
          <w:pgMar w:top="1701" w:right="1418" w:bottom="1701" w:left="1418" w:header="709" w:footer="709" w:gutter="0"/>
          <w:cols w:space="708"/>
          <w:titlePg/>
          <w:docGrid w:linePitch="360"/>
        </w:sectPr>
      </w:pPr>
      <w:r>
        <w:rPr>
          <w:noProof/>
        </w:rPr>
        <w:lastRenderedPageBreak/>
        <w:drawing>
          <wp:anchor distT="0" distB="0" distL="114300" distR="114300" simplePos="0" relativeHeight="251677696" behindDoc="0" locked="0" layoutInCell="1" allowOverlap="1" wp14:anchorId="576839E5" wp14:editId="60831DBE">
            <wp:simplePos x="0" y="0"/>
            <wp:positionH relativeFrom="column">
              <wp:posOffset>4602480</wp:posOffset>
            </wp:positionH>
            <wp:positionV relativeFrom="paragraph">
              <wp:posOffset>828040</wp:posOffset>
            </wp:positionV>
            <wp:extent cx="5178425" cy="3625215"/>
            <wp:effectExtent l="0" t="0" r="0" b="0"/>
            <wp:wrapSquare wrapText="bothSides"/>
            <wp:docPr id="2034994066" name="Imagen 2034994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94066" name="Imagen 203499406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0" locked="0" layoutInCell="1" allowOverlap="1" wp14:anchorId="10A3FB5E" wp14:editId="39A4462B">
            <wp:simplePos x="0" y="0"/>
            <wp:positionH relativeFrom="column">
              <wp:posOffset>-773430</wp:posOffset>
            </wp:positionH>
            <wp:positionV relativeFrom="paragraph">
              <wp:posOffset>803910</wp:posOffset>
            </wp:positionV>
            <wp:extent cx="5400040" cy="3779520"/>
            <wp:effectExtent l="0" t="0" r="0" b="0"/>
            <wp:wrapSquare wrapText="bothSides"/>
            <wp:docPr id="1075368232" name="Imagen 107536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68232" name="Imagen 10753682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sidR="00000000">
        <w:rPr>
          <w:noProof/>
        </w:rPr>
        <w:pict w14:anchorId="11138C78">
          <v:shape id="_x0000_s2067" type="#_x0000_t202" style="position:absolute;left:0;text-align:left;margin-left:-42.15pt;margin-top:361.4pt;width:800.45pt;height:61.75pt;z-index:251693568;mso-position-horizontal-relative:text;mso-position-vertical-relative:text" stroked="f">
            <v:textbox inset="0,0,0,0">
              <w:txbxContent>
                <w:p w14:paraId="7FF1E5D3" w14:textId="3FD59A78" w:rsidR="005217A9" w:rsidRDefault="005217A9" w:rsidP="005217A9">
                  <w:pPr>
                    <w:pStyle w:val="Descripcin"/>
                  </w:pPr>
                  <w:bookmarkStart w:id="81" w:name="_Ref136277266"/>
                  <w:bookmarkStart w:id="82" w:name="_Toc136277245"/>
                  <w:r>
                    <w:t xml:space="preserve">Fig </w:t>
                  </w:r>
                  <w:r>
                    <w:fldChar w:fldCharType="begin"/>
                  </w:r>
                  <w:r>
                    <w:instrText xml:space="preserve"> SEQ Fig \* ARABIC </w:instrText>
                  </w:r>
                  <w:r>
                    <w:fldChar w:fldCharType="separate"/>
                  </w:r>
                  <w:r>
                    <w:rPr>
                      <w:noProof/>
                    </w:rPr>
                    <w:t>16</w:t>
                  </w:r>
                  <w:r>
                    <w:fldChar w:fldCharType="end"/>
                  </w:r>
                  <w:bookmarkEnd w:id="81"/>
                  <w:r w:rsidRPr="00C00F2B">
                    <w:t xml:space="preserve">. Boxplot graph global measures. </w:t>
                  </w:r>
                  <w:r>
                    <w:t>fMRI</w:t>
                  </w:r>
                  <w:r w:rsidRPr="00C00F2B">
                    <w:t xml:space="preserve"> Layers. With and without SVD</w:t>
                  </w:r>
                  <w:r>
                    <w:t>.</w:t>
                  </w:r>
                  <w:bookmarkEnd w:id="82"/>
                </w:p>
                <w:p w14:paraId="7EEEE0A6" w14:textId="2A14D2DF" w:rsidR="005217A9" w:rsidRPr="00C00F2B" w:rsidRDefault="005217A9" w:rsidP="005217A9">
                  <w:pPr>
                    <w:pStyle w:val="tablagrafica"/>
                  </w:pPr>
                  <w:r w:rsidRPr="005217A9">
                    <w:t>In this case we can see how the opposite happens to the FA layer, the differences between groups are greater in b), especially in the case of efficiency, mean path</w:t>
                  </w:r>
                  <w:r>
                    <w:t xml:space="preserve"> length</w:t>
                  </w:r>
                  <w:r w:rsidRPr="005217A9">
                    <w:t xml:space="preserve"> and strength.</w:t>
                  </w:r>
                </w:p>
              </w:txbxContent>
            </v:textbox>
            <w10:wrap type="square"/>
          </v:shape>
        </w:pict>
      </w:r>
      <w:r w:rsidR="00000000">
        <w:rPr>
          <w:noProof/>
        </w:rPr>
        <w:pict w14:anchorId="360097F5">
          <v:shape id="_x0000_s2066" type="#_x0000_t202" style="position:absolute;left:0;text-align:left;margin-left:247.8pt;margin-top:-12.4pt;width:163.4pt;height:35.05pt;z-index:251692544;mso-position-horizontal-relative:text;mso-position-vertical-relative:text" stroked="f">
            <v:textbox>
              <w:txbxContent>
                <w:p w14:paraId="3AB79C7E" w14:textId="5E7877DA" w:rsidR="005217A9" w:rsidRPr="00C00F2B" w:rsidRDefault="005217A9" w:rsidP="005217A9">
                  <w:pPr>
                    <w:jc w:val="center"/>
                    <w:rPr>
                      <w:b/>
                      <w:bCs/>
                      <w:sz w:val="36"/>
                      <w:szCs w:val="36"/>
                      <w:lang w:val="es-ES"/>
                    </w:rPr>
                  </w:pPr>
                  <w:proofErr w:type="spellStart"/>
                  <w:r>
                    <w:rPr>
                      <w:b/>
                      <w:bCs/>
                      <w:sz w:val="36"/>
                      <w:szCs w:val="36"/>
                      <w:lang w:val="es-ES"/>
                    </w:rPr>
                    <w:t>fMRI</w:t>
                  </w:r>
                  <w:proofErr w:type="spellEnd"/>
                  <w:r w:rsidRPr="00C00F2B">
                    <w:rPr>
                      <w:b/>
                      <w:bCs/>
                      <w:sz w:val="36"/>
                      <w:szCs w:val="36"/>
                      <w:lang w:val="es-ES"/>
                    </w:rPr>
                    <w:t xml:space="preserve"> LAYER</w:t>
                  </w:r>
                </w:p>
              </w:txbxContent>
            </v:textbox>
          </v:shape>
        </w:pict>
      </w:r>
      <w:r w:rsidR="00000000">
        <w:rPr>
          <w:noProof/>
        </w:rPr>
        <w:pict w14:anchorId="4FD26CF7">
          <v:shape id="_x0000_s2065" type="#_x0000_t202" style="position:absolute;left:0;text-align:left;margin-left:386.9pt;margin-top:38.3pt;width:336.2pt;height:26.95pt;z-index:251691520;mso-position-horizontal-relative:text;mso-position-vertical-relative:text" stroked="f">
            <v:textbox>
              <w:txbxContent>
                <w:p w14:paraId="381BDFB3" w14:textId="4CAA1A58" w:rsidR="005217A9" w:rsidRPr="005217A9" w:rsidRDefault="005217A9" w:rsidP="005217A9">
                  <w:pPr>
                    <w:pStyle w:val="Prrafodelista"/>
                    <w:numPr>
                      <w:ilvl w:val="0"/>
                      <w:numId w:val="19"/>
                    </w:numPr>
                    <w:rPr>
                      <w:lang w:val="es-ES"/>
                    </w:rPr>
                  </w:pPr>
                  <w:r w:rsidRPr="005217A9">
                    <w:rPr>
                      <w:lang w:val="es-ES"/>
                    </w:rPr>
                    <w:t>SVD NORMALIZATION</w:t>
                  </w:r>
                </w:p>
              </w:txbxContent>
            </v:textbox>
          </v:shape>
        </w:pict>
      </w:r>
      <w:r w:rsidR="00000000">
        <w:rPr>
          <w:noProof/>
        </w:rPr>
        <w:pict w14:anchorId="56AB2D33">
          <v:shape id="_x0000_s2064" type="#_x0000_t202" style="position:absolute;left:0;text-align:left;margin-left:.5pt;margin-top:38.3pt;width:336.2pt;height:26.95pt;z-index:251690496;mso-position-horizontal-relative:text;mso-position-vertical-relative:text" stroked="f">
            <v:textbox>
              <w:txbxContent>
                <w:p w14:paraId="5CAD9FF3" w14:textId="27DBEBFE" w:rsidR="005217A9" w:rsidRPr="005217A9" w:rsidRDefault="005217A9" w:rsidP="005217A9">
                  <w:pPr>
                    <w:pStyle w:val="Prrafodelista"/>
                    <w:numPr>
                      <w:ilvl w:val="0"/>
                      <w:numId w:val="18"/>
                    </w:numPr>
                    <w:rPr>
                      <w:lang w:val="es-ES"/>
                    </w:rPr>
                  </w:pPr>
                  <w:r w:rsidRPr="005217A9">
                    <w:rPr>
                      <w:lang w:val="es-ES"/>
                    </w:rPr>
                    <w:t>WITHOUT SVD NORMALIZATION</w:t>
                  </w:r>
                </w:p>
              </w:txbxContent>
            </v:textbox>
          </v:shape>
        </w:pict>
      </w:r>
    </w:p>
    <w:p w14:paraId="72529617" w14:textId="77777777" w:rsidR="00A31C08" w:rsidRDefault="00A31C08" w:rsidP="00216913">
      <w:pPr>
        <w:rPr>
          <w:color w:val="44546A" w:themeColor="text2"/>
          <w:sz w:val="18"/>
          <w:szCs w:val="18"/>
        </w:rPr>
      </w:pPr>
    </w:p>
    <w:p w14:paraId="076F462F" w14:textId="069AB769" w:rsidR="00A31C08" w:rsidRDefault="00DA58C5" w:rsidP="00DA58C5">
      <w:pPr>
        <w:pStyle w:val="Ttulo4"/>
      </w:pPr>
      <w:r>
        <w:t>Statistical differences between global measures</w:t>
      </w:r>
    </w:p>
    <w:p w14:paraId="1D70D3FB" w14:textId="244A2A3D" w:rsidR="00DA58C5" w:rsidRDefault="00DA58C5" w:rsidP="007C730B">
      <w:r>
        <w:t xml:space="preserve">Once we have </w:t>
      </w:r>
      <w:r w:rsidR="0028799F">
        <w:t>conducted statistical test on our global measures we obtain results shown in table xxx (we only show measures with p &lt; 0.05 for brevity reasons</w:t>
      </w:r>
      <w:r w:rsidR="007C730B">
        <w:t>)</w:t>
      </w:r>
      <w:r w:rsidR="0028799F">
        <w:t>.</w:t>
      </w:r>
    </w:p>
    <w:tbl>
      <w:tblPr>
        <w:tblW w:w="8653" w:type="dxa"/>
        <w:tblInd w:w="70" w:type="dxa"/>
        <w:tblCellMar>
          <w:left w:w="70" w:type="dxa"/>
          <w:right w:w="70" w:type="dxa"/>
        </w:tblCellMar>
        <w:tblLook w:val="04A0" w:firstRow="1" w:lastRow="0" w:firstColumn="1" w:lastColumn="0" w:noHBand="0" w:noVBand="1"/>
      </w:tblPr>
      <w:tblGrid>
        <w:gridCol w:w="1367"/>
        <w:gridCol w:w="2734"/>
        <w:gridCol w:w="1546"/>
        <w:gridCol w:w="1503"/>
        <w:gridCol w:w="1503"/>
      </w:tblGrid>
      <w:tr w:rsidR="007C730B" w:rsidRPr="007C730B" w14:paraId="02D5751A" w14:textId="77777777" w:rsidTr="007C730B">
        <w:trPr>
          <w:trHeight w:val="317"/>
        </w:trPr>
        <w:tc>
          <w:tcPr>
            <w:tcW w:w="8653" w:type="dxa"/>
            <w:gridSpan w:val="5"/>
            <w:tcBorders>
              <w:top w:val="nil"/>
              <w:left w:val="nil"/>
              <w:bottom w:val="double" w:sz="6" w:space="0" w:color="auto"/>
              <w:right w:val="nil"/>
            </w:tcBorders>
            <w:shd w:val="clear" w:color="auto" w:fill="auto"/>
            <w:noWrap/>
            <w:vAlign w:val="center"/>
          </w:tcPr>
          <w:p w14:paraId="524381C0" w14:textId="16C02C2E" w:rsidR="007C730B" w:rsidRPr="007C730B" w:rsidRDefault="007C730B" w:rsidP="007C730B">
            <w:pPr>
              <w:spacing w:after="0" w:line="240" w:lineRule="auto"/>
              <w:jc w:val="center"/>
              <w:rPr>
                <w:rFonts w:ascii="Calibri" w:eastAsia="Times New Roman" w:hAnsi="Calibri" w:cs="Calibri"/>
                <w:b/>
                <w:bCs/>
                <w:color w:val="000000"/>
                <w:lang w:val="es-ES"/>
              </w:rPr>
            </w:pPr>
            <w:r w:rsidRPr="007C730B">
              <w:rPr>
                <w:rFonts w:ascii="Calibri" w:eastAsia="Times New Roman" w:hAnsi="Calibri" w:cs="Calibri"/>
                <w:b/>
                <w:bCs/>
                <w:color w:val="000000"/>
                <w:lang w:val="es-ES"/>
              </w:rPr>
              <w:t>WITHOUT  SVD N</w:t>
            </w:r>
            <w:r>
              <w:rPr>
                <w:rFonts w:ascii="Calibri" w:eastAsia="Times New Roman" w:hAnsi="Calibri" w:cs="Calibri"/>
                <w:b/>
                <w:bCs/>
                <w:color w:val="000000"/>
                <w:lang w:val="es-ES"/>
              </w:rPr>
              <w:t>O</w:t>
            </w:r>
            <w:r w:rsidRPr="007C730B">
              <w:rPr>
                <w:rFonts w:ascii="Calibri" w:eastAsia="Times New Roman" w:hAnsi="Calibri" w:cs="Calibri"/>
                <w:b/>
                <w:bCs/>
                <w:color w:val="000000"/>
                <w:lang w:val="es-ES"/>
              </w:rPr>
              <w:t>MALIZATION</w:t>
            </w:r>
          </w:p>
        </w:tc>
      </w:tr>
      <w:tr w:rsidR="007C730B" w:rsidRPr="007C730B" w14:paraId="6632AE2E" w14:textId="77777777" w:rsidTr="007C730B">
        <w:trPr>
          <w:trHeight w:val="317"/>
        </w:trPr>
        <w:tc>
          <w:tcPr>
            <w:tcW w:w="1367" w:type="dxa"/>
            <w:tcBorders>
              <w:top w:val="nil"/>
              <w:left w:val="nil"/>
              <w:bottom w:val="double" w:sz="6" w:space="0" w:color="auto"/>
              <w:right w:val="nil"/>
            </w:tcBorders>
            <w:shd w:val="clear" w:color="auto" w:fill="auto"/>
            <w:noWrap/>
            <w:vAlign w:val="center"/>
            <w:hideMark/>
          </w:tcPr>
          <w:p w14:paraId="4F57DE4C"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8F7D941"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546" w:type="dxa"/>
            <w:tcBorders>
              <w:top w:val="nil"/>
              <w:left w:val="nil"/>
              <w:bottom w:val="double" w:sz="6" w:space="0" w:color="auto"/>
              <w:right w:val="nil"/>
            </w:tcBorders>
            <w:shd w:val="clear" w:color="auto" w:fill="auto"/>
            <w:noWrap/>
            <w:vAlign w:val="bottom"/>
            <w:hideMark/>
          </w:tcPr>
          <w:p w14:paraId="5756960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503" w:type="dxa"/>
            <w:tcBorders>
              <w:top w:val="nil"/>
              <w:left w:val="nil"/>
              <w:bottom w:val="double" w:sz="6" w:space="0" w:color="auto"/>
              <w:right w:val="nil"/>
            </w:tcBorders>
            <w:shd w:val="clear" w:color="auto" w:fill="auto"/>
            <w:noWrap/>
            <w:vAlign w:val="bottom"/>
            <w:hideMark/>
          </w:tcPr>
          <w:p w14:paraId="2FC6C830"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503" w:type="dxa"/>
            <w:tcBorders>
              <w:top w:val="nil"/>
              <w:left w:val="nil"/>
              <w:bottom w:val="double" w:sz="6" w:space="0" w:color="auto"/>
              <w:right w:val="nil"/>
            </w:tcBorders>
            <w:shd w:val="clear" w:color="auto" w:fill="auto"/>
            <w:noWrap/>
            <w:vAlign w:val="bottom"/>
            <w:hideMark/>
          </w:tcPr>
          <w:p w14:paraId="77FAA90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2E5683AC" w14:textId="77777777" w:rsidTr="007C730B">
        <w:trPr>
          <w:trHeight w:val="332"/>
        </w:trPr>
        <w:tc>
          <w:tcPr>
            <w:tcW w:w="1367" w:type="dxa"/>
            <w:vMerge w:val="restart"/>
            <w:tcBorders>
              <w:top w:val="nil"/>
              <w:left w:val="nil"/>
              <w:bottom w:val="single" w:sz="8" w:space="0" w:color="000000"/>
              <w:right w:val="nil"/>
            </w:tcBorders>
            <w:shd w:val="clear" w:color="auto" w:fill="auto"/>
            <w:noWrap/>
            <w:vAlign w:val="center"/>
            <w:hideMark/>
          </w:tcPr>
          <w:p w14:paraId="41510FA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000000" w:fill="FCD5B4"/>
            <w:noWrap/>
            <w:vAlign w:val="bottom"/>
            <w:hideMark/>
          </w:tcPr>
          <w:p w14:paraId="5DD32814"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546" w:type="dxa"/>
            <w:tcBorders>
              <w:top w:val="nil"/>
              <w:left w:val="nil"/>
              <w:bottom w:val="single" w:sz="4" w:space="0" w:color="auto"/>
              <w:right w:val="nil"/>
            </w:tcBorders>
            <w:shd w:val="clear" w:color="auto" w:fill="auto"/>
            <w:noWrap/>
            <w:vAlign w:val="bottom"/>
            <w:hideMark/>
          </w:tcPr>
          <w:p w14:paraId="08B5650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82 ± 0.09</w:t>
            </w:r>
          </w:p>
        </w:tc>
        <w:tc>
          <w:tcPr>
            <w:tcW w:w="1503" w:type="dxa"/>
            <w:tcBorders>
              <w:top w:val="nil"/>
              <w:left w:val="nil"/>
              <w:bottom w:val="single" w:sz="4" w:space="0" w:color="auto"/>
              <w:right w:val="nil"/>
            </w:tcBorders>
            <w:shd w:val="clear" w:color="auto" w:fill="auto"/>
            <w:noWrap/>
            <w:vAlign w:val="bottom"/>
            <w:hideMark/>
          </w:tcPr>
          <w:p w14:paraId="31F093C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72 ± 0.1</w:t>
            </w:r>
          </w:p>
        </w:tc>
        <w:tc>
          <w:tcPr>
            <w:tcW w:w="1503" w:type="dxa"/>
            <w:tcBorders>
              <w:top w:val="nil"/>
              <w:left w:val="nil"/>
              <w:bottom w:val="single" w:sz="4" w:space="0" w:color="auto"/>
              <w:right w:val="nil"/>
            </w:tcBorders>
            <w:shd w:val="clear" w:color="auto" w:fill="auto"/>
            <w:noWrap/>
            <w:vAlign w:val="bottom"/>
            <w:hideMark/>
          </w:tcPr>
          <w:p w14:paraId="75613C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C654F94" w14:textId="77777777" w:rsidTr="007C730B">
        <w:trPr>
          <w:trHeight w:val="302"/>
        </w:trPr>
        <w:tc>
          <w:tcPr>
            <w:tcW w:w="1367" w:type="dxa"/>
            <w:vMerge/>
            <w:tcBorders>
              <w:top w:val="nil"/>
              <w:left w:val="nil"/>
              <w:bottom w:val="single" w:sz="8" w:space="0" w:color="000000"/>
              <w:right w:val="nil"/>
            </w:tcBorders>
            <w:vAlign w:val="center"/>
            <w:hideMark/>
          </w:tcPr>
          <w:p w14:paraId="480631EE"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30B64623"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5BAD7BE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56 ± 0.46</w:t>
            </w:r>
          </w:p>
        </w:tc>
        <w:tc>
          <w:tcPr>
            <w:tcW w:w="1503" w:type="dxa"/>
            <w:tcBorders>
              <w:top w:val="nil"/>
              <w:left w:val="nil"/>
              <w:bottom w:val="single" w:sz="4" w:space="0" w:color="auto"/>
              <w:right w:val="nil"/>
            </w:tcBorders>
            <w:shd w:val="clear" w:color="auto" w:fill="auto"/>
            <w:noWrap/>
            <w:vAlign w:val="bottom"/>
            <w:hideMark/>
          </w:tcPr>
          <w:p w14:paraId="297799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1 ± 0.46</w:t>
            </w:r>
          </w:p>
        </w:tc>
        <w:tc>
          <w:tcPr>
            <w:tcW w:w="1503" w:type="dxa"/>
            <w:tcBorders>
              <w:top w:val="nil"/>
              <w:left w:val="nil"/>
              <w:bottom w:val="single" w:sz="4" w:space="0" w:color="auto"/>
              <w:right w:val="nil"/>
            </w:tcBorders>
            <w:shd w:val="clear" w:color="auto" w:fill="auto"/>
            <w:noWrap/>
            <w:vAlign w:val="bottom"/>
            <w:hideMark/>
          </w:tcPr>
          <w:p w14:paraId="6C4D4BE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9</w:t>
            </w:r>
          </w:p>
        </w:tc>
      </w:tr>
      <w:tr w:rsidR="007C730B" w:rsidRPr="007C730B" w14:paraId="7DD949AF" w14:textId="77777777" w:rsidTr="007C730B">
        <w:trPr>
          <w:trHeight w:val="302"/>
        </w:trPr>
        <w:tc>
          <w:tcPr>
            <w:tcW w:w="1367" w:type="dxa"/>
            <w:vMerge/>
            <w:tcBorders>
              <w:top w:val="nil"/>
              <w:left w:val="nil"/>
              <w:bottom w:val="single" w:sz="8" w:space="0" w:color="000000"/>
              <w:right w:val="nil"/>
            </w:tcBorders>
            <w:vAlign w:val="center"/>
            <w:hideMark/>
          </w:tcPr>
          <w:p w14:paraId="05AAD462"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05A2719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43EBA9D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4 ± 0.07</w:t>
            </w:r>
          </w:p>
        </w:tc>
        <w:tc>
          <w:tcPr>
            <w:tcW w:w="1503" w:type="dxa"/>
            <w:tcBorders>
              <w:top w:val="nil"/>
              <w:left w:val="nil"/>
              <w:bottom w:val="single" w:sz="4" w:space="0" w:color="auto"/>
              <w:right w:val="nil"/>
            </w:tcBorders>
            <w:shd w:val="clear" w:color="auto" w:fill="auto"/>
            <w:noWrap/>
            <w:vAlign w:val="bottom"/>
            <w:hideMark/>
          </w:tcPr>
          <w:p w14:paraId="42DF284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 ± 0.06</w:t>
            </w:r>
          </w:p>
        </w:tc>
        <w:tc>
          <w:tcPr>
            <w:tcW w:w="1503" w:type="dxa"/>
            <w:tcBorders>
              <w:top w:val="nil"/>
              <w:left w:val="nil"/>
              <w:bottom w:val="single" w:sz="4" w:space="0" w:color="auto"/>
              <w:right w:val="nil"/>
            </w:tcBorders>
            <w:shd w:val="clear" w:color="auto" w:fill="auto"/>
            <w:noWrap/>
            <w:vAlign w:val="bottom"/>
            <w:hideMark/>
          </w:tcPr>
          <w:p w14:paraId="0618BB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7</w:t>
            </w:r>
          </w:p>
        </w:tc>
      </w:tr>
      <w:tr w:rsidR="007C730B" w:rsidRPr="007C730B" w14:paraId="2DDABD92" w14:textId="77777777" w:rsidTr="007C730B">
        <w:trPr>
          <w:trHeight w:val="317"/>
        </w:trPr>
        <w:tc>
          <w:tcPr>
            <w:tcW w:w="1367" w:type="dxa"/>
            <w:vMerge/>
            <w:tcBorders>
              <w:top w:val="nil"/>
              <w:left w:val="nil"/>
              <w:bottom w:val="single" w:sz="8" w:space="0" w:color="000000"/>
              <w:right w:val="nil"/>
            </w:tcBorders>
            <w:vAlign w:val="center"/>
            <w:hideMark/>
          </w:tcPr>
          <w:p w14:paraId="13ECA96D"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bottom"/>
            <w:hideMark/>
          </w:tcPr>
          <w:p w14:paraId="792C6EF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strength</w:t>
            </w:r>
          </w:p>
        </w:tc>
        <w:tc>
          <w:tcPr>
            <w:tcW w:w="1546" w:type="dxa"/>
            <w:tcBorders>
              <w:top w:val="nil"/>
              <w:left w:val="nil"/>
              <w:bottom w:val="single" w:sz="8" w:space="0" w:color="auto"/>
              <w:right w:val="nil"/>
            </w:tcBorders>
            <w:shd w:val="clear" w:color="auto" w:fill="auto"/>
            <w:noWrap/>
            <w:vAlign w:val="bottom"/>
            <w:hideMark/>
          </w:tcPr>
          <w:p w14:paraId="38AA1F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3.06 ± 1.13</w:t>
            </w:r>
          </w:p>
        </w:tc>
        <w:tc>
          <w:tcPr>
            <w:tcW w:w="1503" w:type="dxa"/>
            <w:tcBorders>
              <w:top w:val="nil"/>
              <w:left w:val="nil"/>
              <w:bottom w:val="single" w:sz="8" w:space="0" w:color="auto"/>
              <w:right w:val="nil"/>
            </w:tcBorders>
            <w:shd w:val="clear" w:color="auto" w:fill="auto"/>
            <w:noWrap/>
            <w:vAlign w:val="bottom"/>
            <w:hideMark/>
          </w:tcPr>
          <w:p w14:paraId="7174F7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1.42 ± 1.9</w:t>
            </w:r>
          </w:p>
        </w:tc>
        <w:tc>
          <w:tcPr>
            <w:tcW w:w="1503" w:type="dxa"/>
            <w:tcBorders>
              <w:top w:val="nil"/>
              <w:left w:val="nil"/>
              <w:bottom w:val="single" w:sz="8" w:space="0" w:color="auto"/>
              <w:right w:val="nil"/>
            </w:tcBorders>
            <w:shd w:val="clear" w:color="auto" w:fill="auto"/>
            <w:noWrap/>
            <w:vAlign w:val="bottom"/>
            <w:hideMark/>
          </w:tcPr>
          <w:p w14:paraId="2F4CBC2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9EBF19C" w14:textId="77777777" w:rsidTr="007C730B">
        <w:trPr>
          <w:trHeight w:val="302"/>
        </w:trPr>
        <w:tc>
          <w:tcPr>
            <w:tcW w:w="1367" w:type="dxa"/>
            <w:vMerge w:val="restart"/>
            <w:tcBorders>
              <w:top w:val="nil"/>
              <w:left w:val="nil"/>
              <w:bottom w:val="nil"/>
              <w:right w:val="nil"/>
            </w:tcBorders>
            <w:shd w:val="clear" w:color="auto" w:fill="auto"/>
            <w:noWrap/>
            <w:vAlign w:val="center"/>
            <w:hideMark/>
          </w:tcPr>
          <w:p w14:paraId="3BA7539F"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000000" w:fill="FCD5B4"/>
            <w:noWrap/>
            <w:vAlign w:val="bottom"/>
            <w:hideMark/>
          </w:tcPr>
          <w:p w14:paraId="1D3FBC7A"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312E534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34.12 ± 13.85</w:t>
            </w:r>
          </w:p>
        </w:tc>
        <w:tc>
          <w:tcPr>
            <w:tcW w:w="1503" w:type="dxa"/>
            <w:tcBorders>
              <w:top w:val="nil"/>
              <w:left w:val="nil"/>
              <w:bottom w:val="single" w:sz="4" w:space="0" w:color="auto"/>
              <w:right w:val="nil"/>
            </w:tcBorders>
            <w:shd w:val="clear" w:color="auto" w:fill="auto"/>
            <w:noWrap/>
            <w:vAlign w:val="bottom"/>
            <w:hideMark/>
          </w:tcPr>
          <w:p w14:paraId="593CFAF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64 ± 22.36</w:t>
            </w:r>
          </w:p>
        </w:tc>
        <w:tc>
          <w:tcPr>
            <w:tcW w:w="1503" w:type="dxa"/>
            <w:tcBorders>
              <w:top w:val="nil"/>
              <w:left w:val="nil"/>
              <w:bottom w:val="single" w:sz="4" w:space="0" w:color="auto"/>
              <w:right w:val="nil"/>
            </w:tcBorders>
            <w:shd w:val="clear" w:color="auto" w:fill="auto"/>
            <w:noWrap/>
            <w:vAlign w:val="bottom"/>
            <w:hideMark/>
          </w:tcPr>
          <w:p w14:paraId="1375D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8</w:t>
            </w:r>
          </w:p>
        </w:tc>
      </w:tr>
      <w:tr w:rsidR="007C730B" w:rsidRPr="007C730B" w14:paraId="7579C5AD" w14:textId="77777777" w:rsidTr="007C730B">
        <w:trPr>
          <w:trHeight w:val="302"/>
        </w:trPr>
        <w:tc>
          <w:tcPr>
            <w:tcW w:w="1367" w:type="dxa"/>
            <w:vMerge/>
            <w:tcBorders>
              <w:top w:val="nil"/>
              <w:left w:val="nil"/>
              <w:bottom w:val="nil"/>
              <w:right w:val="nil"/>
            </w:tcBorders>
            <w:vAlign w:val="center"/>
            <w:hideMark/>
          </w:tcPr>
          <w:p w14:paraId="5BA0B7B3"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3FB4398D"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0010A2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5 ± 0.02</w:t>
            </w:r>
          </w:p>
        </w:tc>
        <w:tc>
          <w:tcPr>
            <w:tcW w:w="1503" w:type="dxa"/>
            <w:tcBorders>
              <w:top w:val="nil"/>
              <w:left w:val="nil"/>
              <w:bottom w:val="single" w:sz="4" w:space="0" w:color="auto"/>
              <w:right w:val="nil"/>
            </w:tcBorders>
            <w:shd w:val="clear" w:color="auto" w:fill="auto"/>
            <w:noWrap/>
            <w:vAlign w:val="bottom"/>
            <w:hideMark/>
          </w:tcPr>
          <w:p w14:paraId="19425E6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2</w:t>
            </w:r>
          </w:p>
        </w:tc>
        <w:tc>
          <w:tcPr>
            <w:tcW w:w="1503" w:type="dxa"/>
            <w:tcBorders>
              <w:top w:val="nil"/>
              <w:left w:val="nil"/>
              <w:bottom w:val="single" w:sz="4" w:space="0" w:color="auto"/>
              <w:right w:val="nil"/>
            </w:tcBorders>
            <w:shd w:val="clear" w:color="auto" w:fill="auto"/>
            <w:noWrap/>
            <w:vAlign w:val="bottom"/>
            <w:hideMark/>
          </w:tcPr>
          <w:p w14:paraId="222B62C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1</w:t>
            </w:r>
          </w:p>
        </w:tc>
      </w:tr>
      <w:tr w:rsidR="007C730B" w:rsidRPr="007C730B" w14:paraId="54927F22" w14:textId="77777777" w:rsidTr="007C730B">
        <w:trPr>
          <w:trHeight w:val="302"/>
        </w:trPr>
        <w:tc>
          <w:tcPr>
            <w:tcW w:w="1367" w:type="dxa"/>
            <w:vMerge/>
            <w:tcBorders>
              <w:top w:val="nil"/>
              <w:left w:val="nil"/>
              <w:bottom w:val="nil"/>
              <w:right w:val="nil"/>
            </w:tcBorders>
            <w:vAlign w:val="center"/>
            <w:hideMark/>
          </w:tcPr>
          <w:p w14:paraId="5BA173DC"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5BE69C0E"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546" w:type="dxa"/>
            <w:tcBorders>
              <w:top w:val="nil"/>
              <w:left w:val="nil"/>
              <w:bottom w:val="single" w:sz="4" w:space="0" w:color="auto"/>
              <w:right w:val="nil"/>
            </w:tcBorders>
            <w:shd w:val="clear" w:color="auto" w:fill="auto"/>
            <w:noWrap/>
            <w:vAlign w:val="bottom"/>
            <w:hideMark/>
          </w:tcPr>
          <w:p w14:paraId="38FDBCD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nil"/>
              <w:left w:val="nil"/>
              <w:bottom w:val="single" w:sz="4" w:space="0" w:color="auto"/>
              <w:right w:val="nil"/>
            </w:tcBorders>
            <w:shd w:val="clear" w:color="auto" w:fill="auto"/>
            <w:noWrap/>
            <w:vAlign w:val="bottom"/>
            <w:hideMark/>
          </w:tcPr>
          <w:p w14:paraId="7941A82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nil"/>
              <w:left w:val="nil"/>
              <w:bottom w:val="single" w:sz="4" w:space="0" w:color="auto"/>
              <w:right w:val="nil"/>
            </w:tcBorders>
            <w:shd w:val="clear" w:color="auto" w:fill="auto"/>
            <w:noWrap/>
            <w:vAlign w:val="bottom"/>
            <w:hideMark/>
          </w:tcPr>
          <w:p w14:paraId="66DD58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46D45816" w14:textId="77777777" w:rsidTr="007C730B">
        <w:trPr>
          <w:trHeight w:val="302"/>
        </w:trPr>
        <w:tc>
          <w:tcPr>
            <w:tcW w:w="1367" w:type="dxa"/>
            <w:vMerge/>
            <w:tcBorders>
              <w:top w:val="nil"/>
              <w:left w:val="nil"/>
              <w:bottom w:val="nil"/>
              <w:right w:val="nil"/>
            </w:tcBorders>
            <w:vAlign w:val="center"/>
            <w:hideMark/>
          </w:tcPr>
          <w:p w14:paraId="1324156B"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single" w:sz="4" w:space="0" w:color="auto"/>
              <w:left w:val="nil"/>
              <w:bottom w:val="single" w:sz="4" w:space="0" w:color="auto"/>
              <w:right w:val="nil"/>
            </w:tcBorders>
            <w:shd w:val="clear" w:color="000000" w:fill="FCD5B4"/>
            <w:noWrap/>
            <w:vAlign w:val="bottom"/>
            <w:hideMark/>
          </w:tcPr>
          <w:p w14:paraId="6A566A1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546" w:type="dxa"/>
            <w:tcBorders>
              <w:top w:val="single" w:sz="4" w:space="0" w:color="auto"/>
              <w:left w:val="nil"/>
              <w:bottom w:val="single" w:sz="4" w:space="0" w:color="auto"/>
              <w:right w:val="nil"/>
            </w:tcBorders>
            <w:shd w:val="clear" w:color="auto" w:fill="auto"/>
            <w:noWrap/>
            <w:vAlign w:val="bottom"/>
            <w:hideMark/>
          </w:tcPr>
          <w:p w14:paraId="10309B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single" w:sz="4" w:space="0" w:color="auto"/>
              <w:left w:val="nil"/>
              <w:bottom w:val="single" w:sz="4" w:space="0" w:color="auto"/>
              <w:right w:val="nil"/>
            </w:tcBorders>
            <w:shd w:val="clear" w:color="auto" w:fill="auto"/>
            <w:noWrap/>
            <w:vAlign w:val="bottom"/>
            <w:hideMark/>
          </w:tcPr>
          <w:p w14:paraId="33B7DE2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single" w:sz="4" w:space="0" w:color="auto"/>
              <w:left w:val="nil"/>
              <w:bottom w:val="single" w:sz="4" w:space="0" w:color="auto"/>
              <w:right w:val="nil"/>
            </w:tcBorders>
            <w:shd w:val="clear" w:color="auto" w:fill="auto"/>
            <w:noWrap/>
            <w:vAlign w:val="bottom"/>
            <w:hideMark/>
          </w:tcPr>
          <w:p w14:paraId="2FD2D8CF"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6842BFE7" w14:textId="5220290C" w:rsidR="0028799F" w:rsidRPr="007C730B" w:rsidRDefault="007C730B" w:rsidP="007C730B">
      <w:pPr>
        <w:pStyle w:val="Descripcin"/>
      </w:pPr>
      <w:r w:rsidRPr="007C730B">
        <w:t xml:space="preserve">Table </w:t>
      </w:r>
      <w:r w:rsidRPr="007C730B">
        <w:fldChar w:fldCharType="begin"/>
      </w:r>
      <w:r w:rsidRPr="007C730B">
        <w:instrText xml:space="preserve"> SEQ Table \* ARABIC </w:instrText>
      </w:r>
      <w:r w:rsidRPr="007C730B">
        <w:fldChar w:fldCharType="separate"/>
      </w:r>
      <w:r w:rsidRPr="007C730B">
        <w:rPr>
          <w:noProof/>
        </w:rPr>
        <w:t>4</w:t>
      </w:r>
      <w:r w:rsidRPr="007C730B">
        <w:fldChar w:fldCharType="end"/>
      </w:r>
      <w:r w:rsidRPr="007C730B">
        <w:t>. Single layers results of statistical test. No SVD normalization</w:t>
      </w:r>
    </w:p>
    <w:p w14:paraId="57809485" w14:textId="77777777" w:rsidR="007C730B" w:rsidRDefault="007C730B" w:rsidP="00DA58C5"/>
    <w:tbl>
      <w:tblPr>
        <w:tblW w:w="9126" w:type="dxa"/>
        <w:tblInd w:w="70" w:type="dxa"/>
        <w:tblCellMar>
          <w:left w:w="70" w:type="dxa"/>
          <w:right w:w="70" w:type="dxa"/>
        </w:tblCellMar>
        <w:tblLook w:val="04A0" w:firstRow="1" w:lastRow="0" w:firstColumn="1" w:lastColumn="0" w:noHBand="0" w:noVBand="1"/>
      </w:tblPr>
      <w:tblGrid>
        <w:gridCol w:w="1220"/>
        <w:gridCol w:w="2840"/>
        <w:gridCol w:w="1610"/>
        <w:gridCol w:w="1843"/>
        <w:gridCol w:w="1613"/>
      </w:tblGrid>
      <w:tr w:rsidR="007C730B" w:rsidRPr="007C730B" w14:paraId="0509E38C" w14:textId="77777777" w:rsidTr="00730CFB">
        <w:trPr>
          <w:trHeight w:val="315"/>
        </w:trPr>
        <w:tc>
          <w:tcPr>
            <w:tcW w:w="9126" w:type="dxa"/>
            <w:gridSpan w:val="5"/>
            <w:tcBorders>
              <w:top w:val="nil"/>
              <w:left w:val="nil"/>
              <w:bottom w:val="double" w:sz="6" w:space="0" w:color="auto"/>
              <w:right w:val="nil"/>
            </w:tcBorders>
            <w:shd w:val="clear" w:color="auto" w:fill="auto"/>
            <w:noWrap/>
            <w:vAlign w:val="center"/>
          </w:tcPr>
          <w:p w14:paraId="12348CCA" w14:textId="6E8C3E65"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b/>
                <w:bCs/>
                <w:color w:val="000000"/>
                <w:lang w:val="es-ES"/>
              </w:rPr>
              <w:t>SVD N</w:t>
            </w:r>
            <w:r>
              <w:rPr>
                <w:rFonts w:ascii="Calibri" w:eastAsia="Times New Roman" w:hAnsi="Calibri" w:cs="Calibri"/>
                <w:b/>
                <w:bCs/>
                <w:color w:val="000000"/>
                <w:lang w:val="es-ES"/>
              </w:rPr>
              <w:t>O</w:t>
            </w:r>
            <w:r w:rsidR="00D74EF9">
              <w:rPr>
                <w:rFonts w:ascii="Calibri" w:eastAsia="Times New Roman" w:hAnsi="Calibri" w:cs="Calibri"/>
                <w:b/>
                <w:bCs/>
                <w:color w:val="000000"/>
                <w:lang w:val="es-ES"/>
              </w:rPr>
              <w:t>R</w:t>
            </w:r>
            <w:r w:rsidRPr="007C730B">
              <w:rPr>
                <w:rFonts w:ascii="Calibri" w:eastAsia="Times New Roman" w:hAnsi="Calibri" w:cs="Calibri"/>
                <w:b/>
                <w:bCs/>
                <w:color w:val="000000"/>
                <w:lang w:val="es-ES"/>
              </w:rPr>
              <w:t>MALIZATION</w:t>
            </w:r>
          </w:p>
        </w:tc>
      </w:tr>
      <w:tr w:rsidR="007C730B" w:rsidRPr="007C730B" w14:paraId="6ECC8FE6" w14:textId="77777777" w:rsidTr="007C730B">
        <w:trPr>
          <w:trHeight w:val="315"/>
        </w:trPr>
        <w:tc>
          <w:tcPr>
            <w:tcW w:w="1220" w:type="dxa"/>
            <w:tcBorders>
              <w:top w:val="nil"/>
              <w:left w:val="nil"/>
              <w:bottom w:val="double" w:sz="6" w:space="0" w:color="auto"/>
              <w:right w:val="nil"/>
            </w:tcBorders>
            <w:shd w:val="clear" w:color="auto" w:fill="auto"/>
            <w:noWrap/>
            <w:vAlign w:val="center"/>
            <w:hideMark/>
          </w:tcPr>
          <w:p w14:paraId="01A0396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840" w:type="dxa"/>
            <w:tcBorders>
              <w:top w:val="nil"/>
              <w:left w:val="nil"/>
              <w:bottom w:val="double" w:sz="6" w:space="0" w:color="auto"/>
              <w:right w:val="nil"/>
            </w:tcBorders>
            <w:shd w:val="clear" w:color="auto" w:fill="auto"/>
            <w:noWrap/>
            <w:vAlign w:val="bottom"/>
            <w:hideMark/>
          </w:tcPr>
          <w:p w14:paraId="7AC72E35"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610" w:type="dxa"/>
            <w:tcBorders>
              <w:top w:val="nil"/>
              <w:left w:val="nil"/>
              <w:bottom w:val="double" w:sz="6" w:space="0" w:color="auto"/>
              <w:right w:val="nil"/>
            </w:tcBorders>
            <w:shd w:val="clear" w:color="auto" w:fill="auto"/>
            <w:noWrap/>
            <w:vAlign w:val="bottom"/>
            <w:hideMark/>
          </w:tcPr>
          <w:p w14:paraId="4644A8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843" w:type="dxa"/>
            <w:tcBorders>
              <w:top w:val="nil"/>
              <w:left w:val="nil"/>
              <w:bottom w:val="double" w:sz="6" w:space="0" w:color="auto"/>
              <w:right w:val="nil"/>
            </w:tcBorders>
            <w:shd w:val="clear" w:color="auto" w:fill="auto"/>
            <w:noWrap/>
            <w:vAlign w:val="bottom"/>
            <w:hideMark/>
          </w:tcPr>
          <w:p w14:paraId="530FAE42"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613" w:type="dxa"/>
            <w:tcBorders>
              <w:top w:val="nil"/>
              <w:left w:val="nil"/>
              <w:bottom w:val="double" w:sz="6" w:space="0" w:color="auto"/>
              <w:right w:val="nil"/>
            </w:tcBorders>
            <w:shd w:val="clear" w:color="auto" w:fill="auto"/>
            <w:noWrap/>
            <w:vAlign w:val="bottom"/>
            <w:hideMark/>
          </w:tcPr>
          <w:p w14:paraId="1B9CF0B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690AFAB3" w14:textId="77777777" w:rsidTr="007C730B">
        <w:trPr>
          <w:trHeight w:val="330"/>
        </w:trPr>
        <w:tc>
          <w:tcPr>
            <w:tcW w:w="1220" w:type="dxa"/>
            <w:tcBorders>
              <w:top w:val="nil"/>
              <w:left w:val="nil"/>
              <w:bottom w:val="single" w:sz="8" w:space="0" w:color="auto"/>
              <w:right w:val="nil"/>
            </w:tcBorders>
            <w:shd w:val="clear" w:color="auto" w:fill="auto"/>
            <w:noWrap/>
            <w:vAlign w:val="bottom"/>
            <w:hideMark/>
          </w:tcPr>
          <w:p w14:paraId="38B95374"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A</w:t>
            </w:r>
          </w:p>
        </w:tc>
        <w:tc>
          <w:tcPr>
            <w:tcW w:w="2840" w:type="dxa"/>
            <w:tcBorders>
              <w:top w:val="nil"/>
              <w:left w:val="nil"/>
              <w:bottom w:val="single" w:sz="8" w:space="0" w:color="auto"/>
              <w:right w:val="nil"/>
            </w:tcBorders>
            <w:shd w:val="clear" w:color="000000" w:fill="FCD5B4"/>
            <w:noWrap/>
            <w:vAlign w:val="bottom"/>
            <w:hideMark/>
          </w:tcPr>
          <w:p w14:paraId="38C36E5F"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8" w:space="0" w:color="auto"/>
              <w:right w:val="nil"/>
            </w:tcBorders>
            <w:shd w:val="clear" w:color="auto" w:fill="auto"/>
            <w:noWrap/>
            <w:vAlign w:val="bottom"/>
            <w:hideMark/>
          </w:tcPr>
          <w:p w14:paraId="3C6DF53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3 ± 0.03</w:t>
            </w:r>
          </w:p>
        </w:tc>
        <w:tc>
          <w:tcPr>
            <w:tcW w:w="1843" w:type="dxa"/>
            <w:tcBorders>
              <w:top w:val="nil"/>
              <w:left w:val="nil"/>
              <w:bottom w:val="single" w:sz="8" w:space="0" w:color="auto"/>
              <w:right w:val="nil"/>
            </w:tcBorders>
            <w:shd w:val="clear" w:color="auto" w:fill="auto"/>
            <w:noWrap/>
            <w:vAlign w:val="bottom"/>
            <w:hideMark/>
          </w:tcPr>
          <w:p w14:paraId="616472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1 ± 0.04</w:t>
            </w:r>
          </w:p>
        </w:tc>
        <w:tc>
          <w:tcPr>
            <w:tcW w:w="1613" w:type="dxa"/>
            <w:tcBorders>
              <w:top w:val="nil"/>
              <w:left w:val="nil"/>
              <w:bottom w:val="single" w:sz="8" w:space="0" w:color="auto"/>
              <w:right w:val="nil"/>
            </w:tcBorders>
            <w:shd w:val="clear" w:color="auto" w:fill="auto"/>
            <w:noWrap/>
            <w:vAlign w:val="bottom"/>
            <w:hideMark/>
          </w:tcPr>
          <w:p w14:paraId="6582E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41</w:t>
            </w:r>
          </w:p>
        </w:tc>
      </w:tr>
      <w:tr w:rsidR="007C730B" w:rsidRPr="007C730B" w14:paraId="143FFDB9" w14:textId="77777777" w:rsidTr="007C730B">
        <w:trPr>
          <w:trHeight w:val="300"/>
        </w:trPr>
        <w:tc>
          <w:tcPr>
            <w:tcW w:w="1220" w:type="dxa"/>
            <w:vMerge w:val="restart"/>
            <w:tcBorders>
              <w:top w:val="nil"/>
              <w:left w:val="nil"/>
              <w:bottom w:val="nil"/>
              <w:right w:val="nil"/>
            </w:tcBorders>
            <w:shd w:val="clear" w:color="auto" w:fill="auto"/>
            <w:noWrap/>
            <w:vAlign w:val="center"/>
            <w:hideMark/>
          </w:tcPr>
          <w:p w14:paraId="6540A527"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840" w:type="dxa"/>
            <w:tcBorders>
              <w:top w:val="nil"/>
              <w:left w:val="nil"/>
              <w:bottom w:val="single" w:sz="4" w:space="0" w:color="auto"/>
              <w:right w:val="nil"/>
            </w:tcBorders>
            <w:shd w:val="clear" w:color="auto" w:fill="auto"/>
            <w:noWrap/>
            <w:vAlign w:val="bottom"/>
            <w:hideMark/>
          </w:tcPr>
          <w:p w14:paraId="7C0CBA3B"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4" w:space="0" w:color="auto"/>
              <w:right w:val="nil"/>
            </w:tcBorders>
            <w:shd w:val="clear" w:color="auto" w:fill="auto"/>
            <w:noWrap/>
            <w:vAlign w:val="bottom"/>
            <w:hideMark/>
          </w:tcPr>
          <w:p w14:paraId="0F516D5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6 ± 0.01</w:t>
            </w:r>
          </w:p>
        </w:tc>
        <w:tc>
          <w:tcPr>
            <w:tcW w:w="1843" w:type="dxa"/>
            <w:tcBorders>
              <w:top w:val="nil"/>
              <w:left w:val="nil"/>
              <w:bottom w:val="single" w:sz="4" w:space="0" w:color="auto"/>
              <w:right w:val="nil"/>
            </w:tcBorders>
            <w:shd w:val="clear" w:color="auto" w:fill="auto"/>
            <w:noWrap/>
            <w:vAlign w:val="bottom"/>
            <w:hideMark/>
          </w:tcPr>
          <w:p w14:paraId="41DB3D8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1</w:t>
            </w:r>
          </w:p>
        </w:tc>
        <w:tc>
          <w:tcPr>
            <w:tcW w:w="1613" w:type="dxa"/>
            <w:tcBorders>
              <w:top w:val="nil"/>
              <w:left w:val="nil"/>
              <w:bottom w:val="single" w:sz="4" w:space="0" w:color="auto"/>
              <w:right w:val="nil"/>
            </w:tcBorders>
            <w:shd w:val="clear" w:color="auto" w:fill="auto"/>
            <w:noWrap/>
            <w:vAlign w:val="bottom"/>
            <w:hideMark/>
          </w:tcPr>
          <w:p w14:paraId="12D5198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5</w:t>
            </w:r>
          </w:p>
        </w:tc>
      </w:tr>
      <w:tr w:rsidR="007C730B" w:rsidRPr="007C730B" w14:paraId="6F3724C3" w14:textId="77777777" w:rsidTr="007C730B">
        <w:trPr>
          <w:trHeight w:val="300"/>
        </w:trPr>
        <w:tc>
          <w:tcPr>
            <w:tcW w:w="1220" w:type="dxa"/>
            <w:vMerge/>
            <w:tcBorders>
              <w:top w:val="nil"/>
              <w:left w:val="nil"/>
              <w:bottom w:val="nil"/>
              <w:right w:val="nil"/>
            </w:tcBorders>
            <w:vAlign w:val="center"/>
            <w:hideMark/>
          </w:tcPr>
          <w:p w14:paraId="75F55ADA"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0AB435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610" w:type="dxa"/>
            <w:tcBorders>
              <w:top w:val="nil"/>
              <w:left w:val="nil"/>
              <w:bottom w:val="single" w:sz="4" w:space="0" w:color="auto"/>
              <w:right w:val="nil"/>
            </w:tcBorders>
            <w:shd w:val="clear" w:color="auto" w:fill="auto"/>
            <w:noWrap/>
            <w:vAlign w:val="bottom"/>
            <w:hideMark/>
          </w:tcPr>
          <w:p w14:paraId="254290C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77.67 ± 19.56</w:t>
            </w:r>
          </w:p>
        </w:tc>
        <w:tc>
          <w:tcPr>
            <w:tcW w:w="1843" w:type="dxa"/>
            <w:tcBorders>
              <w:top w:val="nil"/>
              <w:left w:val="nil"/>
              <w:bottom w:val="single" w:sz="4" w:space="0" w:color="auto"/>
              <w:right w:val="nil"/>
            </w:tcBorders>
            <w:shd w:val="clear" w:color="auto" w:fill="auto"/>
            <w:noWrap/>
            <w:vAlign w:val="bottom"/>
            <w:hideMark/>
          </w:tcPr>
          <w:p w14:paraId="05BA1D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63.61 ± 28.36</w:t>
            </w:r>
          </w:p>
        </w:tc>
        <w:tc>
          <w:tcPr>
            <w:tcW w:w="1613" w:type="dxa"/>
            <w:tcBorders>
              <w:top w:val="nil"/>
              <w:left w:val="nil"/>
              <w:bottom w:val="single" w:sz="4" w:space="0" w:color="auto"/>
              <w:right w:val="nil"/>
            </w:tcBorders>
            <w:shd w:val="clear" w:color="auto" w:fill="auto"/>
            <w:noWrap/>
            <w:vAlign w:val="bottom"/>
            <w:hideMark/>
          </w:tcPr>
          <w:p w14:paraId="501921E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BD41161" w14:textId="77777777" w:rsidTr="007C730B">
        <w:trPr>
          <w:trHeight w:val="315"/>
        </w:trPr>
        <w:tc>
          <w:tcPr>
            <w:tcW w:w="1220" w:type="dxa"/>
            <w:vMerge/>
            <w:tcBorders>
              <w:top w:val="nil"/>
              <w:left w:val="nil"/>
              <w:bottom w:val="nil"/>
              <w:right w:val="nil"/>
            </w:tcBorders>
            <w:vAlign w:val="center"/>
            <w:hideMark/>
          </w:tcPr>
          <w:p w14:paraId="318A385D"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1EA11470"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610" w:type="dxa"/>
            <w:tcBorders>
              <w:top w:val="nil"/>
              <w:left w:val="nil"/>
              <w:bottom w:val="single" w:sz="4" w:space="0" w:color="auto"/>
              <w:right w:val="nil"/>
            </w:tcBorders>
            <w:shd w:val="clear" w:color="auto" w:fill="auto"/>
            <w:noWrap/>
            <w:vAlign w:val="bottom"/>
            <w:hideMark/>
          </w:tcPr>
          <w:p w14:paraId="2499DF8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2 ± 0.00</w:t>
            </w:r>
          </w:p>
        </w:tc>
        <w:tc>
          <w:tcPr>
            <w:tcW w:w="1843" w:type="dxa"/>
            <w:tcBorders>
              <w:top w:val="nil"/>
              <w:left w:val="nil"/>
              <w:bottom w:val="single" w:sz="4" w:space="0" w:color="auto"/>
              <w:right w:val="nil"/>
            </w:tcBorders>
            <w:shd w:val="clear" w:color="auto" w:fill="auto"/>
            <w:noWrap/>
            <w:vAlign w:val="bottom"/>
            <w:hideMark/>
          </w:tcPr>
          <w:p w14:paraId="3E2246B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3 ± 0.00</w:t>
            </w:r>
          </w:p>
        </w:tc>
        <w:tc>
          <w:tcPr>
            <w:tcW w:w="1613" w:type="dxa"/>
            <w:tcBorders>
              <w:top w:val="nil"/>
              <w:left w:val="nil"/>
              <w:bottom w:val="single" w:sz="4" w:space="0" w:color="auto"/>
              <w:right w:val="nil"/>
            </w:tcBorders>
            <w:shd w:val="clear" w:color="auto" w:fill="auto"/>
            <w:noWrap/>
            <w:vAlign w:val="bottom"/>
            <w:hideMark/>
          </w:tcPr>
          <w:p w14:paraId="4400C00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D2926C6" w14:textId="77777777" w:rsidTr="007C730B">
        <w:trPr>
          <w:trHeight w:val="300"/>
        </w:trPr>
        <w:tc>
          <w:tcPr>
            <w:tcW w:w="1220" w:type="dxa"/>
            <w:vMerge/>
            <w:tcBorders>
              <w:top w:val="nil"/>
              <w:left w:val="nil"/>
              <w:bottom w:val="nil"/>
              <w:right w:val="nil"/>
            </w:tcBorders>
            <w:vAlign w:val="center"/>
            <w:hideMark/>
          </w:tcPr>
          <w:p w14:paraId="41AB9699"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EBD35D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610" w:type="dxa"/>
            <w:tcBorders>
              <w:top w:val="nil"/>
              <w:left w:val="nil"/>
              <w:bottom w:val="single" w:sz="4" w:space="0" w:color="auto"/>
              <w:right w:val="nil"/>
            </w:tcBorders>
            <w:shd w:val="clear" w:color="auto" w:fill="auto"/>
            <w:noWrap/>
            <w:vAlign w:val="bottom"/>
            <w:hideMark/>
          </w:tcPr>
          <w:p w14:paraId="6BC72C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530EC19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78248C5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7E6E5F13" w14:textId="77777777" w:rsidTr="007C730B">
        <w:trPr>
          <w:trHeight w:val="300"/>
        </w:trPr>
        <w:tc>
          <w:tcPr>
            <w:tcW w:w="1220" w:type="dxa"/>
            <w:vMerge/>
            <w:tcBorders>
              <w:top w:val="nil"/>
              <w:left w:val="nil"/>
              <w:bottom w:val="nil"/>
              <w:right w:val="nil"/>
            </w:tcBorders>
            <w:vAlign w:val="center"/>
            <w:hideMark/>
          </w:tcPr>
          <w:p w14:paraId="1EC137E6"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758A2E5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610" w:type="dxa"/>
            <w:tcBorders>
              <w:top w:val="nil"/>
              <w:left w:val="nil"/>
              <w:bottom w:val="single" w:sz="4" w:space="0" w:color="auto"/>
              <w:right w:val="nil"/>
            </w:tcBorders>
            <w:shd w:val="clear" w:color="auto" w:fill="auto"/>
            <w:noWrap/>
            <w:vAlign w:val="bottom"/>
            <w:hideMark/>
          </w:tcPr>
          <w:p w14:paraId="5120E43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75E03B17"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3647E023"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4E609FF6" w14:textId="5A147D21" w:rsidR="007C730B" w:rsidRPr="007C730B" w:rsidRDefault="007C730B" w:rsidP="007C730B">
      <w:pPr>
        <w:pStyle w:val="Descripcin"/>
      </w:pPr>
      <w:r>
        <w:t xml:space="preserve">Table </w:t>
      </w:r>
      <w:r>
        <w:fldChar w:fldCharType="begin"/>
      </w:r>
      <w:r>
        <w:instrText xml:space="preserve"> SEQ Table \* ARABIC </w:instrText>
      </w:r>
      <w:r>
        <w:fldChar w:fldCharType="separate"/>
      </w:r>
      <w:r>
        <w:rPr>
          <w:noProof/>
        </w:rPr>
        <w:t>5</w:t>
      </w:r>
      <w:r>
        <w:fldChar w:fldCharType="end"/>
      </w:r>
      <w:r w:rsidRPr="007C730B">
        <w:t xml:space="preserve"> Single layers results of statistical test. SVD normalization</w:t>
      </w:r>
    </w:p>
    <w:p w14:paraId="3C904FCC" w14:textId="5716C4BC" w:rsidR="007C730B" w:rsidRPr="00020D1F" w:rsidRDefault="007C730B" w:rsidP="007C730B">
      <w:pPr>
        <w:pStyle w:val="tablagrafica"/>
      </w:pPr>
      <w:r>
        <w:t>Continuous variables are given as the mean ± standard deviation</w:t>
      </w:r>
      <w:r w:rsidR="009F708C">
        <w:t>. Colored measures are the ones present in both cases.</w:t>
      </w:r>
    </w:p>
    <w:p w14:paraId="2F51B1A3" w14:textId="7F219983" w:rsidR="007C730B" w:rsidRPr="00D74EF9" w:rsidRDefault="00D74EF9" w:rsidP="00D74EF9">
      <w:r w:rsidRPr="00D74EF9">
        <w:t>It</w:t>
      </w:r>
      <w:r>
        <w:t xml:space="preserve"> i</w:t>
      </w:r>
      <w:r w:rsidRPr="00D74EF9">
        <w:t>s noteworthy that, in the case without normalization, we have four statistically significant measures each from the white matter layer (FA) and the functional layer (fMRI). However, upon applying normalization, while the functional layer (fMRI) yields one additional significant measure, the FA layer is left with just one. Interestingly, in both scenarios, we do not observe any significant measures from the grey matter (GM) layer</w:t>
      </w:r>
    </w:p>
    <w:p w14:paraId="0302C191" w14:textId="4BCD630B" w:rsidR="00A31C08" w:rsidRDefault="00B108BD" w:rsidP="00216913">
      <w:r>
        <w:t>It is also important to point out that density yield distinctive results in the case of the functional layer.</w:t>
      </w:r>
    </w:p>
    <w:p w14:paraId="386907F6" w14:textId="28067C49" w:rsidR="005D4706" w:rsidRDefault="00B108BD" w:rsidP="005D4706">
      <w:r>
        <w:rPr>
          <w:noProof/>
          <w:lang w:val="es-ES"/>
        </w:rPr>
        <w:lastRenderedPageBreak/>
        <w:drawing>
          <wp:anchor distT="0" distB="0" distL="114300" distR="114300" simplePos="0" relativeHeight="251695616" behindDoc="0" locked="0" layoutInCell="1" allowOverlap="1" wp14:anchorId="19F48779" wp14:editId="373AF318">
            <wp:simplePos x="0" y="0"/>
            <wp:positionH relativeFrom="column">
              <wp:posOffset>16510</wp:posOffset>
            </wp:positionH>
            <wp:positionV relativeFrom="paragraph">
              <wp:posOffset>1680845</wp:posOffset>
            </wp:positionV>
            <wp:extent cx="5398770" cy="3308985"/>
            <wp:effectExtent l="19050" t="0" r="0" b="0"/>
            <wp:wrapSquare wrapText="bothSides"/>
            <wp:docPr id="358546798" name="Imagen 358546798" descr="Both_correlations_single_layers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correlations_single_layers_global.png"/>
                    <pic:cNvPicPr/>
                  </pic:nvPicPr>
                  <pic:blipFill>
                    <a:blip r:embed="rId41" cstate="print"/>
                    <a:stretch>
                      <a:fillRect/>
                    </a:stretch>
                  </pic:blipFill>
                  <pic:spPr>
                    <a:xfrm>
                      <a:off x="0" y="0"/>
                      <a:ext cx="5398770" cy="3308985"/>
                    </a:xfrm>
                    <a:prstGeom prst="rect">
                      <a:avLst/>
                    </a:prstGeom>
                  </pic:spPr>
                </pic:pic>
              </a:graphicData>
            </a:graphic>
          </wp:anchor>
        </w:drawing>
      </w:r>
      <w:r w:rsidR="005D4706" w:rsidRPr="005D4706">
        <w:t>It</w:t>
      </w:r>
      <w:r w:rsidR="005D4706">
        <w:t xml:space="preserve"> is also interesting to examine the correlations between graph measures and compare the difference between both cases. </w:t>
      </w:r>
      <w:r w:rsidR="005D4706" w:rsidRPr="003B679E">
        <w:t>In the case involving SVD, as depicted in Figure 3, the diameter, efficiency, and mean path length in the WM layer display a strong correlation, either positive or negative, as predicted. In contrast, efficiency and mean path length in the functional layer do</w:t>
      </w:r>
      <w:r w:rsidR="005D4706">
        <w:t xml:space="preserve"> not</w:t>
      </w:r>
      <w:r w:rsidR="005D4706" w:rsidRPr="003B679E">
        <w:t xml:space="preserve"> exhibit significant correlation. Simultaneously, for both scenarios—SVD and non-SVD—the functional layer's transitivity and density display an extremely high correlation, so much so that they appear as 1.00 in the figure</w:t>
      </w:r>
    </w:p>
    <w:p w14:paraId="07C9FBBF" w14:textId="77777777" w:rsidR="00B108BD" w:rsidRDefault="00B108BD" w:rsidP="00216913">
      <w:pPr>
        <w:rPr>
          <w:color w:val="44546A" w:themeColor="text2"/>
          <w:sz w:val="18"/>
          <w:szCs w:val="18"/>
        </w:rPr>
      </w:pPr>
    </w:p>
    <w:p w14:paraId="31D4E1D5" w14:textId="77777777" w:rsidR="005D4706" w:rsidRDefault="005D4706" w:rsidP="00B108BD"/>
    <w:p w14:paraId="5513A4A6" w14:textId="77777777" w:rsidR="005D4706" w:rsidRDefault="005D4706" w:rsidP="005D4706">
      <w:r>
        <w:t>After</w:t>
      </w:r>
      <w:r w:rsidRPr="003B679E">
        <w:t xml:space="preserve"> conducting statistical tests with Bonferroni correction for distinctions among MS types, the number of measures that pass the test shrinks to just 2 and 1, for cases with and without SVD, respectively. </w:t>
      </w:r>
      <w:r>
        <w:t>The</w:t>
      </w:r>
      <w:r w:rsidRPr="003B679E">
        <w:t xml:space="preserve"> limited number of available PPMS and SPMS participants m</w:t>
      </w:r>
      <w:r>
        <w:t>ust be taken into consideration and could explain why there are so few measures</w:t>
      </w:r>
    </w:p>
    <w:p w14:paraId="4BEC70E9" w14:textId="77777777" w:rsidR="005D4706" w:rsidRDefault="005D4706" w:rsidP="005D4706"/>
    <w:tbl>
      <w:tblPr>
        <w:tblStyle w:val="Tablaconcuadrcula"/>
        <w:tblW w:w="0" w:type="auto"/>
        <w:jc w:val="center"/>
        <w:tblLook w:val="04A0" w:firstRow="1" w:lastRow="0" w:firstColumn="1" w:lastColumn="0" w:noHBand="0" w:noVBand="1"/>
      </w:tblPr>
      <w:tblGrid>
        <w:gridCol w:w="2161"/>
        <w:gridCol w:w="2161"/>
        <w:gridCol w:w="2161"/>
      </w:tblGrid>
      <w:tr w:rsidR="00B108BD" w14:paraId="368D4C6D" w14:textId="77777777" w:rsidTr="00E74C43">
        <w:trPr>
          <w:jc w:val="center"/>
        </w:trPr>
        <w:tc>
          <w:tcPr>
            <w:tcW w:w="2161" w:type="dxa"/>
            <w:tcBorders>
              <w:top w:val="double" w:sz="4" w:space="0" w:color="auto"/>
              <w:left w:val="nil"/>
              <w:bottom w:val="double" w:sz="4" w:space="0" w:color="auto"/>
              <w:right w:val="nil"/>
            </w:tcBorders>
          </w:tcPr>
          <w:p w14:paraId="0720CEDC" w14:textId="77777777" w:rsidR="00B108BD" w:rsidRPr="0061449F" w:rsidRDefault="00B108BD" w:rsidP="00E74C43">
            <w:pPr>
              <w:jc w:val="center"/>
              <w:rPr>
                <w:rFonts w:ascii="Calibri" w:eastAsia="Times New Roman" w:hAnsi="Calibri" w:cs="Calibri"/>
                <w:color w:val="000000"/>
                <w:lang w:bidi="he-IL"/>
              </w:rPr>
            </w:pPr>
            <w:r>
              <w:rPr>
                <w:rFonts w:ascii="Calibri" w:eastAsia="Times New Roman" w:hAnsi="Calibri" w:cs="Calibri"/>
                <w:color w:val="000000"/>
                <w:lang w:bidi="he-IL"/>
              </w:rPr>
              <w:t>LAYERS</w:t>
            </w:r>
          </w:p>
        </w:tc>
        <w:tc>
          <w:tcPr>
            <w:tcW w:w="2161" w:type="dxa"/>
            <w:tcBorders>
              <w:top w:val="double" w:sz="4" w:space="0" w:color="auto"/>
              <w:left w:val="nil"/>
              <w:bottom w:val="double" w:sz="4" w:space="0" w:color="auto"/>
              <w:right w:val="nil"/>
            </w:tcBorders>
          </w:tcPr>
          <w:p w14:paraId="10AC78DC"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out SVD</w:t>
            </w:r>
          </w:p>
        </w:tc>
        <w:tc>
          <w:tcPr>
            <w:tcW w:w="2161" w:type="dxa"/>
            <w:tcBorders>
              <w:top w:val="double" w:sz="4" w:space="0" w:color="auto"/>
              <w:left w:val="nil"/>
              <w:bottom w:val="double" w:sz="4" w:space="0" w:color="auto"/>
              <w:right w:val="nil"/>
            </w:tcBorders>
          </w:tcPr>
          <w:p w14:paraId="43A5467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 SVD</w:t>
            </w:r>
          </w:p>
        </w:tc>
      </w:tr>
      <w:tr w:rsidR="00B108BD" w14:paraId="288EF99A" w14:textId="77777777" w:rsidTr="00B108BD">
        <w:trPr>
          <w:jc w:val="center"/>
        </w:trPr>
        <w:tc>
          <w:tcPr>
            <w:tcW w:w="2161" w:type="dxa"/>
            <w:vMerge w:val="restart"/>
            <w:tcBorders>
              <w:top w:val="double" w:sz="4" w:space="0" w:color="auto"/>
              <w:left w:val="nil"/>
              <w:right w:val="nil"/>
            </w:tcBorders>
            <w:vAlign w:val="center"/>
          </w:tcPr>
          <w:p w14:paraId="65B9BB7A" w14:textId="77777777" w:rsidR="00B108BD" w:rsidRPr="0061449F" w:rsidRDefault="00B108BD" w:rsidP="00E74C43">
            <w:pPr>
              <w:jc w:val="center"/>
              <w:rPr>
                <w:rFonts w:ascii="Calibri" w:eastAsia="Times New Roman" w:hAnsi="Calibri" w:cs="Calibri"/>
                <w:color w:val="000000"/>
                <w:lang w:bidi="he-IL"/>
              </w:rPr>
            </w:pPr>
            <w:r w:rsidRPr="0061449F">
              <w:rPr>
                <w:rFonts w:ascii="Calibri" w:eastAsia="Times New Roman" w:hAnsi="Calibri" w:cs="Calibri"/>
                <w:color w:val="000000"/>
                <w:lang w:val="es-ES" w:bidi="he-IL"/>
              </w:rPr>
              <w:t>FA</w:t>
            </w:r>
          </w:p>
        </w:tc>
        <w:tc>
          <w:tcPr>
            <w:tcW w:w="2161" w:type="dxa"/>
            <w:tcBorders>
              <w:top w:val="double" w:sz="4" w:space="0" w:color="auto"/>
              <w:left w:val="nil"/>
              <w:right w:val="nil"/>
            </w:tcBorders>
            <w:shd w:val="clear" w:color="auto" w:fill="FFE599" w:themeFill="accent4" w:themeFillTint="66"/>
          </w:tcPr>
          <w:p w14:paraId="215A14E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c>
          <w:tcPr>
            <w:tcW w:w="2161" w:type="dxa"/>
            <w:tcBorders>
              <w:top w:val="double" w:sz="4" w:space="0" w:color="auto"/>
              <w:left w:val="nil"/>
              <w:right w:val="nil"/>
            </w:tcBorders>
            <w:shd w:val="clear" w:color="auto" w:fill="FFE599" w:themeFill="accent4" w:themeFillTint="66"/>
          </w:tcPr>
          <w:p w14:paraId="17E0DD1A"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r>
      <w:tr w:rsidR="00B108BD" w14:paraId="3BEA8CF9" w14:textId="77777777" w:rsidTr="00E74C43">
        <w:trPr>
          <w:jc w:val="center"/>
        </w:trPr>
        <w:tc>
          <w:tcPr>
            <w:tcW w:w="2161" w:type="dxa"/>
            <w:vMerge/>
            <w:tcBorders>
              <w:left w:val="nil"/>
              <w:right w:val="nil"/>
            </w:tcBorders>
          </w:tcPr>
          <w:p w14:paraId="100A438B" w14:textId="77777777" w:rsidR="00B108BD" w:rsidRPr="0061449F" w:rsidRDefault="00B108BD" w:rsidP="00E74C43">
            <w:pPr>
              <w:rPr>
                <w:rFonts w:ascii="Calibri" w:eastAsia="Times New Roman" w:hAnsi="Calibri" w:cs="Calibri"/>
                <w:color w:val="000000"/>
                <w:lang w:bidi="he-IL"/>
              </w:rPr>
            </w:pPr>
          </w:p>
        </w:tc>
        <w:tc>
          <w:tcPr>
            <w:tcW w:w="2161" w:type="dxa"/>
            <w:tcBorders>
              <w:left w:val="nil"/>
              <w:right w:val="nil"/>
            </w:tcBorders>
          </w:tcPr>
          <w:p w14:paraId="74CDE09E"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Efficiency</w:t>
            </w:r>
          </w:p>
        </w:tc>
        <w:tc>
          <w:tcPr>
            <w:tcW w:w="2161" w:type="dxa"/>
            <w:tcBorders>
              <w:left w:val="nil"/>
              <w:right w:val="nil"/>
            </w:tcBorders>
          </w:tcPr>
          <w:p w14:paraId="192F0549"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t>
            </w:r>
          </w:p>
        </w:tc>
      </w:tr>
    </w:tbl>
    <w:p w14:paraId="302F02ED" w14:textId="77777777" w:rsidR="00B108BD" w:rsidRDefault="00B108BD" w:rsidP="00B108BD"/>
    <w:p w14:paraId="4DAC0D4E" w14:textId="77777777" w:rsidR="005D4706" w:rsidRDefault="005D4706" w:rsidP="005D4706">
      <w:pPr>
        <w:tabs>
          <w:tab w:val="left" w:pos="3181"/>
        </w:tabs>
      </w:pPr>
      <w:r w:rsidRPr="003B679E">
        <w:t>For the machine learning models in this study, the decision was made to incorporate all measures that successfully passed the statistical tests for group differentiation</w:t>
      </w:r>
      <w:r>
        <w:rPr>
          <w:rFonts w:ascii="Segoe UI" w:hAnsi="Segoe UI" w:cs="Segoe UI"/>
          <w:color w:val="374151"/>
          <w:sz w:val="17"/>
          <w:szCs w:val="17"/>
          <w:shd w:val="clear" w:color="auto" w:fill="F7F7F8"/>
        </w:rPr>
        <w:t>.</w:t>
      </w:r>
      <w:r>
        <w:tab/>
      </w:r>
    </w:p>
    <w:p w14:paraId="524E3B92" w14:textId="77777777" w:rsidR="00B108BD" w:rsidRDefault="00B108BD" w:rsidP="00216913">
      <w:pPr>
        <w:rPr>
          <w:color w:val="44546A" w:themeColor="text2"/>
          <w:sz w:val="18"/>
          <w:szCs w:val="18"/>
        </w:rPr>
      </w:pPr>
    </w:p>
    <w:p w14:paraId="38087BC6" w14:textId="77777777" w:rsidR="007C730B" w:rsidRDefault="007C730B" w:rsidP="00216913">
      <w:pPr>
        <w:rPr>
          <w:color w:val="44546A" w:themeColor="text2"/>
          <w:sz w:val="18"/>
          <w:szCs w:val="18"/>
        </w:rPr>
      </w:pPr>
    </w:p>
    <w:p w14:paraId="07877ED5" w14:textId="13D050A6" w:rsidR="00D85805" w:rsidRDefault="00D85805" w:rsidP="00D85805">
      <w:pPr>
        <w:pStyle w:val="Ttulo2"/>
      </w:pPr>
      <w:r>
        <w:lastRenderedPageBreak/>
        <w:t>Local single layer graph measures, with and without SVD correction</w:t>
      </w:r>
    </w:p>
    <w:p w14:paraId="3F9C8595" w14:textId="77777777" w:rsidR="00B108BD" w:rsidRDefault="00B108BD" w:rsidP="00B108BD">
      <w:r>
        <w:t xml:space="preserve">As it is explained in section xxx 3 local measures will be made, this means 3 measures x 76 nodes x 3 layers for a total of 684. </w:t>
      </w:r>
    </w:p>
    <w:p w14:paraId="72BD7F91" w14:textId="77777777" w:rsidR="00B108BD" w:rsidRPr="00CA3646" w:rsidRDefault="00B108BD" w:rsidP="00B108BD">
      <w:pPr>
        <w:pStyle w:val="Ttulo4"/>
        <w:rPr>
          <w:rFonts w:ascii="Arial" w:hAnsi="Arial" w:cs="Arial"/>
        </w:rPr>
      </w:pPr>
      <w:r w:rsidRPr="00CA3646">
        <w:rPr>
          <w:rFonts w:ascii="Arial" w:hAnsi="Arial" w:cs="Arial"/>
        </w:rPr>
        <w:t xml:space="preserve">Statistical differences between </w:t>
      </w:r>
      <w:r>
        <w:rPr>
          <w:rFonts w:ascii="Arial" w:hAnsi="Arial" w:cs="Arial"/>
        </w:rPr>
        <w:t>local</w:t>
      </w:r>
      <w:r w:rsidRPr="00CA3646">
        <w:rPr>
          <w:rFonts w:ascii="Arial" w:hAnsi="Arial" w:cs="Arial"/>
        </w:rPr>
        <w:t xml:space="preserve"> measures</w:t>
      </w:r>
    </w:p>
    <w:p w14:paraId="6AD3C0BB" w14:textId="77777777" w:rsidR="00B108BD" w:rsidRDefault="00B108BD" w:rsidP="00B108BD">
      <w:r>
        <w:t>In this case the following results are obtained</w:t>
      </w:r>
    </w:p>
    <w:tbl>
      <w:tblPr>
        <w:tblStyle w:val="Tablaconcuadrcula"/>
        <w:tblW w:w="0" w:type="auto"/>
        <w:tblInd w:w="392" w:type="dxa"/>
        <w:tblLook w:val="04A0" w:firstRow="1" w:lastRow="0" w:firstColumn="1" w:lastColumn="0" w:noHBand="0" w:noVBand="1"/>
      </w:tblPr>
      <w:tblGrid>
        <w:gridCol w:w="3544"/>
        <w:gridCol w:w="1984"/>
        <w:gridCol w:w="2126"/>
      </w:tblGrid>
      <w:tr w:rsidR="00B108BD" w14:paraId="3CA9C24C" w14:textId="77777777" w:rsidTr="00E74C43">
        <w:tc>
          <w:tcPr>
            <w:tcW w:w="3544" w:type="dxa"/>
            <w:vMerge w:val="restart"/>
            <w:tcBorders>
              <w:top w:val="nil"/>
              <w:left w:val="nil"/>
              <w:bottom w:val="double" w:sz="4" w:space="0" w:color="auto"/>
              <w:right w:val="nil"/>
            </w:tcBorders>
          </w:tcPr>
          <w:p w14:paraId="5895A4DE" w14:textId="77777777" w:rsidR="00B108BD" w:rsidRDefault="00B108BD" w:rsidP="00E74C43"/>
        </w:tc>
        <w:tc>
          <w:tcPr>
            <w:tcW w:w="1984" w:type="dxa"/>
            <w:tcBorders>
              <w:top w:val="nil"/>
              <w:left w:val="nil"/>
              <w:bottom w:val="single" w:sz="12" w:space="0" w:color="auto"/>
              <w:right w:val="nil"/>
            </w:tcBorders>
          </w:tcPr>
          <w:p w14:paraId="7FE2B7E1" w14:textId="77777777" w:rsidR="00B108BD" w:rsidRPr="00CA3646" w:rsidRDefault="00B108BD" w:rsidP="00E74C43">
            <w:pPr>
              <w:jc w:val="center"/>
              <w:rPr>
                <w:b/>
              </w:rPr>
            </w:pPr>
            <w:r w:rsidRPr="00CA3646">
              <w:rPr>
                <w:b/>
              </w:rPr>
              <w:t>With</w:t>
            </w:r>
            <w:r>
              <w:rPr>
                <w:b/>
              </w:rPr>
              <w:t>out</w:t>
            </w:r>
            <w:r w:rsidRPr="00CA3646">
              <w:rPr>
                <w:b/>
              </w:rPr>
              <w:t xml:space="preserve"> SVD</w:t>
            </w:r>
          </w:p>
        </w:tc>
        <w:tc>
          <w:tcPr>
            <w:tcW w:w="2126" w:type="dxa"/>
            <w:tcBorders>
              <w:top w:val="nil"/>
              <w:left w:val="nil"/>
              <w:bottom w:val="single" w:sz="12" w:space="0" w:color="auto"/>
              <w:right w:val="nil"/>
            </w:tcBorders>
          </w:tcPr>
          <w:p w14:paraId="37B52DC5" w14:textId="77777777" w:rsidR="00B108BD" w:rsidRPr="00CA3646" w:rsidRDefault="00B108BD" w:rsidP="00E74C43">
            <w:pPr>
              <w:jc w:val="center"/>
              <w:rPr>
                <w:b/>
              </w:rPr>
            </w:pPr>
            <w:r w:rsidRPr="00CA3646">
              <w:rPr>
                <w:b/>
              </w:rPr>
              <w:t>With SVD</w:t>
            </w:r>
          </w:p>
        </w:tc>
      </w:tr>
      <w:tr w:rsidR="00B108BD" w14:paraId="5C04C04F" w14:textId="77777777" w:rsidTr="00E74C43">
        <w:tc>
          <w:tcPr>
            <w:tcW w:w="3544" w:type="dxa"/>
            <w:vMerge/>
            <w:tcBorders>
              <w:top w:val="double" w:sz="4" w:space="0" w:color="auto"/>
              <w:left w:val="nil"/>
              <w:bottom w:val="double" w:sz="4" w:space="0" w:color="auto"/>
              <w:right w:val="nil"/>
            </w:tcBorders>
          </w:tcPr>
          <w:p w14:paraId="578FAE62" w14:textId="77777777" w:rsidR="00B108BD" w:rsidRDefault="00B108BD" w:rsidP="00E74C43"/>
        </w:tc>
        <w:tc>
          <w:tcPr>
            <w:tcW w:w="1984" w:type="dxa"/>
            <w:tcBorders>
              <w:top w:val="single" w:sz="12" w:space="0" w:color="auto"/>
              <w:left w:val="nil"/>
              <w:bottom w:val="double" w:sz="4" w:space="0" w:color="auto"/>
              <w:right w:val="nil"/>
            </w:tcBorders>
          </w:tcPr>
          <w:p w14:paraId="3E21B819" w14:textId="77777777" w:rsidR="00B108BD" w:rsidRDefault="00B108BD" w:rsidP="00E74C43">
            <w:pPr>
              <w:jc w:val="center"/>
            </w:pPr>
            <w:r>
              <w:t># measures</w:t>
            </w:r>
          </w:p>
        </w:tc>
        <w:tc>
          <w:tcPr>
            <w:tcW w:w="2126" w:type="dxa"/>
            <w:tcBorders>
              <w:top w:val="single" w:sz="12" w:space="0" w:color="auto"/>
              <w:left w:val="nil"/>
              <w:bottom w:val="double" w:sz="4" w:space="0" w:color="auto"/>
              <w:right w:val="nil"/>
            </w:tcBorders>
          </w:tcPr>
          <w:p w14:paraId="2EA07066" w14:textId="77777777" w:rsidR="00B108BD" w:rsidRDefault="00B108BD" w:rsidP="00E74C43">
            <w:pPr>
              <w:jc w:val="center"/>
            </w:pPr>
            <w:r>
              <w:t># measures</w:t>
            </w:r>
          </w:p>
        </w:tc>
      </w:tr>
      <w:tr w:rsidR="00B108BD" w14:paraId="0C6DFB26" w14:textId="77777777" w:rsidTr="00E74C43">
        <w:tc>
          <w:tcPr>
            <w:tcW w:w="3544" w:type="dxa"/>
            <w:tcBorders>
              <w:top w:val="double" w:sz="4" w:space="0" w:color="auto"/>
              <w:left w:val="nil"/>
              <w:bottom w:val="single" w:sz="4" w:space="0" w:color="auto"/>
              <w:right w:val="nil"/>
            </w:tcBorders>
          </w:tcPr>
          <w:p w14:paraId="3D528CF0" w14:textId="77777777" w:rsidR="00B108BD" w:rsidRDefault="00B108BD" w:rsidP="00E74C43">
            <w:r>
              <w:t xml:space="preserve">HS vs </w:t>
            </w:r>
            <w:proofErr w:type="spellStart"/>
            <w:r>
              <w:t>PwMS</w:t>
            </w:r>
            <w:proofErr w:type="spellEnd"/>
          </w:p>
        </w:tc>
        <w:tc>
          <w:tcPr>
            <w:tcW w:w="1984" w:type="dxa"/>
            <w:tcBorders>
              <w:top w:val="double" w:sz="4" w:space="0" w:color="auto"/>
              <w:left w:val="nil"/>
              <w:right w:val="nil"/>
            </w:tcBorders>
          </w:tcPr>
          <w:p w14:paraId="22F59ECB" w14:textId="77777777" w:rsidR="00B108BD" w:rsidRDefault="00B108BD" w:rsidP="00E74C43">
            <w:pPr>
              <w:jc w:val="center"/>
            </w:pPr>
            <w:r>
              <w:t>326</w:t>
            </w:r>
          </w:p>
        </w:tc>
        <w:tc>
          <w:tcPr>
            <w:tcW w:w="2126" w:type="dxa"/>
            <w:tcBorders>
              <w:top w:val="double" w:sz="4" w:space="0" w:color="auto"/>
              <w:left w:val="nil"/>
            </w:tcBorders>
          </w:tcPr>
          <w:p w14:paraId="43D98FC9" w14:textId="77777777" w:rsidR="00B108BD" w:rsidRDefault="00B108BD" w:rsidP="00E74C43">
            <w:pPr>
              <w:jc w:val="center"/>
            </w:pPr>
            <w:r>
              <w:t>191</w:t>
            </w:r>
          </w:p>
        </w:tc>
      </w:tr>
      <w:tr w:rsidR="00B108BD" w14:paraId="63A09A7B" w14:textId="77777777" w:rsidTr="00E74C43">
        <w:tc>
          <w:tcPr>
            <w:tcW w:w="3544" w:type="dxa"/>
            <w:tcBorders>
              <w:top w:val="single" w:sz="4" w:space="0" w:color="auto"/>
              <w:left w:val="nil"/>
              <w:right w:val="nil"/>
            </w:tcBorders>
          </w:tcPr>
          <w:p w14:paraId="72488E35" w14:textId="77777777" w:rsidR="00B108BD" w:rsidRDefault="00B108BD" w:rsidP="00E74C43">
            <w:r>
              <w:t xml:space="preserve">Between MS types </w:t>
            </w:r>
          </w:p>
          <w:p w14:paraId="64848A4D" w14:textId="77777777" w:rsidR="00B108BD" w:rsidRDefault="00B108BD" w:rsidP="00E74C43">
            <w:r>
              <w:t>(Bonferroni correction)</w:t>
            </w:r>
          </w:p>
        </w:tc>
        <w:tc>
          <w:tcPr>
            <w:tcW w:w="1984" w:type="dxa"/>
            <w:tcBorders>
              <w:left w:val="nil"/>
              <w:right w:val="nil"/>
            </w:tcBorders>
          </w:tcPr>
          <w:p w14:paraId="4BBAA056" w14:textId="77777777" w:rsidR="00B108BD" w:rsidRDefault="00B108BD" w:rsidP="00E74C43">
            <w:pPr>
              <w:jc w:val="center"/>
            </w:pPr>
            <w:r>
              <w:t>89</w:t>
            </w:r>
          </w:p>
        </w:tc>
        <w:tc>
          <w:tcPr>
            <w:tcW w:w="2126" w:type="dxa"/>
            <w:tcBorders>
              <w:left w:val="nil"/>
            </w:tcBorders>
          </w:tcPr>
          <w:p w14:paraId="51A5E074" w14:textId="77777777" w:rsidR="00B108BD" w:rsidRDefault="00B108BD" w:rsidP="00E74C43">
            <w:pPr>
              <w:jc w:val="center"/>
            </w:pPr>
            <w:r>
              <w:t>9</w:t>
            </w:r>
          </w:p>
        </w:tc>
      </w:tr>
    </w:tbl>
    <w:p w14:paraId="23534072" w14:textId="77777777" w:rsidR="00B108BD" w:rsidRDefault="00B108BD" w:rsidP="00B108BD"/>
    <w:p w14:paraId="0B6D7616" w14:textId="77777777" w:rsidR="005D4706" w:rsidRDefault="005D4706" w:rsidP="005D4706">
      <w:r w:rsidRPr="003B679E">
        <w:t xml:space="preserve">The most notable aspect of these results lies in the considerable disparity between the outcomes with and without the application of SVD. As discussed in Section </w:t>
      </w:r>
      <w:r>
        <w:t>XXX</w:t>
      </w:r>
      <w:r w:rsidRPr="003B679E">
        <w:t>, applying this correction tends to even out differences in weight distribution.</w:t>
      </w:r>
      <w:r>
        <w:t xml:space="preserve"> Therefore, it seems a logical consequence that fewer measures will be statistically different as range of weights is reduced. </w:t>
      </w:r>
    </w:p>
    <w:p w14:paraId="54171B72" w14:textId="1BDBE5A8" w:rsidR="00B108BD" w:rsidRDefault="00B108BD" w:rsidP="00B108BD">
      <w:r>
        <w:t>Results for each case after Bonferroni examined more closely in the following tables. Main measures and layer for the case without SVD are shown in table XXX</w:t>
      </w:r>
    </w:p>
    <w:tbl>
      <w:tblPr>
        <w:tblW w:w="7655" w:type="dxa"/>
        <w:tblInd w:w="70" w:type="dxa"/>
        <w:tblCellMar>
          <w:left w:w="70" w:type="dxa"/>
          <w:right w:w="70" w:type="dxa"/>
        </w:tblCellMar>
        <w:tblLook w:val="04A0" w:firstRow="1" w:lastRow="0" w:firstColumn="1" w:lastColumn="0" w:noHBand="0" w:noVBand="1"/>
      </w:tblPr>
      <w:tblGrid>
        <w:gridCol w:w="1367"/>
        <w:gridCol w:w="2734"/>
        <w:gridCol w:w="3554"/>
      </w:tblGrid>
      <w:tr w:rsidR="00B108BD" w:rsidRPr="007C730B" w14:paraId="23357640" w14:textId="77777777" w:rsidTr="00E74C43">
        <w:trPr>
          <w:trHeight w:val="317"/>
        </w:trPr>
        <w:tc>
          <w:tcPr>
            <w:tcW w:w="7655" w:type="dxa"/>
            <w:gridSpan w:val="3"/>
            <w:tcBorders>
              <w:top w:val="nil"/>
              <w:left w:val="nil"/>
              <w:bottom w:val="double" w:sz="6" w:space="0" w:color="auto"/>
              <w:right w:val="nil"/>
            </w:tcBorders>
            <w:shd w:val="clear" w:color="auto" w:fill="auto"/>
            <w:noWrap/>
            <w:vAlign w:val="center"/>
          </w:tcPr>
          <w:p w14:paraId="1584D03D"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w:t>
            </w:r>
            <w:r>
              <w:rPr>
                <w:rFonts w:ascii="Calibri" w:eastAsia="Times New Roman" w:hAnsi="Calibri" w:cs="Calibri"/>
                <w:b/>
                <w:bCs/>
                <w:color w:val="000000"/>
                <w:sz w:val="24"/>
                <w:szCs w:val="24"/>
                <w:lang w:val="es-ES"/>
              </w:rPr>
              <w:t>OUT</w:t>
            </w:r>
            <w:r w:rsidRPr="00157A70">
              <w:rPr>
                <w:rFonts w:ascii="Calibri" w:eastAsia="Times New Roman" w:hAnsi="Calibri" w:cs="Calibri"/>
                <w:b/>
                <w:bCs/>
                <w:color w:val="000000"/>
                <w:sz w:val="24"/>
                <w:szCs w:val="24"/>
                <w:lang w:val="es-ES"/>
              </w:rPr>
              <w:t xml:space="preserve"> SVD</w:t>
            </w:r>
          </w:p>
        </w:tc>
      </w:tr>
      <w:tr w:rsidR="00B108BD" w:rsidRPr="007C730B" w14:paraId="76048CB9" w14:textId="77777777" w:rsidTr="00E74C43">
        <w:trPr>
          <w:trHeight w:val="317"/>
        </w:trPr>
        <w:tc>
          <w:tcPr>
            <w:tcW w:w="1367" w:type="dxa"/>
            <w:tcBorders>
              <w:top w:val="nil"/>
              <w:left w:val="nil"/>
              <w:bottom w:val="double" w:sz="6" w:space="0" w:color="auto"/>
              <w:right w:val="nil"/>
            </w:tcBorders>
            <w:shd w:val="clear" w:color="auto" w:fill="auto"/>
            <w:noWrap/>
            <w:vAlign w:val="center"/>
            <w:hideMark/>
          </w:tcPr>
          <w:p w14:paraId="550630A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6985EB8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51A9B15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TOTAL NODES</w:t>
            </w:r>
          </w:p>
        </w:tc>
      </w:tr>
      <w:tr w:rsidR="00B108BD" w:rsidRPr="007C730B" w14:paraId="63C6EE67" w14:textId="77777777" w:rsidTr="00E74C43">
        <w:trPr>
          <w:trHeight w:val="332"/>
        </w:trPr>
        <w:tc>
          <w:tcPr>
            <w:tcW w:w="1367" w:type="dxa"/>
            <w:vMerge w:val="restart"/>
            <w:tcBorders>
              <w:top w:val="nil"/>
              <w:left w:val="nil"/>
              <w:right w:val="nil"/>
            </w:tcBorders>
            <w:shd w:val="clear" w:color="auto" w:fill="auto"/>
            <w:noWrap/>
            <w:vAlign w:val="center"/>
            <w:hideMark/>
          </w:tcPr>
          <w:p w14:paraId="279791A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auto" w:fill="auto"/>
            <w:noWrap/>
            <w:vAlign w:val="center"/>
            <w:hideMark/>
          </w:tcPr>
          <w:p w14:paraId="7CBBF55B"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1C092A7"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Theme="minorHAnsi" w:hAnsiTheme="minorHAnsi" w:cstheme="minorHAnsi"/>
              </w:rPr>
              <w:t>28</w:t>
            </w:r>
          </w:p>
        </w:tc>
      </w:tr>
      <w:tr w:rsidR="00B108BD" w:rsidRPr="007C730B" w14:paraId="37FFD005" w14:textId="77777777" w:rsidTr="00E74C43">
        <w:trPr>
          <w:trHeight w:val="317"/>
        </w:trPr>
        <w:tc>
          <w:tcPr>
            <w:tcW w:w="1367" w:type="dxa"/>
            <w:vMerge/>
            <w:tcBorders>
              <w:left w:val="nil"/>
              <w:bottom w:val="single" w:sz="8" w:space="0" w:color="000000"/>
              <w:right w:val="nil"/>
            </w:tcBorders>
            <w:shd w:val="clear" w:color="auto" w:fill="auto"/>
            <w:vAlign w:val="center"/>
            <w:hideMark/>
          </w:tcPr>
          <w:p w14:paraId="61B4C82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single" w:sz="4" w:space="0" w:color="auto"/>
              <w:left w:val="nil"/>
              <w:bottom w:val="single" w:sz="8" w:space="0" w:color="auto"/>
              <w:right w:val="nil"/>
            </w:tcBorders>
            <w:shd w:val="clear" w:color="auto" w:fill="auto"/>
            <w:noWrap/>
            <w:vAlign w:val="center"/>
            <w:hideMark/>
          </w:tcPr>
          <w:p w14:paraId="6F702942"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single" w:sz="4" w:space="0" w:color="auto"/>
              <w:left w:val="nil"/>
              <w:bottom w:val="single" w:sz="8" w:space="0" w:color="auto"/>
              <w:right w:val="nil"/>
            </w:tcBorders>
            <w:shd w:val="clear" w:color="auto" w:fill="auto"/>
            <w:noWrap/>
            <w:vAlign w:val="bottom"/>
            <w:hideMark/>
          </w:tcPr>
          <w:p w14:paraId="3CEBAAAF"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rPr>
              <w:t>56</w:t>
            </w:r>
          </w:p>
        </w:tc>
      </w:tr>
      <w:tr w:rsidR="00B108BD" w:rsidRPr="007C730B" w14:paraId="3C157D9E" w14:textId="77777777" w:rsidTr="00E74C43">
        <w:trPr>
          <w:trHeight w:val="317"/>
        </w:trPr>
        <w:tc>
          <w:tcPr>
            <w:tcW w:w="1367" w:type="dxa"/>
            <w:tcBorders>
              <w:left w:val="nil"/>
              <w:bottom w:val="single" w:sz="8" w:space="0" w:color="000000"/>
              <w:right w:val="nil"/>
            </w:tcBorders>
            <w:shd w:val="clear" w:color="auto" w:fill="auto"/>
            <w:vAlign w:val="center"/>
          </w:tcPr>
          <w:p w14:paraId="6BDC1E7D"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GM</w:t>
            </w:r>
          </w:p>
        </w:tc>
        <w:tc>
          <w:tcPr>
            <w:tcW w:w="2734" w:type="dxa"/>
            <w:tcBorders>
              <w:top w:val="nil"/>
              <w:left w:val="nil"/>
              <w:bottom w:val="single" w:sz="8" w:space="0" w:color="auto"/>
              <w:right w:val="nil"/>
            </w:tcBorders>
            <w:shd w:val="clear" w:color="auto" w:fill="auto"/>
            <w:noWrap/>
            <w:vAlign w:val="center"/>
          </w:tcPr>
          <w:p w14:paraId="768A96F8" w14:textId="77777777" w:rsidR="00B108BD" w:rsidRPr="007C730B" w:rsidRDefault="00B108BD" w:rsidP="00E74C43">
            <w:pPr>
              <w:spacing w:after="0" w:line="240" w:lineRule="auto"/>
              <w:jc w:val="center"/>
              <w:rPr>
                <w:rFonts w:ascii="Calibri" w:eastAsia="Times New Roman" w:hAnsi="Calibri" w:cs="Calibri"/>
                <w:color w:val="000000"/>
              </w:rPr>
            </w:pPr>
            <w:proofErr w:type="spellStart"/>
            <w:r>
              <w:rPr>
                <w:rFonts w:ascii="Calibri" w:eastAsia="Times New Roman" w:hAnsi="Calibri" w:cs="Calibri"/>
                <w:color w:val="000000"/>
              </w:rPr>
              <w:t>Strentgh</w:t>
            </w:r>
            <w:proofErr w:type="spellEnd"/>
          </w:p>
        </w:tc>
        <w:tc>
          <w:tcPr>
            <w:tcW w:w="3554" w:type="dxa"/>
            <w:tcBorders>
              <w:top w:val="nil"/>
              <w:left w:val="nil"/>
              <w:bottom w:val="single" w:sz="8" w:space="0" w:color="auto"/>
              <w:right w:val="nil"/>
            </w:tcBorders>
            <w:shd w:val="clear" w:color="auto" w:fill="auto"/>
            <w:noWrap/>
            <w:vAlign w:val="bottom"/>
          </w:tcPr>
          <w:p w14:paraId="3DCEA826" w14:textId="77777777" w:rsidR="00B108BD" w:rsidRPr="00F13F3B" w:rsidRDefault="00B108BD" w:rsidP="00E74C43">
            <w:pPr>
              <w:spacing w:after="0" w:line="240" w:lineRule="auto"/>
              <w:jc w:val="center"/>
              <w:rPr>
                <w:rFonts w:asciiTheme="minorHAnsi" w:hAnsiTheme="minorHAnsi" w:cstheme="minorHAnsi"/>
              </w:rPr>
            </w:pPr>
            <w:r>
              <w:rPr>
                <w:rFonts w:asciiTheme="minorHAnsi" w:hAnsiTheme="minorHAnsi" w:cstheme="minorHAnsi"/>
              </w:rPr>
              <w:t>1</w:t>
            </w:r>
          </w:p>
        </w:tc>
      </w:tr>
      <w:tr w:rsidR="00B108BD" w:rsidRPr="007C730B" w14:paraId="7EC1E4EB" w14:textId="77777777" w:rsidTr="00E74C43">
        <w:trPr>
          <w:trHeight w:val="302"/>
        </w:trPr>
        <w:tc>
          <w:tcPr>
            <w:tcW w:w="1367" w:type="dxa"/>
            <w:tcBorders>
              <w:top w:val="single" w:sz="8" w:space="0" w:color="000000"/>
              <w:left w:val="nil"/>
              <w:bottom w:val="single" w:sz="4" w:space="0" w:color="auto"/>
              <w:right w:val="nil"/>
            </w:tcBorders>
            <w:shd w:val="clear" w:color="auto" w:fill="auto"/>
            <w:noWrap/>
            <w:vAlign w:val="center"/>
            <w:hideMark/>
          </w:tcPr>
          <w:p w14:paraId="1F80D8A3"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auto" w:fill="auto"/>
            <w:noWrap/>
            <w:vAlign w:val="center"/>
            <w:hideMark/>
          </w:tcPr>
          <w:p w14:paraId="2D03AE92"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14CEA37"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Theme="minorHAnsi" w:hAnsiTheme="minorHAnsi" w:cstheme="minorHAnsi"/>
              </w:rPr>
              <w:t>4</w:t>
            </w:r>
          </w:p>
        </w:tc>
      </w:tr>
    </w:tbl>
    <w:p w14:paraId="6F77FA43" w14:textId="77777777" w:rsidR="00B108BD" w:rsidRDefault="00B108BD" w:rsidP="00B108BD"/>
    <w:p w14:paraId="68C8E17C" w14:textId="1EF2E993" w:rsidR="00B108BD" w:rsidRDefault="00B108BD" w:rsidP="00B108BD">
      <w:r w:rsidRPr="00157A70">
        <w:rPr>
          <w:highlight w:val="yellow"/>
        </w:rPr>
        <w:t>And in the next one, node that appear the most? PONER</w:t>
      </w:r>
      <w:r w:rsidR="005D4706">
        <w:t>?</w:t>
      </w:r>
    </w:p>
    <w:p w14:paraId="7D7F49B4" w14:textId="77777777" w:rsidR="00B108BD" w:rsidRPr="00157A70" w:rsidRDefault="00B108BD" w:rsidP="00B108BD">
      <w:r w:rsidRPr="00157A70">
        <w:t>Next table shows results f</w:t>
      </w:r>
      <w:r>
        <w:t>or the case where SVD is applied</w:t>
      </w:r>
    </w:p>
    <w:p w14:paraId="173B81AB" w14:textId="77777777" w:rsidR="00B108BD" w:rsidRPr="00157A70" w:rsidRDefault="00B108BD" w:rsidP="00B108BD"/>
    <w:tbl>
      <w:tblPr>
        <w:tblW w:w="7655" w:type="dxa"/>
        <w:tblInd w:w="70" w:type="dxa"/>
        <w:tblCellMar>
          <w:left w:w="70" w:type="dxa"/>
          <w:right w:w="70" w:type="dxa"/>
        </w:tblCellMar>
        <w:tblLook w:val="04A0" w:firstRow="1" w:lastRow="0" w:firstColumn="1" w:lastColumn="0" w:noHBand="0" w:noVBand="1"/>
      </w:tblPr>
      <w:tblGrid>
        <w:gridCol w:w="1367"/>
        <w:gridCol w:w="2734"/>
        <w:gridCol w:w="3554"/>
      </w:tblGrid>
      <w:tr w:rsidR="00B108BD" w:rsidRPr="007C730B" w14:paraId="14B01FBD" w14:textId="77777777" w:rsidTr="00E74C43">
        <w:trPr>
          <w:trHeight w:val="317"/>
        </w:trPr>
        <w:tc>
          <w:tcPr>
            <w:tcW w:w="7655" w:type="dxa"/>
            <w:gridSpan w:val="3"/>
            <w:tcBorders>
              <w:top w:val="nil"/>
              <w:left w:val="nil"/>
              <w:bottom w:val="double" w:sz="6" w:space="0" w:color="auto"/>
              <w:right w:val="nil"/>
            </w:tcBorders>
            <w:shd w:val="clear" w:color="auto" w:fill="auto"/>
            <w:noWrap/>
            <w:vAlign w:val="center"/>
          </w:tcPr>
          <w:p w14:paraId="60EA3996"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 SVD</w:t>
            </w:r>
          </w:p>
        </w:tc>
      </w:tr>
      <w:tr w:rsidR="00B108BD" w:rsidRPr="007C730B" w14:paraId="62C8AB7F" w14:textId="77777777" w:rsidTr="00E74C43">
        <w:trPr>
          <w:trHeight w:val="317"/>
        </w:trPr>
        <w:tc>
          <w:tcPr>
            <w:tcW w:w="1367" w:type="dxa"/>
            <w:tcBorders>
              <w:top w:val="nil"/>
              <w:left w:val="nil"/>
              <w:bottom w:val="double" w:sz="6" w:space="0" w:color="auto"/>
              <w:right w:val="nil"/>
            </w:tcBorders>
            <w:shd w:val="clear" w:color="auto" w:fill="auto"/>
            <w:noWrap/>
            <w:vAlign w:val="center"/>
            <w:hideMark/>
          </w:tcPr>
          <w:p w14:paraId="43BE4CE2"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6984EE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4C187EE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NODE</w:t>
            </w:r>
          </w:p>
        </w:tc>
      </w:tr>
      <w:tr w:rsidR="00B108BD" w:rsidRPr="007C730B" w14:paraId="7D4E97CC" w14:textId="77777777" w:rsidTr="00E74C43">
        <w:trPr>
          <w:trHeight w:val="332"/>
        </w:trPr>
        <w:tc>
          <w:tcPr>
            <w:tcW w:w="1367" w:type="dxa"/>
            <w:vMerge w:val="restart"/>
            <w:tcBorders>
              <w:top w:val="nil"/>
              <w:left w:val="nil"/>
              <w:right w:val="nil"/>
            </w:tcBorders>
            <w:shd w:val="clear" w:color="auto" w:fill="auto"/>
            <w:noWrap/>
            <w:vAlign w:val="center"/>
            <w:hideMark/>
          </w:tcPr>
          <w:p w14:paraId="4768099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vMerge w:val="restart"/>
            <w:tcBorders>
              <w:top w:val="nil"/>
              <w:left w:val="nil"/>
              <w:right w:val="nil"/>
            </w:tcBorders>
            <w:shd w:val="clear" w:color="auto" w:fill="auto"/>
            <w:noWrap/>
            <w:vAlign w:val="center"/>
            <w:hideMark/>
          </w:tcPr>
          <w:p w14:paraId="7D44D99E"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55D7497"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Pr>
                <w:rFonts w:asciiTheme="minorHAnsi" w:hAnsiTheme="minorHAnsi" w:cstheme="minorHAnsi"/>
              </w:rPr>
              <w:t>lh-isthmuscingulate</w:t>
            </w:r>
            <w:proofErr w:type="spellEnd"/>
          </w:p>
        </w:tc>
      </w:tr>
      <w:tr w:rsidR="00B108BD" w:rsidRPr="007C730B" w14:paraId="695CE9DA" w14:textId="77777777" w:rsidTr="00E74C43">
        <w:trPr>
          <w:trHeight w:val="302"/>
        </w:trPr>
        <w:tc>
          <w:tcPr>
            <w:tcW w:w="1367" w:type="dxa"/>
            <w:vMerge/>
            <w:tcBorders>
              <w:left w:val="nil"/>
              <w:right w:val="nil"/>
            </w:tcBorders>
            <w:vAlign w:val="center"/>
            <w:hideMark/>
          </w:tcPr>
          <w:p w14:paraId="4B22703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033882D8"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2A00522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Left-Hippocamp</w:t>
            </w:r>
            <w:r>
              <w:rPr>
                <w:rFonts w:asciiTheme="minorHAnsi" w:hAnsiTheme="minorHAnsi" w:cstheme="minorHAnsi"/>
              </w:rPr>
              <w:t>us</w:t>
            </w:r>
          </w:p>
        </w:tc>
      </w:tr>
      <w:tr w:rsidR="00B108BD" w:rsidRPr="007C730B" w14:paraId="758FDB86" w14:textId="77777777" w:rsidTr="00E74C43">
        <w:trPr>
          <w:trHeight w:val="302"/>
        </w:trPr>
        <w:tc>
          <w:tcPr>
            <w:tcW w:w="1367" w:type="dxa"/>
            <w:vMerge/>
            <w:tcBorders>
              <w:left w:val="nil"/>
              <w:right w:val="nil"/>
            </w:tcBorders>
            <w:vAlign w:val="center"/>
            <w:hideMark/>
          </w:tcPr>
          <w:p w14:paraId="2C8443D0"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692A4073"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14F77D55"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w:t>
            </w:r>
            <w:proofErr w:type="spellStart"/>
            <w:r w:rsidRPr="00F13F3B">
              <w:rPr>
                <w:rFonts w:asciiTheme="minorHAnsi" w:hAnsiTheme="minorHAnsi" w:cstheme="minorHAnsi"/>
              </w:rPr>
              <w:t>caudalanteriorcingu</w:t>
            </w:r>
            <w:r>
              <w:rPr>
                <w:rFonts w:asciiTheme="minorHAnsi" w:hAnsiTheme="minorHAnsi" w:cstheme="minorHAnsi"/>
              </w:rPr>
              <w:t>late</w:t>
            </w:r>
            <w:proofErr w:type="spellEnd"/>
          </w:p>
        </w:tc>
      </w:tr>
      <w:tr w:rsidR="00B108BD" w:rsidRPr="007C730B" w14:paraId="0A972E96" w14:textId="77777777" w:rsidTr="00E74C43">
        <w:trPr>
          <w:trHeight w:val="317"/>
        </w:trPr>
        <w:tc>
          <w:tcPr>
            <w:tcW w:w="1367" w:type="dxa"/>
            <w:vMerge/>
            <w:tcBorders>
              <w:left w:val="nil"/>
              <w:right w:val="nil"/>
            </w:tcBorders>
            <w:vAlign w:val="center"/>
            <w:hideMark/>
          </w:tcPr>
          <w:p w14:paraId="2AE5A5F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471D633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4D748821"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w:t>
            </w:r>
            <w:proofErr w:type="spellStart"/>
            <w:r w:rsidRPr="00F13F3B">
              <w:rPr>
                <w:rFonts w:asciiTheme="minorHAnsi" w:hAnsiTheme="minorHAnsi" w:cstheme="minorHAnsi"/>
              </w:rPr>
              <w:t>lateralorbito</w:t>
            </w:r>
            <w:r>
              <w:rPr>
                <w:rFonts w:asciiTheme="minorHAnsi" w:hAnsiTheme="minorHAnsi" w:cstheme="minorHAnsi"/>
              </w:rPr>
              <w:t>frontal</w:t>
            </w:r>
            <w:proofErr w:type="spellEnd"/>
          </w:p>
        </w:tc>
      </w:tr>
      <w:tr w:rsidR="00B108BD" w:rsidRPr="007C730B" w14:paraId="10250719" w14:textId="77777777" w:rsidTr="00E74C43">
        <w:trPr>
          <w:trHeight w:val="317"/>
        </w:trPr>
        <w:tc>
          <w:tcPr>
            <w:tcW w:w="1367" w:type="dxa"/>
            <w:vMerge/>
            <w:tcBorders>
              <w:left w:val="nil"/>
              <w:right w:val="nil"/>
            </w:tcBorders>
            <w:vAlign w:val="center"/>
            <w:hideMark/>
          </w:tcPr>
          <w:p w14:paraId="64E2E6BD"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8" w:space="0" w:color="auto"/>
              <w:right w:val="nil"/>
            </w:tcBorders>
            <w:shd w:val="clear" w:color="auto" w:fill="auto"/>
            <w:noWrap/>
            <w:vAlign w:val="bottom"/>
            <w:hideMark/>
          </w:tcPr>
          <w:p w14:paraId="6FBACDF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6C7CF08B"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precentr</w:t>
            </w:r>
            <w:r>
              <w:rPr>
                <w:rFonts w:asciiTheme="minorHAnsi" w:hAnsiTheme="minorHAnsi" w:cstheme="minorHAnsi"/>
              </w:rPr>
              <w:t>al</w:t>
            </w:r>
          </w:p>
        </w:tc>
      </w:tr>
      <w:tr w:rsidR="00B108BD" w:rsidRPr="007C730B" w14:paraId="42BE2596" w14:textId="77777777" w:rsidTr="00E74C43">
        <w:trPr>
          <w:trHeight w:val="317"/>
        </w:trPr>
        <w:tc>
          <w:tcPr>
            <w:tcW w:w="1367" w:type="dxa"/>
            <w:vMerge/>
            <w:tcBorders>
              <w:left w:val="nil"/>
              <w:bottom w:val="single" w:sz="8" w:space="0" w:color="000000"/>
              <w:right w:val="nil"/>
            </w:tcBorders>
            <w:vAlign w:val="center"/>
            <w:hideMark/>
          </w:tcPr>
          <w:p w14:paraId="778E14A2"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center"/>
            <w:hideMark/>
          </w:tcPr>
          <w:p w14:paraId="20BA80CA"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hideMark/>
          </w:tcPr>
          <w:p w14:paraId="2DEB9BA0"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Right-Caud</w:t>
            </w:r>
            <w:r>
              <w:rPr>
                <w:rFonts w:asciiTheme="minorHAnsi" w:hAnsiTheme="minorHAnsi" w:cstheme="minorHAnsi"/>
              </w:rPr>
              <w:t>ate</w:t>
            </w:r>
          </w:p>
        </w:tc>
      </w:tr>
      <w:tr w:rsidR="00B108BD" w:rsidRPr="007C730B" w14:paraId="07FDAD45" w14:textId="77777777" w:rsidTr="00E74C43">
        <w:trPr>
          <w:trHeight w:val="302"/>
        </w:trPr>
        <w:tc>
          <w:tcPr>
            <w:tcW w:w="1367" w:type="dxa"/>
            <w:vMerge w:val="restart"/>
            <w:tcBorders>
              <w:top w:val="single" w:sz="8" w:space="0" w:color="000000"/>
              <w:left w:val="nil"/>
              <w:bottom w:val="single" w:sz="4" w:space="0" w:color="auto"/>
              <w:right w:val="nil"/>
            </w:tcBorders>
            <w:shd w:val="clear" w:color="auto" w:fill="auto"/>
            <w:noWrap/>
            <w:vAlign w:val="center"/>
            <w:hideMark/>
          </w:tcPr>
          <w:p w14:paraId="13B4CAE1"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lastRenderedPageBreak/>
              <w:t>fMRI</w:t>
            </w:r>
          </w:p>
        </w:tc>
        <w:tc>
          <w:tcPr>
            <w:tcW w:w="2734" w:type="dxa"/>
            <w:vMerge w:val="restart"/>
            <w:tcBorders>
              <w:top w:val="nil"/>
              <w:left w:val="nil"/>
              <w:right w:val="nil"/>
            </w:tcBorders>
            <w:shd w:val="clear" w:color="auto" w:fill="auto"/>
            <w:noWrap/>
            <w:vAlign w:val="center"/>
            <w:hideMark/>
          </w:tcPr>
          <w:p w14:paraId="19D7D5FC"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838D986"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entorhin</w:t>
            </w:r>
            <w:r>
              <w:rPr>
                <w:rFonts w:asciiTheme="minorHAnsi" w:hAnsiTheme="minorHAnsi" w:cstheme="minorHAnsi"/>
              </w:rPr>
              <w:t>al</w:t>
            </w:r>
          </w:p>
        </w:tc>
      </w:tr>
      <w:tr w:rsidR="00B108BD" w:rsidRPr="007C730B" w14:paraId="3AB194C4" w14:textId="77777777" w:rsidTr="00E74C43">
        <w:trPr>
          <w:trHeight w:val="302"/>
        </w:trPr>
        <w:tc>
          <w:tcPr>
            <w:tcW w:w="1367" w:type="dxa"/>
            <w:vMerge/>
            <w:tcBorders>
              <w:top w:val="nil"/>
              <w:left w:val="nil"/>
              <w:bottom w:val="single" w:sz="4" w:space="0" w:color="auto"/>
              <w:right w:val="nil"/>
            </w:tcBorders>
            <w:vAlign w:val="center"/>
            <w:hideMark/>
          </w:tcPr>
          <w:p w14:paraId="29ECDD66"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7EF667C5"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DF7E8FA"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sidRPr="00F13F3B">
              <w:rPr>
                <w:rFonts w:asciiTheme="minorHAnsi" w:hAnsiTheme="minorHAnsi" w:cstheme="minorHAnsi"/>
              </w:rPr>
              <w:t>ctx</w:t>
            </w:r>
            <w:proofErr w:type="spellEnd"/>
            <w:r w:rsidRPr="00F13F3B">
              <w:rPr>
                <w:rFonts w:asciiTheme="minorHAnsi" w:hAnsiTheme="minorHAnsi" w:cstheme="minorHAnsi"/>
              </w:rPr>
              <w:t>-rh-</w:t>
            </w:r>
            <w:proofErr w:type="spellStart"/>
            <w:r w:rsidRPr="00F13F3B">
              <w:rPr>
                <w:rFonts w:asciiTheme="minorHAnsi" w:hAnsiTheme="minorHAnsi" w:cstheme="minorHAnsi"/>
              </w:rPr>
              <w:t>parahippocam</w:t>
            </w:r>
            <w:r>
              <w:rPr>
                <w:rFonts w:asciiTheme="minorHAnsi" w:hAnsiTheme="minorHAnsi" w:cstheme="minorHAnsi"/>
              </w:rPr>
              <w:t>pal</w:t>
            </w:r>
            <w:proofErr w:type="spellEnd"/>
          </w:p>
        </w:tc>
      </w:tr>
      <w:tr w:rsidR="00B108BD" w:rsidRPr="007C730B" w14:paraId="68B2307B" w14:textId="77777777" w:rsidTr="00E74C43">
        <w:trPr>
          <w:trHeight w:val="302"/>
        </w:trPr>
        <w:tc>
          <w:tcPr>
            <w:tcW w:w="1367" w:type="dxa"/>
            <w:vMerge/>
            <w:tcBorders>
              <w:top w:val="nil"/>
              <w:left w:val="nil"/>
              <w:bottom w:val="single" w:sz="4" w:space="0" w:color="auto"/>
              <w:right w:val="nil"/>
            </w:tcBorders>
            <w:vAlign w:val="center"/>
            <w:hideMark/>
          </w:tcPr>
          <w:p w14:paraId="49A4E3C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4" w:space="0" w:color="auto"/>
              <w:right w:val="nil"/>
            </w:tcBorders>
            <w:shd w:val="clear" w:color="auto" w:fill="auto"/>
            <w:noWrap/>
            <w:vAlign w:val="bottom"/>
            <w:hideMark/>
          </w:tcPr>
          <w:p w14:paraId="55C3AC40"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EB3F45B"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Pr>
                <w:rFonts w:ascii="Calibri" w:eastAsia="Times New Roman" w:hAnsi="Calibri" w:cs="Calibri"/>
                <w:color w:val="000000"/>
                <w:lang w:val="es-ES"/>
              </w:rPr>
              <w:t>ctx</w:t>
            </w:r>
            <w:proofErr w:type="spellEnd"/>
            <w:r>
              <w:rPr>
                <w:rFonts w:ascii="Calibri" w:eastAsia="Times New Roman" w:hAnsi="Calibri" w:cs="Calibri"/>
                <w:color w:val="000000"/>
                <w:lang w:val="es-ES"/>
              </w:rPr>
              <w:t>-</w:t>
            </w:r>
            <w:proofErr w:type="spellStart"/>
            <w:r>
              <w:rPr>
                <w:rFonts w:ascii="Calibri" w:eastAsia="Times New Roman" w:hAnsi="Calibri" w:cs="Calibri"/>
                <w:color w:val="000000"/>
                <w:lang w:val="es-ES"/>
              </w:rPr>
              <w:t>rh</w:t>
            </w:r>
            <w:proofErr w:type="spellEnd"/>
            <w:r>
              <w:rPr>
                <w:rFonts w:ascii="Calibri" w:eastAsia="Times New Roman" w:hAnsi="Calibri" w:cs="Calibri"/>
                <w:color w:val="000000"/>
                <w:lang w:val="es-ES"/>
              </w:rPr>
              <w:t>-paracentral</w:t>
            </w:r>
          </w:p>
        </w:tc>
      </w:tr>
    </w:tbl>
    <w:p w14:paraId="16FACE54" w14:textId="77777777" w:rsidR="00B108BD" w:rsidRDefault="00B108BD" w:rsidP="00B108BD"/>
    <w:p w14:paraId="2ECA38B8" w14:textId="77777777" w:rsidR="00B108BD" w:rsidRDefault="00B108BD" w:rsidP="00B108BD"/>
    <w:p w14:paraId="4E84CA3D" w14:textId="67F76AF7" w:rsidR="007C730B" w:rsidRDefault="00B108BD" w:rsidP="00B108BD">
      <w:r>
        <w:t>Again it should be noted that only one measurement from GM layer shows a statistically significant differences.</w:t>
      </w:r>
    </w:p>
    <w:p w14:paraId="476C295A" w14:textId="77777777" w:rsidR="005D4706" w:rsidRDefault="005D4706" w:rsidP="00B108BD">
      <w:pPr>
        <w:rPr>
          <w:color w:val="44546A" w:themeColor="text2"/>
          <w:sz w:val="18"/>
          <w:szCs w:val="18"/>
        </w:rPr>
      </w:pPr>
    </w:p>
    <w:p w14:paraId="6CF17993" w14:textId="5FBF205E" w:rsidR="00A31C08" w:rsidRDefault="00B108BD" w:rsidP="00B108BD">
      <w:pPr>
        <w:pStyle w:val="Ttulo2"/>
      </w:pPr>
      <w:r>
        <w:t>Results for local multilayer measurements</w:t>
      </w:r>
    </w:p>
    <w:p w14:paraId="6ED5A275" w14:textId="77777777" w:rsidR="005D4706" w:rsidRPr="00643C26" w:rsidRDefault="005D4706" w:rsidP="005D4706">
      <w:r w:rsidRPr="003B679E">
        <w:t>In light of the aforementioned results</w:t>
      </w:r>
      <w:r>
        <w:t>, where the GM layer does not yield significant results, two cases were considered: One multilayer network with all three layers, another multilayer network with only two layers (FA and fMRI)</w:t>
      </w:r>
    </w:p>
    <w:p w14:paraId="14C64C15" w14:textId="77777777" w:rsidR="005D4706" w:rsidRDefault="005D4706" w:rsidP="005D4706">
      <w:r>
        <w:t xml:space="preserve">The first decision to be made concerns the weight to be assigned to inter-layer links. As previously mentioned (Mandke) uses the average of all weights. A close examination of these averages show that they are quite similar, moving within a tight range, as can be seen in fig XXX. The range is approximately 0.0125 and 0.025 for 3 and 2 layers respectively, moreover range does not seem different for HS and </w:t>
      </w:r>
      <w:proofErr w:type="spellStart"/>
      <w:r>
        <w:t>PwMS</w:t>
      </w:r>
      <w:proofErr w:type="spellEnd"/>
      <w:r>
        <w:t>. Although the range is larger for the latter group as it includes more subjects</w:t>
      </w:r>
    </w:p>
    <w:p w14:paraId="1AB593A1" w14:textId="40FD54ED" w:rsidR="00B108BD" w:rsidRDefault="00B108BD" w:rsidP="00B108BD">
      <w:r>
        <w:rPr>
          <w:noProof/>
          <w:lang w:val="es-ES"/>
        </w:rPr>
        <w:drawing>
          <wp:inline distT="0" distB="0" distL="0" distR="0" wp14:anchorId="51AFD74C" wp14:editId="6B0D0C74">
            <wp:extent cx="5400040" cy="1998027"/>
            <wp:effectExtent l="0" t="0" r="0" b="0"/>
            <wp:docPr id="2" name="1 Imagen"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descr="Gráfico, Histograma&#10;&#10;Descripción generada automá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1998027"/>
                    </a:xfrm>
                    <a:prstGeom prst="rect">
                      <a:avLst/>
                    </a:prstGeom>
                  </pic:spPr>
                </pic:pic>
              </a:graphicData>
            </a:graphic>
          </wp:inline>
        </w:drawing>
      </w:r>
    </w:p>
    <w:p w14:paraId="490DB9BF" w14:textId="77777777" w:rsidR="00B108BD" w:rsidRDefault="00B108BD" w:rsidP="00B108BD"/>
    <w:p w14:paraId="1353D965" w14:textId="77777777" w:rsidR="005D4706" w:rsidRDefault="005D4706" w:rsidP="005D4706">
      <w:r>
        <w:t>Following these findings, another option was considered, selecting the interlayer weight that maximizes the number of measures that passes the statistical tests. A range of weights from 0.1 to 1 was evaluated, as presented in table xxx</w:t>
      </w:r>
    </w:p>
    <w:tbl>
      <w:tblPr>
        <w:tblW w:w="6220" w:type="dxa"/>
        <w:jc w:val="center"/>
        <w:tblCellMar>
          <w:left w:w="70" w:type="dxa"/>
          <w:right w:w="70" w:type="dxa"/>
        </w:tblCellMar>
        <w:tblLook w:val="04A0" w:firstRow="1" w:lastRow="0" w:firstColumn="1" w:lastColumn="0" w:noHBand="0" w:noVBand="1"/>
      </w:tblPr>
      <w:tblGrid>
        <w:gridCol w:w="1200"/>
        <w:gridCol w:w="1434"/>
        <w:gridCol w:w="1186"/>
        <w:gridCol w:w="1314"/>
        <w:gridCol w:w="1104"/>
      </w:tblGrid>
      <w:tr w:rsidR="00B108BD" w:rsidRPr="004410EB" w14:paraId="5CF32781" w14:textId="77777777" w:rsidTr="00E74C43">
        <w:trPr>
          <w:trHeight w:val="315"/>
          <w:jc w:val="center"/>
        </w:trPr>
        <w:tc>
          <w:tcPr>
            <w:tcW w:w="1200" w:type="dxa"/>
            <w:tcBorders>
              <w:top w:val="nil"/>
              <w:left w:val="nil"/>
              <w:bottom w:val="nil"/>
              <w:right w:val="nil"/>
            </w:tcBorders>
            <w:shd w:val="clear" w:color="auto" w:fill="auto"/>
            <w:noWrap/>
            <w:vAlign w:val="bottom"/>
            <w:hideMark/>
          </w:tcPr>
          <w:p w14:paraId="63A73CA6" w14:textId="77777777" w:rsidR="00B108BD" w:rsidRPr="0083087E" w:rsidRDefault="00B108BD" w:rsidP="00E74C43">
            <w:pPr>
              <w:spacing w:after="0" w:line="240" w:lineRule="auto"/>
              <w:rPr>
                <w:rFonts w:ascii="Calibri" w:eastAsia="Times New Roman" w:hAnsi="Calibri" w:cs="Calibri"/>
                <w:color w:val="000000"/>
              </w:rPr>
            </w:pPr>
          </w:p>
        </w:tc>
        <w:tc>
          <w:tcPr>
            <w:tcW w:w="2620" w:type="dxa"/>
            <w:gridSpan w:val="2"/>
            <w:tcBorders>
              <w:top w:val="nil"/>
              <w:left w:val="nil"/>
              <w:bottom w:val="single" w:sz="8" w:space="0" w:color="auto"/>
              <w:right w:val="nil"/>
            </w:tcBorders>
            <w:shd w:val="clear" w:color="auto" w:fill="auto"/>
            <w:noWrap/>
            <w:vAlign w:val="bottom"/>
            <w:hideMark/>
          </w:tcPr>
          <w:p w14:paraId="21CEA80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 LAYERS</w:t>
            </w:r>
          </w:p>
        </w:tc>
        <w:tc>
          <w:tcPr>
            <w:tcW w:w="2400" w:type="dxa"/>
            <w:gridSpan w:val="2"/>
            <w:tcBorders>
              <w:top w:val="nil"/>
              <w:left w:val="nil"/>
              <w:bottom w:val="single" w:sz="8" w:space="0" w:color="auto"/>
              <w:right w:val="nil"/>
            </w:tcBorders>
            <w:shd w:val="clear" w:color="auto" w:fill="auto"/>
            <w:noWrap/>
            <w:vAlign w:val="bottom"/>
            <w:hideMark/>
          </w:tcPr>
          <w:p w14:paraId="101050A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 LAYERS</w:t>
            </w:r>
          </w:p>
        </w:tc>
      </w:tr>
      <w:tr w:rsidR="00B108BD" w:rsidRPr="004410EB" w14:paraId="174B6685" w14:textId="77777777" w:rsidTr="00E74C43">
        <w:trPr>
          <w:trHeight w:val="615"/>
          <w:jc w:val="center"/>
        </w:trPr>
        <w:tc>
          <w:tcPr>
            <w:tcW w:w="1200" w:type="dxa"/>
            <w:tcBorders>
              <w:top w:val="nil"/>
              <w:left w:val="nil"/>
              <w:bottom w:val="double" w:sz="6" w:space="0" w:color="auto"/>
              <w:right w:val="nil"/>
            </w:tcBorders>
            <w:shd w:val="clear" w:color="auto" w:fill="auto"/>
            <w:vAlign w:val="bottom"/>
            <w:hideMark/>
          </w:tcPr>
          <w:p w14:paraId="773F5DF8" w14:textId="77777777" w:rsidR="00B108BD" w:rsidRPr="004410EB" w:rsidRDefault="00B108BD" w:rsidP="00E74C43">
            <w:pPr>
              <w:spacing w:after="0" w:line="240" w:lineRule="auto"/>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interlayer</w:t>
            </w:r>
            <w:proofErr w:type="spellEnd"/>
            <w:r w:rsidRPr="004410EB">
              <w:rPr>
                <w:rFonts w:ascii="Calibri" w:eastAsia="Times New Roman" w:hAnsi="Calibri" w:cs="Calibri"/>
                <w:color w:val="000000"/>
                <w:lang w:val="es-ES"/>
              </w:rPr>
              <w:t xml:space="preserve"> </w:t>
            </w:r>
            <w:proofErr w:type="spellStart"/>
            <w:r w:rsidRPr="004410EB">
              <w:rPr>
                <w:rFonts w:ascii="Calibri" w:eastAsia="Times New Roman" w:hAnsi="Calibri" w:cs="Calibri"/>
                <w:color w:val="000000"/>
                <w:lang w:val="es-ES"/>
              </w:rPr>
              <w:t>weights</w:t>
            </w:r>
            <w:proofErr w:type="spellEnd"/>
          </w:p>
        </w:tc>
        <w:tc>
          <w:tcPr>
            <w:tcW w:w="1434" w:type="dxa"/>
            <w:tcBorders>
              <w:top w:val="nil"/>
              <w:left w:val="nil"/>
              <w:bottom w:val="double" w:sz="6" w:space="0" w:color="auto"/>
              <w:right w:val="nil"/>
            </w:tcBorders>
            <w:shd w:val="clear" w:color="auto" w:fill="auto"/>
            <w:noWrap/>
            <w:vAlign w:val="bottom"/>
            <w:hideMark/>
          </w:tcPr>
          <w:p w14:paraId="5504F8B1"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186" w:type="dxa"/>
            <w:tcBorders>
              <w:top w:val="nil"/>
              <w:left w:val="nil"/>
              <w:bottom w:val="double" w:sz="6" w:space="0" w:color="auto"/>
              <w:right w:val="nil"/>
            </w:tcBorders>
            <w:shd w:val="clear" w:color="auto" w:fill="auto"/>
            <w:noWrap/>
            <w:vAlign w:val="bottom"/>
            <w:hideMark/>
          </w:tcPr>
          <w:p w14:paraId="3AC5730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c>
          <w:tcPr>
            <w:tcW w:w="1314" w:type="dxa"/>
            <w:tcBorders>
              <w:top w:val="nil"/>
              <w:left w:val="nil"/>
              <w:bottom w:val="double" w:sz="6" w:space="0" w:color="auto"/>
              <w:right w:val="nil"/>
            </w:tcBorders>
            <w:shd w:val="clear" w:color="auto" w:fill="auto"/>
            <w:noWrap/>
            <w:vAlign w:val="bottom"/>
            <w:hideMark/>
          </w:tcPr>
          <w:p w14:paraId="43DB578B"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086" w:type="dxa"/>
            <w:tcBorders>
              <w:top w:val="nil"/>
              <w:left w:val="nil"/>
              <w:bottom w:val="double" w:sz="6" w:space="0" w:color="auto"/>
              <w:right w:val="nil"/>
            </w:tcBorders>
            <w:shd w:val="clear" w:color="auto" w:fill="auto"/>
            <w:noWrap/>
            <w:vAlign w:val="bottom"/>
            <w:hideMark/>
          </w:tcPr>
          <w:p w14:paraId="50BA54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r>
      <w:tr w:rsidR="00B108BD" w:rsidRPr="004410EB" w14:paraId="62090DED"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2A8AAFF"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1</w:t>
            </w:r>
          </w:p>
        </w:tc>
        <w:tc>
          <w:tcPr>
            <w:tcW w:w="1434" w:type="dxa"/>
            <w:tcBorders>
              <w:top w:val="nil"/>
              <w:left w:val="nil"/>
              <w:bottom w:val="single" w:sz="4" w:space="0" w:color="auto"/>
              <w:right w:val="nil"/>
            </w:tcBorders>
            <w:shd w:val="clear" w:color="auto" w:fill="auto"/>
            <w:noWrap/>
            <w:vAlign w:val="bottom"/>
            <w:hideMark/>
          </w:tcPr>
          <w:p w14:paraId="5BB4D8B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8</w:t>
            </w:r>
          </w:p>
        </w:tc>
        <w:tc>
          <w:tcPr>
            <w:tcW w:w="1186" w:type="dxa"/>
            <w:tcBorders>
              <w:top w:val="nil"/>
              <w:left w:val="nil"/>
              <w:bottom w:val="single" w:sz="4" w:space="0" w:color="auto"/>
              <w:right w:val="nil"/>
            </w:tcBorders>
            <w:shd w:val="clear" w:color="auto" w:fill="auto"/>
            <w:noWrap/>
            <w:vAlign w:val="bottom"/>
            <w:hideMark/>
          </w:tcPr>
          <w:p w14:paraId="43E9F94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w:t>
            </w:r>
          </w:p>
        </w:tc>
        <w:tc>
          <w:tcPr>
            <w:tcW w:w="1314" w:type="dxa"/>
            <w:tcBorders>
              <w:top w:val="nil"/>
              <w:left w:val="nil"/>
              <w:bottom w:val="single" w:sz="4" w:space="0" w:color="auto"/>
              <w:right w:val="nil"/>
            </w:tcBorders>
            <w:shd w:val="clear" w:color="auto" w:fill="auto"/>
            <w:noWrap/>
            <w:vAlign w:val="bottom"/>
            <w:hideMark/>
          </w:tcPr>
          <w:p w14:paraId="020C35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970A8D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44F84A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1068303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2</w:t>
            </w:r>
          </w:p>
        </w:tc>
        <w:tc>
          <w:tcPr>
            <w:tcW w:w="1434" w:type="dxa"/>
            <w:tcBorders>
              <w:top w:val="nil"/>
              <w:left w:val="nil"/>
              <w:bottom w:val="single" w:sz="4" w:space="0" w:color="auto"/>
              <w:right w:val="nil"/>
            </w:tcBorders>
            <w:shd w:val="clear" w:color="auto" w:fill="auto"/>
            <w:noWrap/>
            <w:vAlign w:val="bottom"/>
            <w:hideMark/>
          </w:tcPr>
          <w:p w14:paraId="080D7B4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083F247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966C29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76451BF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1BD82DE"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9A139D0"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3</w:t>
            </w:r>
          </w:p>
        </w:tc>
        <w:tc>
          <w:tcPr>
            <w:tcW w:w="1434" w:type="dxa"/>
            <w:tcBorders>
              <w:top w:val="nil"/>
              <w:left w:val="nil"/>
              <w:bottom w:val="single" w:sz="4" w:space="0" w:color="auto"/>
              <w:right w:val="nil"/>
            </w:tcBorders>
            <w:shd w:val="clear" w:color="auto" w:fill="auto"/>
            <w:noWrap/>
            <w:vAlign w:val="bottom"/>
            <w:hideMark/>
          </w:tcPr>
          <w:p w14:paraId="0933A20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CDC9D2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68484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4D385B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6C844D4"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E5239C4"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4</w:t>
            </w:r>
          </w:p>
        </w:tc>
        <w:tc>
          <w:tcPr>
            <w:tcW w:w="1434" w:type="dxa"/>
            <w:tcBorders>
              <w:top w:val="nil"/>
              <w:left w:val="nil"/>
              <w:bottom w:val="single" w:sz="4" w:space="0" w:color="auto"/>
              <w:right w:val="nil"/>
            </w:tcBorders>
            <w:shd w:val="clear" w:color="auto" w:fill="auto"/>
            <w:noWrap/>
            <w:vAlign w:val="bottom"/>
            <w:hideMark/>
          </w:tcPr>
          <w:p w14:paraId="437EFA1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794DB8D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35B92AE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BAFEA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7899B241"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C0550E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5</w:t>
            </w:r>
          </w:p>
        </w:tc>
        <w:tc>
          <w:tcPr>
            <w:tcW w:w="1434" w:type="dxa"/>
            <w:tcBorders>
              <w:top w:val="nil"/>
              <w:left w:val="nil"/>
              <w:bottom w:val="single" w:sz="4" w:space="0" w:color="auto"/>
              <w:right w:val="nil"/>
            </w:tcBorders>
            <w:shd w:val="clear" w:color="auto" w:fill="auto"/>
            <w:noWrap/>
            <w:vAlign w:val="bottom"/>
            <w:hideMark/>
          </w:tcPr>
          <w:p w14:paraId="42FDB0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96C88A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3C3CC9A"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98D30E6"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7125BE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3B586B7D"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lastRenderedPageBreak/>
              <w:t>0.6</w:t>
            </w:r>
          </w:p>
        </w:tc>
        <w:tc>
          <w:tcPr>
            <w:tcW w:w="1434" w:type="dxa"/>
            <w:tcBorders>
              <w:top w:val="nil"/>
              <w:left w:val="nil"/>
              <w:bottom w:val="single" w:sz="4" w:space="0" w:color="auto"/>
              <w:right w:val="nil"/>
            </w:tcBorders>
            <w:shd w:val="clear" w:color="auto" w:fill="auto"/>
            <w:noWrap/>
            <w:vAlign w:val="bottom"/>
            <w:hideMark/>
          </w:tcPr>
          <w:p w14:paraId="4A20684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584CA1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0EE0E49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4AF606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834181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565CC33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7</w:t>
            </w:r>
          </w:p>
        </w:tc>
        <w:tc>
          <w:tcPr>
            <w:tcW w:w="1434" w:type="dxa"/>
            <w:tcBorders>
              <w:top w:val="nil"/>
              <w:left w:val="nil"/>
              <w:bottom w:val="single" w:sz="4" w:space="0" w:color="auto"/>
              <w:right w:val="nil"/>
            </w:tcBorders>
            <w:shd w:val="clear" w:color="auto" w:fill="auto"/>
            <w:noWrap/>
            <w:vAlign w:val="bottom"/>
            <w:hideMark/>
          </w:tcPr>
          <w:p w14:paraId="3FBA49C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68AD62F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EBA410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A5D4BD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DCA8A4C"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18D8DD6"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8</w:t>
            </w:r>
          </w:p>
        </w:tc>
        <w:tc>
          <w:tcPr>
            <w:tcW w:w="1434" w:type="dxa"/>
            <w:tcBorders>
              <w:top w:val="nil"/>
              <w:left w:val="nil"/>
              <w:bottom w:val="single" w:sz="4" w:space="0" w:color="auto"/>
              <w:right w:val="nil"/>
            </w:tcBorders>
            <w:shd w:val="clear" w:color="auto" w:fill="auto"/>
            <w:noWrap/>
            <w:vAlign w:val="bottom"/>
            <w:hideMark/>
          </w:tcPr>
          <w:p w14:paraId="0E87364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74399B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6106E50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08E4A7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A4115B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E2856C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9</w:t>
            </w:r>
          </w:p>
        </w:tc>
        <w:tc>
          <w:tcPr>
            <w:tcW w:w="1434" w:type="dxa"/>
            <w:tcBorders>
              <w:top w:val="nil"/>
              <w:left w:val="nil"/>
              <w:bottom w:val="single" w:sz="4" w:space="0" w:color="auto"/>
              <w:right w:val="nil"/>
            </w:tcBorders>
            <w:shd w:val="clear" w:color="auto" w:fill="auto"/>
            <w:noWrap/>
            <w:vAlign w:val="bottom"/>
            <w:hideMark/>
          </w:tcPr>
          <w:p w14:paraId="1C951F74"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1FE46A0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18C3591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93CBD9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7B6B81F" w14:textId="77777777" w:rsidTr="00E74C43">
        <w:trPr>
          <w:trHeight w:val="315"/>
          <w:jc w:val="center"/>
        </w:trPr>
        <w:tc>
          <w:tcPr>
            <w:tcW w:w="1200" w:type="dxa"/>
            <w:tcBorders>
              <w:top w:val="nil"/>
              <w:left w:val="nil"/>
              <w:bottom w:val="single" w:sz="4" w:space="0" w:color="auto"/>
              <w:right w:val="nil"/>
            </w:tcBorders>
            <w:shd w:val="clear" w:color="auto" w:fill="C5E0B3" w:themeFill="accent6" w:themeFillTint="66"/>
            <w:noWrap/>
            <w:vAlign w:val="bottom"/>
            <w:hideMark/>
          </w:tcPr>
          <w:p w14:paraId="3DEB674C"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1.0</w:t>
            </w:r>
          </w:p>
        </w:tc>
        <w:tc>
          <w:tcPr>
            <w:tcW w:w="1434" w:type="dxa"/>
            <w:tcBorders>
              <w:top w:val="nil"/>
              <w:left w:val="nil"/>
              <w:bottom w:val="single" w:sz="4" w:space="0" w:color="auto"/>
              <w:right w:val="nil"/>
            </w:tcBorders>
            <w:shd w:val="clear" w:color="auto" w:fill="C5E0B3" w:themeFill="accent6" w:themeFillTint="66"/>
            <w:noWrap/>
            <w:vAlign w:val="bottom"/>
            <w:hideMark/>
          </w:tcPr>
          <w:p w14:paraId="0AE6A9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C5E0B3" w:themeFill="accent6" w:themeFillTint="66"/>
            <w:noWrap/>
            <w:vAlign w:val="bottom"/>
            <w:hideMark/>
          </w:tcPr>
          <w:p w14:paraId="4E04338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C5E0B3" w:themeFill="accent6" w:themeFillTint="66"/>
            <w:noWrap/>
            <w:vAlign w:val="bottom"/>
            <w:hideMark/>
          </w:tcPr>
          <w:p w14:paraId="1238EA8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C5E0B3" w:themeFill="accent6" w:themeFillTint="66"/>
            <w:noWrap/>
            <w:vAlign w:val="bottom"/>
            <w:hideMark/>
          </w:tcPr>
          <w:p w14:paraId="2C8A10E4"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bl>
    <w:p w14:paraId="47C24711" w14:textId="77777777" w:rsidR="00B108BD" w:rsidRDefault="00B108BD" w:rsidP="00B108BD">
      <w:r>
        <w:t xml:space="preserve"> </w:t>
      </w:r>
    </w:p>
    <w:p w14:paraId="117EA2A2" w14:textId="77777777" w:rsidR="005D4706" w:rsidRDefault="005D4706" w:rsidP="005D4706">
      <w:r w:rsidRPr="008D535D">
        <w:t>In the scenario with two layers, the variation in interlayer weights makes no difference, and somewhat surprisingly, although more measures pass Test 1 compared to the three-layer case, fewer measures pass Test 2.</w:t>
      </w:r>
      <w:r w:rsidRPr="007B3997">
        <w:t xml:space="preserve"> </w:t>
      </w:r>
      <w:r w:rsidRPr="008D535D">
        <w:t>When considering three layers, minor differences emerge between weights, indicating that an increase in weight results in an increased number of measures. Ultimately, an interlayer weight of 1 was selected.</w:t>
      </w:r>
    </w:p>
    <w:p w14:paraId="696B6AFC" w14:textId="77777777" w:rsidR="005D4706" w:rsidRDefault="005D4706" w:rsidP="005D4706">
      <w:r>
        <w:t>The following table provides brief summary of those measures that passed the initial statistical test in either case:</w:t>
      </w:r>
    </w:p>
    <w:tbl>
      <w:tblPr>
        <w:tblStyle w:val="Tablaconcuadrcula"/>
        <w:tblW w:w="0" w:type="auto"/>
        <w:tblInd w:w="392" w:type="dxa"/>
        <w:tblLook w:val="04A0" w:firstRow="1" w:lastRow="0" w:firstColumn="1" w:lastColumn="0" w:noHBand="0" w:noVBand="1"/>
      </w:tblPr>
      <w:tblGrid>
        <w:gridCol w:w="3544"/>
        <w:gridCol w:w="1984"/>
        <w:gridCol w:w="2126"/>
      </w:tblGrid>
      <w:tr w:rsidR="005D4706" w:rsidRPr="00CA3646" w14:paraId="173F4CE8" w14:textId="77777777" w:rsidTr="00A016F6">
        <w:tc>
          <w:tcPr>
            <w:tcW w:w="3544" w:type="dxa"/>
            <w:vMerge w:val="restart"/>
            <w:tcBorders>
              <w:top w:val="nil"/>
              <w:left w:val="nil"/>
              <w:bottom w:val="double" w:sz="4" w:space="0" w:color="auto"/>
              <w:right w:val="nil"/>
            </w:tcBorders>
          </w:tcPr>
          <w:p w14:paraId="58F423F5" w14:textId="77777777" w:rsidR="005D4706" w:rsidRDefault="005D4706" w:rsidP="00A016F6"/>
        </w:tc>
        <w:tc>
          <w:tcPr>
            <w:tcW w:w="1984" w:type="dxa"/>
            <w:tcBorders>
              <w:top w:val="nil"/>
              <w:left w:val="nil"/>
              <w:bottom w:val="single" w:sz="12" w:space="0" w:color="auto"/>
              <w:right w:val="nil"/>
            </w:tcBorders>
          </w:tcPr>
          <w:p w14:paraId="291442C0" w14:textId="77777777" w:rsidR="005D4706" w:rsidRPr="00CA3646" w:rsidRDefault="005D4706" w:rsidP="00A016F6">
            <w:pPr>
              <w:jc w:val="center"/>
              <w:rPr>
                <w:b/>
              </w:rPr>
            </w:pPr>
            <w:r>
              <w:rPr>
                <w:b/>
              </w:rPr>
              <w:t>2 layers</w:t>
            </w:r>
          </w:p>
        </w:tc>
        <w:tc>
          <w:tcPr>
            <w:tcW w:w="2126" w:type="dxa"/>
            <w:tcBorders>
              <w:top w:val="nil"/>
              <w:left w:val="nil"/>
              <w:bottom w:val="single" w:sz="12" w:space="0" w:color="auto"/>
              <w:right w:val="nil"/>
            </w:tcBorders>
          </w:tcPr>
          <w:p w14:paraId="095183F0" w14:textId="77777777" w:rsidR="005D4706" w:rsidRPr="00CA3646" w:rsidRDefault="005D4706" w:rsidP="00A016F6">
            <w:pPr>
              <w:jc w:val="center"/>
              <w:rPr>
                <w:b/>
              </w:rPr>
            </w:pPr>
            <w:r>
              <w:rPr>
                <w:b/>
              </w:rPr>
              <w:t>3 layers</w:t>
            </w:r>
          </w:p>
        </w:tc>
      </w:tr>
      <w:tr w:rsidR="005D4706" w14:paraId="6AE561B4" w14:textId="77777777" w:rsidTr="00A016F6">
        <w:tc>
          <w:tcPr>
            <w:tcW w:w="3544" w:type="dxa"/>
            <w:vMerge/>
            <w:tcBorders>
              <w:top w:val="double" w:sz="4" w:space="0" w:color="auto"/>
              <w:left w:val="nil"/>
              <w:bottom w:val="double" w:sz="4" w:space="0" w:color="auto"/>
              <w:right w:val="nil"/>
            </w:tcBorders>
          </w:tcPr>
          <w:p w14:paraId="72761507" w14:textId="77777777" w:rsidR="005D4706" w:rsidRDefault="005D4706" w:rsidP="00A016F6"/>
        </w:tc>
        <w:tc>
          <w:tcPr>
            <w:tcW w:w="1984" w:type="dxa"/>
            <w:tcBorders>
              <w:top w:val="single" w:sz="12" w:space="0" w:color="auto"/>
              <w:left w:val="nil"/>
              <w:bottom w:val="double" w:sz="4" w:space="0" w:color="auto"/>
              <w:right w:val="nil"/>
            </w:tcBorders>
          </w:tcPr>
          <w:p w14:paraId="3711A8F3" w14:textId="77777777" w:rsidR="005D4706" w:rsidRDefault="005D4706" w:rsidP="00A016F6">
            <w:pPr>
              <w:jc w:val="center"/>
            </w:pPr>
            <w:r>
              <w:t># measures</w:t>
            </w:r>
          </w:p>
        </w:tc>
        <w:tc>
          <w:tcPr>
            <w:tcW w:w="2126" w:type="dxa"/>
            <w:tcBorders>
              <w:top w:val="single" w:sz="12" w:space="0" w:color="auto"/>
              <w:left w:val="nil"/>
              <w:bottom w:val="double" w:sz="4" w:space="0" w:color="auto"/>
              <w:right w:val="nil"/>
            </w:tcBorders>
          </w:tcPr>
          <w:p w14:paraId="3B8B5269" w14:textId="77777777" w:rsidR="005D4706" w:rsidRDefault="005D4706" w:rsidP="00A016F6">
            <w:pPr>
              <w:jc w:val="center"/>
            </w:pPr>
            <w:r>
              <w:t># measures</w:t>
            </w:r>
          </w:p>
        </w:tc>
      </w:tr>
      <w:tr w:rsidR="005D4706" w14:paraId="5372B2AE" w14:textId="77777777" w:rsidTr="00A016F6">
        <w:tc>
          <w:tcPr>
            <w:tcW w:w="3544" w:type="dxa"/>
            <w:tcBorders>
              <w:top w:val="double" w:sz="4" w:space="0" w:color="auto"/>
              <w:left w:val="nil"/>
              <w:bottom w:val="single" w:sz="4" w:space="0" w:color="auto"/>
              <w:right w:val="nil"/>
            </w:tcBorders>
          </w:tcPr>
          <w:p w14:paraId="7CE2353E" w14:textId="77777777" w:rsidR="005D4706" w:rsidRDefault="005D4706" w:rsidP="00A016F6">
            <w:proofErr w:type="spellStart"/>
            <w:r>
              <w:t>MultiPageRank</w:t>
            </w:r>
            <w:proofErr w:type="spellEnd"/>
          </w:p>
        </w:tc>
        <w:tc>
          <w:tcPr>
            <w:tcW w:w="1984" w:type="dxa"/>
            <w:tcBorders>
              <w:top w:val="double" w:sz="4" w:space="0" w:color="auto"/>
              <w:left w:val="nil"/>
              <w:right w:val="nil"/>
            </w:tcBorders>
          </w:tcPr>
          <w:p w14:paraId="0D21794C" w14:textId="77777777" w:rsidR="005D4706" w:rsidRDefault="005D4706" w:rsidP="00A016F6">
            <w:pPr>
              <w:jc w:val="center"/>
            </w:pPr>
            <w:r>
              <w:t>7</w:t>
            </w:r>
          </w:p>
        </w:tc>
        <w:tc>
          <w:tcPr>
            <w:tcW w:w="2126" w:type="dxa"/>
            <w:tcBorders>
              <w:top w:val="double" w:sz="4" w:space="0" w:color="auto"/>
              <w:left w:val="nil"/>
            </w:tcBorders>
          </w:tcPr>
          <w:p w14:paraId="58371021" w14:textId="77777777" w:rsidR="005D4706" w:rsidRDefault="005D4706" w:rsidP="00A016F6">
            <w:pPr>
              <w:jc w:val="center"/>
            </w:pPr>
            <w:r>
              <w:t>15</w:t>
            </w:r>
          </w:p>
        </w:tc>
      </w:tr>
      <w:tr w:rsidR="005D4706" w14:paraId="07BE2A11" w14:textId="77777777" w:rsidTr="00A016F6">
        <w:tc>
          <w:tcPr>
            <w:tcW w:w="3544" w:type="dxa"/>
            <w:tcBorders>
              <w:top w:val="single" w:sz="4" w:space="0" w:color="auto"/>
              <w:left w:val="nil"/>
              <w:bottom w:val="single" w:sz="4" w:space="0" w:color="auto"/>
              <w:right w:val="nil"/>
            </w:tcBorders>
          </w:tcPr>
          <w:p w14:paraId="723D9E3E" w14:textId="77777777" w:rsidR="005D4706" w:rsidRDefault="005D4706" w:rsidP="00A016F6">
            <w:r>
              <w:t>Sum Multi-Strength</w:t>
            </w:r>
          </w:p>
        </w:tc>
        <w:tc>
          <w:tcPr>
            <w:tcW w:w="1984" w:type="dxa"/>
            <w:tcBorders>
              <w:left w:val="nil"/>
              <w:right w:val="nil"/>
            </w:tcBorders>
          </w:tcPr>
          <w:p w14:paraId="40EC92FB" w14:textId="77777777" w:rsidR="005D4706" w:rsidRDefault="005D4706" w:rsidP="00A016F6">
            <w:pPr>
              <w:jc w:val="center"/>
            </w:pPr>
            <w:r>
              <w:t>8</w:t>
            </w:r>
          </w:p>
        </w:tc>
        <w:tc>
          <w:tcPr>
            <w:tcW w:w="2126" w:type="dxa"/>
            <w:tcBorders>
              <w:left w:val="nil"/>
            </w:tcBorders>
          </w:tcPr>
          <w:p w14:paraId="4ECF74BC" w14:textId="77777777" w:rsidR="005D4706" w:rsidRDefault="005D4706" w:rsidP="00A016F6">
            <w:pPr>
              <w:jc w:val="center"/>
            </w:pPr>
            <w:r>
              <w:t>9</w:t>
            </w:r>
          </w:p>
        </w:tc>
      </w:tr>
      <w:tr w:rsidR="005D4706" w14:paraId="0CC7F2E8" w14:textId="77777777" w:rsidTr="00A016F6">
        <w:tc>
          <w:tcPr>
            <w:tcW w:w="3544" w:type="dxa"/>
            <w:tcBorders>
              <w:top w:val="single" w:sz="4" w:space="0" w:color="auto"/>
              <w:left w:val="nil"/>
              <w:right w:val="nil"/>
            </w:tcBorders>
          </w:tcPr>
          <w:p w14:paraId="25607285" w14:textId="77777777" w:rsidR="005D4706" w:rsidRDefault="005D4706" w:rsidP="00A016F6">
            <w:r>
              <w:t>Closeness centrality</w:t>
            </w:r>
          </w:p>
        </w:tc>
        <w:tc>
          <w:tcPr>
            <w:tcW w:w="1984" w:type="dxa"/>
            <w:tcBorders>
              <w:left w:val="nil"/>
              <w:right w:val="nil"/>
            </w:tcBorders>
          </w:tcPr>
          <w:p w14:paraId="00160F78" w14:textId="77777777" w:rsidR="005D4706" w:rsidRDefault="005D4706" w:rsidP="00A016F6">
            <w:pPr>
              <w:jc w:val="center"/>
            </w:pPr>
            <w:r>
              <w:t>37</w:t>
            </w:r>
          </w:p>
        </w:tc>
        <w:tc>
          <w:tcPr>
            <w:tcW w:w="2126" w:type="dxa"/>
            <w:tcBorders>
              <w:left w:val="nil"/>
            </w:tcBorders>
          </w:tcPr>
          <w:p w14:paraId="695C1614" w14:textId="77777777" w:rsidR="005D4706" w:rsidRDefault="005D4706" w:rsidP="00A016F6">
            <w:pPr>
              <w:jc w:val="center"/>
            </w:pPr>
            <w:r>
              <w:t>7</w:t>
            </w:r>
          </w:p>
        </w:tc>
      </w:tr>
    </w:tbl>
    <w:p w14:paraId="6DBE7623" w14:textId="77777777" w:rsidR="005D4706" w:rsidRDefault="005D4706" w:rsidP="005D4706"/>
    <w:p w14:paraId="3EC6FDF9" w14:textId="77777777" w:rsidR="005D4706" w:rsidRDefault="005D4706" w:rsidP="005D4706">
      <w:r>
        <w:t>There is an important difference in closeness centrality between both cases.</w:t>
      </w:r>
    </w:p>
    <w:p w14:paraId="730A0A9A" w14:textId="77777777" w:rsidR="005D4706" w:rsidRDefault="005D4706" w:rsidP="005D4706">
      <w:r>
        <w:t>After test with Bonferroni correction we obtain the following results:</w:t>
      </w:r>
    </w:p>
    <w:p w14:paraId="6345AB48" w14:textId="77777777" w:rsidR="005D4706" w:rsidRDefault="005D4706" w:rsidP="005D4706"/>
    <w:tbl>
      <w:tblPr>
        <w:tblStyle w:val="Tablaconcuadrcula"/>
        <w:tblW w:w="0" w:type="auto"/>
        <w:tblInd w:w="392" w:type="dxa"/>
        <w:tblLook w:val="04A0" w:firstRow="1" w:lastRow="0" w:firstColumn="1" w:lastColumn="0" w:noHBand="0" w:noVBand="1"/>
      </w:tblPr>
      <w:tblGrid>
        <w:gridCol w:w="2977"/>
        <w:gridCol w:w="2593"/>
        <w:gridCol w:w="2268"/>
      </w:tblGrid>
      <w:tr w:rsidR="005D4706" w:rsidRPr="00CA3646" w14:paraId="65C608A0" w14:textId="77777777" w:rsidTr="00A016F6">
        <w:tc>
          <w:tcPr>
            <w:tcW w:w="2977" w:type="dxa"/>
            <w:vMerge w:val="restart"/>
            <w:tcBorders>
              <w:top w:val="nil"/>
              <w:left w:val="nil"/>
              <w:bottom w:val="double" w:sz="4" w:space="0" w:color="auto"/>
              <w:right w:val="nil"/>
            </w:tcBorders>
          </w:tcPr>
          <w:p w14:paraId="02C8D462" w14:textId="77777777" w:rsidR="005D4706" w:rsidRDefault="005D4706" w:rsidP="00A016F6"/>
        </w:tc>
        <w:tc>
          <w:tcPr>
            <w:tcW w:w="2593" w:type="dxa"/>
            <w:tcBorders>
              <w:top w:val="nil"/>
              <w:left w:val="nil"/>
              <w:bottom w:val="single" w:sz="12" w:space="0" w:color="auto"/>
              <w:right w:val="nil"/>
            </w:tcBorders>
          </w:tcPr>
          <w:p w14:paraId="6D88644D" w14:textId="77777777" w:rsidR="005D4706" w:rsidRPr="00CA3646" w:rsidRDefault="005D4706" w:rsidP="00A016F6">
            <w:pPr>
              <w:jc w:val="center"/>
              <w:rPr>
                <w:b/>
              </w:rPr>
            </w:pPr>
            <w:r>
              <w:rPr>
                <w:b/>
              </w:rPr>
              <w:t>2 layers</w:t>
            </w:r>
          </w:p>
        </w:tc>
        <w:tc>
          <w:tcPr>
            <w:tcW w:w="2268" w:type="dxa"/>
            <w:tcBorders>
              <w:top w:val="nil"/>
              <w:left w:val="nil"/>
              <w:bottom w:val="single" w:sz="12" w:space="0" w:color="auto"/>
              <w:right w:val="nil"/>
            </w:tcBorders>
          </w:tcPr>
          <w:p w14:paraId="247CE0BA" w14:textId="77777777" w:rsidR="005D4706" w:rsidRPr="00CA3646" w:rsidRDefault="005D4706" w:rsidP="00A016F6">
            <w:pPr>
              <w:jc w:val="center"/>
              <w:rPr>
                <w:b/>
              </w:rPr>
            </w:pPr>
            <w:r>
              <w:rPr>
                <w:b/>
              </w:rPr>
              <w:t>3 layers</w:t>
            </w:r>
          </w:p>
        </w:tc>
      </w:tr>
      <w:tr w:rsidR="005D4706" w14:paraId="582EB9A3" w14:textId="77777777" w:rsidTr="005D4706">
        <w:tc>
          <w:tcPr>
            <w:tcW w:w="2977" w:type="dxa"/>
            <w:vMerge/>
            <w:tcBorders>
              <w:top w:val="double" w:sz="4" w:space="0" w:color="auto"/>
              <w:left w:val="nil"/>
              <w:bottom w:val="double" w:sz="4" w:space="0" w:color="auto"/>
              <w:right w:val="nil"/>
            </w:tcBorders>
          </w:tcPr>
          <w:p w14:paraId="7945BFC8" w14:textId="77777777" w:rsidR="005D4706" w:rsidRDefault="005D4706" w:rsidP="00A016F6"/>
        </w:tc>
        <w:tc>
          <w:tcPr>
            <w:tcW w:w="2593" w:type="dxa"/>
            <w:tcBorders>
              <w:top w:val="single" w:sz="12" w:space="0" w:color="auto"/>
              <w:left w:val="nil"/>
              <w:bottom w:val="double" w:sz="4" w:space="0" w:color="auto"/>
              <w:right w:val="nil"/>
            </w:tcBorders>
          </w:tcPr>
          <w:p w14:paraId="03DB5DD0" w14:textId="77777777" w:rsidR="005D4706" w:rsidRDefault="005D4706" w:rsidP="00A016F6">
            <w:pPr>
              <w:jc w:val="center"/>
            </w:pPr>
            <w:r>
              <w:t># Nodes</w:t>
            </w:r>
          </w:p>
        </w:tc>
        <w:tc>
          <w:tcPr>
            <w:tcW w:w="2268" w:type="dxa"/>
            <w:tcBorders>
              <w:top w:val="single" w:sz="12" w:space="0" w:color="auto"/>
              <w:left w:val="nil"/>
              <w:bottom w:val="double" w:sz="4" w:space="0" w:color="auto"/>
              <w:right w:val="nil"/>
            </w:tcBorders>
          </w:tcPr>
          <w:p w14:paraId="11AA954F" w14:textId="77777777" w:rsidR="005D4706" w:rsidRDefault="005D4706" w:rsidP="00A016F6">
            <w:pPr>
              <w:jc w:val="center"/>
            </w:pPr>
            <w:r>
              <w:t># Nodes</w:t>
            </w:r>
          </w:p>
        </w:tc>
      </w:tr>
      <w:tr w:rsidR="005D4706" w14:paraId="18AF87A8" w14:textId="77777777" w:rsidTr="005D4706">
        <w:trPr>
          <w:trHeight w:val="436"/>
        </w:trPr>
        <w:tc>
          <w:tcPr>
            <w:tcW w:w="2977" w:type="dxa"/>
            <w:vMerge w:val="restart"/>
            <w:tcBorders>
              <w:top w:val="double" w:sz="4" w:space="0" w:color="auto"/>
              <w:left w:val="nil"/>
              <w:right w:val="nil"/>
            </w:tcBorders>
            <w:vAlign w:val="center"/>
          </w:tcPr>
          <w:p w14:paraId="13947610" w14:textId="77777777" w:rsidR="005D4706" w:rsidRDefault="005D4706" w:rsidP="00A016F6">
            <w:pPr>
              <w:jc w:val="center"/>
            </w:pPr>
            <w:proofErr w:type="spellStart"/>
            <w:r>
              <w:t>MultiPageRank</w:t>
            </w:r>
            <w:proofErr w:type="spellEnd"/>
          </w:p>
        </w:tc>
        <w:tc>
          <w:tcPr>
            <w:tcW w:w="2593" w:type="dxa"/>
            <w:tcBorders>
              <w:top w:val="double" w:sz="4" w:space="0" w:color="auto"/>
              <w:left w:val="nil"/>
              <w:bottom w:val="nil"/>
              <w:right w:val="nil"/>
            </w:tcBorders>
          </w:tcPr>
          <w:p w14:paraId="4182011B" w14:textId="77777777" w:rsidR="005D4706" w:rsidRDefault="005D4706" w:rsidP="00A016F6">
            <w:pPr>
              <w:jc w:val="center"/>
            </w:pPr>
          </w:p>
        </w:tc>
        <w:tc>
          <w:tcPr>
            <w:tcW w:w="2268" w:type="dxa"/>
            <w:tcBorders>
              <w:top w:val="double" w:sz="4" w:space="0" w:color="auto"/>
              <w:left w:val="nil"/>
              <w:bottom w:val="nil"/>
              <w:right w:val="nil"/>
            </w:tcBorders>
          </w:tcPr>
          <w:p w14:paraId="3371329D" w14:textId="77777777" w:rsidR="005D4706" w:rsidRDefault="005D4706" w:rsidP="00A016F6">
            <w:pPr>
              <w:jc w:val="center"/>
            </w:pPr>
            <w:proofErr w:type="spellStart"/>
            <w:r>
              <w:t>ctx</w:t>
            </w:r>
            <w:proofErr w:type="spellEnd"/>
            <w:r>
              <w:t>-</w:t>
            </w:r>
            <w:proofErr w:type="spellStart"/>
            <w:r>
              <w:t>lh</w:t>
            </w:r>
            <w:proofErr w:type="spellEnd"/>
            <w:r>
              <w:t>-precentral</w:t>
            </w:r>
          </w:p>
        </w:tc>
      </w:tr>
      <w:tr w:rsidR="005D4706" w14:paraId="1780A2B5" w14:textId="77777777" w:rsidTr="005D4706">
        <w:tc>
          <w:tcPr>
            <w:tcW w:w="2977" w:type="dxa"/>
            <w:vMerge/>
            <w:tcBorders>
              <w:left w:val="nil"/>
              <w:right w:val="nil"/>
            </w:tcBorders>
          </w:tcPr>
          <w:p w14:paraId="20F3EA9C" w14:textId="77777777" w:rsidR="005D4706" w:rsidRDefault="005D4706" w:rsidP="00A016F6"/>
        </w:tc>
        <w:tc>
          <w:tcPr>
            <w:tcW w:w="2593" w:type="dxa"/>
            <w:tcBorders>
              <w:top w:val="nil"/>
              <w:left w:val="nil"/>
              <w:bottom w:val="nil"/>
              <w:right w:val="nil"/>
            </w:tcBorders>
          </w:tcPr>
          <w:p w14:paraId="487C2D73" w14:textId="77777777" w:rsidR="005D4706" w:rsidRDefault="005D4706" w:rsidP="00A016F6">
            <w:pPr>
              <w:jc w:val="center"/>
            </w:pPr>
          </w:p>
        </w:tc>
        <w:tc>
          <w:tcPr>
            <w:tcW w:w="2268" w:type="dxa"/>
            <w:tcBorders>
              <w:top w:val="nil"/>
              <w:left w:val="nil"/>
              <w:bottom w:val="nil"/>
              <w:right w:val="nil"/>
            </w:tcBorders>
          </w:tcPr>
          <w:p w14:paraId="5EE87941" w14:textId="77777777" w:rsidR="005D4706" w:rsidRDefault="005D4706" w:rsidP="00A016F6">
            <w:pPr>
              <w:jc w:val="center"/>
            </w:pPr>
            <w:r>
              <w:t xml:space="preserve">Left </w:t>
            </w:r>
            <w:proofErr w:type="spellStart"/>
            <w:r>
              <w:t>Accumbens</w:t>
            </w:r>
            <w:proofErr w:type="spellEnd"/>
            <w:r>
              <w:t xml:space="preserve"> area</w:t>
            </w:r>
          </w:p>
        </w:tc>
      </w:tr>
      <w:tr w:rsidR="005D4706" w14:paraId="61E381FE" w14:textId="77777777" w:rsidTr="005D4706">
        <w:tc>
          <w:tcPr>
            <w:tcW w:w="2977" w:type="dxa"/>
            <w:vMerge/>
            <w:tcBorders>
              <w:left w:val="nil"/>
              <w:bottom w:val="single" w:sz="4" w:space="0" w:color="auto"/>
              <w:right w:val="nil"/>
            </w:tcBorders>
          </w:tcPr>
          <w:p w14:paraId="3CEEC967" w14:textId="77777777" w:rsidR="005D4706" w:rsidRDefault="005D4706" w:rsidP="00A016F6"/>
        </w:tc>
        <w:tc>
          <w:tcPr>
            <w:tcW w:w="2593" w:type="dxa"/>
            <w:tcBorders>
              <w:top w:val="nil"/>
              <w:left w:val="nil"/>
              <w:right w:val="nil"/>
            </w:tcBorders>
          </w:tcPr>
          <w:p w14:paraId="2FB1517B" w14:textId="77777777" w:rsidR="005D4706" w:rsidRDefault="005D4706" w:rsidP="00A016F6">
            <w:pPr>
              <w:jc w:val="center"/>
            </w:pPr>
          </w:p>
        </w:tc>
        <w:tc>
          <w:tcPr>
            <w:tcW w:w="2268" w:type="dxa"/>
            <w:tcBorders>
              <w:top w:val="nil"/>
              <w:left w:val="nil"/>
              <w:right w:val="nil"/>
            </w:tcBorders>
          </w:tcPr>
          <w:p w14:paraId="408FA616" w14:textId="77777777" w:rsidR="005D4706" w:rsidRDefault="005D4706" w:rsidP="00A016F6">
            <w:pPr>
              <w:jc w:val="center"/>
            </w:pPr>
            <w:proofErr w:type="spellStart"/>
            <w:r>
              <w:t>Ctx</w:t>
            </w:r>
            <w:proofErr w:type="spellEnd"/>
            <w:r>
              <w:t>-rh-</w:t>
            </w:r>
            <w:proofErr w:type="spellStart"/>
            <w:r>
              <w:t>lateraloccipital</w:t>
            </w:r>
            <w:proofErr w:type="spellEnd"/>
          </w:p>
        </w:tc>
      </w:tr>
      <w:tr w:rsidR="005D4706" w14:paraId="50855313" w14:textId="77777777" w:rsidTr="005D4706">
        <w:tc>
          <w:tcPr>
            <w:tcW w:w="2977" w:type="dxa"/>
            <w:tcBorders>
              <w:top w:val="single" w:sz="4" w:space="0" w:color="auto"/>
              <w:left w:val="nil"/>
              <w:bottom w:val="single" w:sz="4" w:space="0" w:color="auto"/>
              <w:right w:val="nil"/>
            </w:tcBorders>
            <w:vAlign w:val="center"/>
          </w:tcPr>
          <w:p w14:paraId="6FFECB9B" w14:textId="77777777" w:rsidR="005D4706" w:rsidRDefault="005D4706" w:rsidP="00A016F6">
            <w:pPr>
              <w:jc w:val="center"/>
            </w:pPr>
            <w:r>
              <w:t>Sum Multi-Strength</w:t>
            </w:r>
          </w:p>
        </w:tc>
        <w:tc>
          <w:tcPr>
            <w:tcW w:w="2593" w:type="dxa"/>
            <w:tcBorders>
              <w:left w:val="nil"/>
              <w:right w:val="nil"/>
            </w:tcBorders>
          </w:tcPr>
          <w:p w14:paraId="1CD5ED73" w14:textId="77777777" w:rsidR="005D4706" w:rsidRDefault="005D4706" w:rsidP="00A016F6">
            <w:pPr>
              <w:jc w:val="center"/>
            </w:pPr>
          </w:p>
        </w:tc>
        <w:tc>
          <w:tcPr>
            <w:tcW w:w="2268" w:type="dxa"/>
            <w:tcBorders>
              <w:left w:val="nil"/>
              <w:right w:val="nil"/>
            </w:tcBorders>
          </w:tcPr>
          <w:p w14:paraId="56031D3B" w14:textId="77777777" w:rsidR="005D4706" w:rsidRDefault="005D4706" w:rsidP="00A016F6">
            <w:pPr>
              <w:jc w:val="center"/>
            </w:pPr>
            <w:proofErr w:type="spellStart"/>
            <w:r>
              <w:t>Ctx</w:t>
            </w:r>
            <w:proofErr w:type="spellEnd"/>
            <w:r>
              <w:t>-rh-</w:t>
            </w:r>
            <w:proofErr w:type="spellStart"/>
            <w:r>
              <w:t>superiorfrontal</w:t>
            </w:r>
            <w:proofErr w:type="spellEnd"/>
          </w:p>
        </w:tc>
      </w:tr>
      <w:tr w:rsidR="005D4706" w14:paraId="054182FD" w14:textId="77777777" w:rsidTr="005D4706">
        <w:tc>
          <w:tcPr>
            <w:tcW w:w="2977" w:type="dxa"/>
            <w:vMerge w:val="restart"/>
            <w:tcBorders>
              <w:top w:val="single" w:sz="4" w:space="0" w:color="auto"/>
              <w:left w:val="nil"/>
              <w:right w:val="nil"/>
            </w:tcBorders>
            <w:vAlign w:val="center"/>
          </w:tcPr>
          <w:p w14:paraId="25D0D64C" w14:textId="77777777" w:rsidR="005D4706" w:rsidRDefault="005D4706" w:rsidP="00A016F6">
            <w:pPr>
              <w:jc w:val="center"/>
            </w:pPr>
            <w:r>
              <w:t>Closeness centrality</w:t>
            </w:r>
          </w:p>
        </w:tc>
        <w:tc>
          <w:tcPr>
            <w:tcW w:w="2593" w:type="dxa"/>
            <w:tcBorders>
              <w:left w:val="nil"/>
              <w:right w:val="nil"/>
            </w:tcBorders>
          </w:tcPr>
          <w:p w14:paraId="57B9E5A5" w14:textId="77777777" w:rsidR="005D4706" w:rsidRDefault="005D4706" w:rsidP="00A016F6">
            <w:pPr>
              <w:jc w:val="center"/>
            </w:pPr>
            <w:proofErr w:type="spellStart"/>
            <w:r>
              <w:t>Ctx-lh-medialorbitofrontal</w:t>
            </w:r>
            <w:proofErr w:type="spellEnd"/>
          </w:p>
        </w:tc>
        <w:tc>
          <w:tcPr>
            <w:tcW w:w="2268" w:type="dxa"/>
            <w:tcBorders>
              <w:left w:val="nil"/>
              <w:right w:val="nil"/>
            </w:tcBorders>
          </w:tcPr>
          <w:p w14:paraId="11ABC216" w14:textId="77777777" w:rsidR="005D4706" w:rsidRDefault="005D4706" w:rsidP="00A016F6">
            <w:pPr>
              <w:jc w:val="center"/>
            </w:pPr>
          </w:p>
        </w:tc>
      </w:tr>
      <w:tr w:rsidR="005D4706" w14:paraId="3772999B" w14:textId="77777777" w:rsidTr="005D4706">
        <w:tc>
          <w:tcPr>
            <w:tcW w:w="2977" w:type="dxa"/>
            <w:vMerge/>
            <w:tcBorders>
              <w:left w:val="nil"/>
              <w:right w:val="nil"/>
            </w:tcBorders>
          </w:tcPr>
          <w:p w14:paraId="3D4AD1D7" w14:textId="77777777" w:rsidR="005D4706" w:rsidRDefault="005D4706" w:rsidP="00A016F6"/>
        </w:tc>
        <w:tc>
          <w:tcPr>
            <w:tcW w:w="2593" w:type="dxa"/>
            <w:tcBorders>
              <w:left w:val="nil"/>
              <w:right w:val="nil"/>
            </w:tcBorders>
          </w:tcPr>
          <w:p w14:paraId="7A610C34" w14:textId="77777777" w:rsidR="005D4706" w:rsidRDefault="005D4706" w:rsidP="00A016F6">
            <w:pPr>
              <w:jc w:val="center"/>
            </w:pPr>
            <w:proofErr w:type="spellStart"/>
            <w:r>
              <w:t>Ctx-lh-parsorbitalis</w:t>
            </w:r>
            <w:proofErr w:type="spellEnd"/>
          </w:p>
        </w:tc>
        <w:tc>
          <w:tcPr>
            <w:tcW w:w="2268" w:type="dxa"/>
            <w:tcBorders>
              <w:left w:val="nil"/>
              <w:right w:val="nil"/>
            </w:tcBorders>
          </w:tcPr>
          <w:p w14:paraId="781E24B1" w14:textId="77777777" w:rsidR="005D4706" w:rsidRDefault="005D4706" w:rsidP="00A016F6">
            <w:pPr>
              <w:jc w:val="center"/>
            </w:pPr>
          </w:p>
        </w:tc>
      </w:tr>
    </w:tbl>
    <w:p w14:paraId="427B9A2A" w14:textId="77777777" w:rsidR="005D4706" w:rsidRDefault="005D4706" w:rsidP="005D4706"/>
    <w:p w14:paraId="1AD60258" w14:textId="77777777" w:rsidR="005D4706" w:rsidRDefault="005D4706" w:rsidP="005D4706">
      <w:r>
        <w:t>Following the second statistical test, it is worth mentioning that statistical significant measures and nodes differ between the two scenarios.</w:t>
      </w:r>
    </w:p>
    <w:p w14:paraId="1F24AF94" w14:textId="77777777" w:rsidR="005D4706" w:rsidRPr="007B3997" w:rsidRDefault="005D4706" w:rsidP="005D4706">
      <w:r w:rsidRPr="007B3997">
        <w:t>Upon comparing all measures from single layer (with and without SVD) and multilayer (with 2 and 3 layers), the node '</w:t>
      </w:r>
      <w:proofErr w:type="spellStart"/>
      <w:r w:rsidRPr="007B3997">
        <w:t>ctx</w:t>
      </w:r>
      <w:proofErr w:type="spellEnd"/>
      <w:r w:rsidRPr="007B3997">
        <w:t>-</w:t>
      </w:r>
      <w:proofErr w:type="spellStart"/>
      <w:r w:rsidRPr="007B3997">
        <w:t>lh</w:t>
      </w:r>
      <w:proofErr w:type="spellEnd"/>
      <w:r w:rsidRPr="007B3997">
        <w:t>-precentral' stands out as the most frequently appearing.</w:t>
      </w:r>
    </w:p>
    <w:p w14:paraId="5D7090CA" w14:textId="77777777" w:rsidR="005D4706" w:rsidRDefault="005D4706" w:rsidP="005D4706">
      <w:r w:rsidRPr="007B3997">
        <w:lastRenderedPageBreak/>
        <w:t>While the GM layer might not seem to contribute significantly, its presence still influences the results of multilayer measurements</w:t>
      </w:r>
    </w:p>
    <w:p w14:paraId="426F6EEC" w14:textId="0AF2AD26" w:rsidR="005D4706" w:rsidRPr="007B3997" w:rsidRDefault="005D4706" w:rsidP="005D4706">
      <w:pPr>
        <w:pStyle w:val="Ttulo2"/>
      </w:pPr>
      <w:r>
        <w:t>Summary of data for machine learning models</w:t>
      </w:r>
    </w:p>
    <w:p w14:paraId="23DD4E11" w14:textId="77777777" w:rsidR="005D4706" w:rsidRDefault="005D4706" w:rsidP="005D4706">
      <w:r>
        <w:t>For the machine learning models 3 cases where considered: single layer, multilayer with 3 layers (3-multilayer), and multilayer with 2 layers (2-multilayer). Final data was selected in the following manner:</w:t>
      </w:r>
    </w:p>
    <w:p w14:paraId="7C08AEE6" w14:textId="77777777" w:rsidR="005D4706" w:rsidRDefault="005D4706" w:rsidP="005D4706">
      <w:pPr>
        <w:pStyle w:val="Prrafodelista"/>
        <w:numPr>
          <w:ilvl w:val="0"/>
          <w:numId w:val="20"/>
        </w:numPr>
        <w:spacing w:after="200"/>
      </w:pPr>
      <w:r>
        <w:t xml:space="preserve">Single layer: The data from measurements </w:t>
      </w:r>
      <w:r w:rsidRPr="007B3997">
        <w:rPr>
          <w:b/>
        </w:rPr>
        <w:t>without SVD correction</w:t>
      </w:r>
      <w:r>
        <w:t xml:space="preserve"> was considered. For local measures only those that passed the 2</w:t>
      </w:r>
      <w:r w:rsidRPr="00A92AD3">
        <w:rPr>
          <w:vertAlign w:val="superscript"/>
        </w:rPr>
        <w:t>nd</w:t>
      </w:r>
      <w:r>
        <w:t xml:space="preserve"> test were considered, while global ones were selected from those that passed the first test.</w:t>
      </w:r>
    </w:p>
    <w:p w14:paraId="742AADC1" w14:textId="77777777" w:rsidR="005D4706" w:rsidRDefault="005D4706" w:rsidP="005D4706">
      <w:pPr>
        <w:pStyle w:val="Prrafodelista"/>
        <w:numPr>
          <w:ilvl w:val="0"/>
          <w:numId w:val="20"/>
        </w:numPr>
        <w:spacing w:after="200"/>
      </w:pPr>
      <w:r>
        <w:t>Multilayer: From the single layer measurements only data with SVD correction was considered, following the same criterion as before for global and local measurements. From the multilayer measures all those that passes first statistical test were selected.</w:t>
      </w:r>
    </w:p>
    <w:p w14:paraId="2458BD3A" w14:textId="77777777" w:rsidR="005D4706" w:rsidRDefault="005D4706" w:rsidP="005D4706">
      <w:r>
        <w:t xml:space="preserve">The motivation to conduct these tests is to reduce the sheer number of features to those that may yield to better results. The reason for including features that passed first and/or second statistical test lies in the quantity of remaining features.  </w:t>
      </w:r>
    </w:p>
    <w:p w14:paraId="7B601423" w14:textId="77777777" w:rsidR="005D4706" w:rsidRDefault="005D4706" w:rsidP="005D4706">
      <w:r>
        <w:t>This leaves us with the following number of features</w:t>
      </w:r>
    </w:p>
    <w:p w14:paraId="2FF17A27" w14:textId="77777777" w:rsidR="005D4706" w:rsidRDefault="005D4706" w:rsidP="005D4706">
      <w:pPr>
        <w:pStyle w:val="Prrafodelista"/>
        <w:numPr>
          <w:ilvl w:val="0"/>
          <w:numId w:val="21"/>
        </w:numPr>
        <w:spacing w:after="200"/>
      </w:pPr>
      <w:r>
        <w:t>Separate Layers: 97 features</w:t>
      </w:r>
    </w:p>
    <w:p w14:paraId="5DE7F253" w14:textId="77777777" w:rsidR="005D4706" w:rsidRDefault="005D4706" w:rsidP="005D4706">
      <w:pPr>
        <w:pStyle w:val="Prrafodelista"/>
        <w:numPr>
          <w:ilvl w:val="0"/>
          <w:numId w:val="21"/>
        </w:numPr>
        <w:spacing w:after="200"/>
      </w:pPr>
      <w:proofErr w:type="spellStart"/>
      <w:r>
        <w:t>Mulitlayer</w:t>
      </w:r>
      <w:proofErr w:type="spellEnd"/>
      <w:r>
        <w:t xml:space="preserve"> 3 layers: 53 features</w:t>
      </w:r>
    </w:p>
    <w:p w14:paraId="264830EC" w14:textId="77777777" w:rsidR="005D4706" w:rsidRDefault="005D4706" w:rsidP="005D4706">
      <w:pPr>
        <w:pStyle w:val="Prrafodelista"/>
        <w:numPr>
          <w:ilvl w:val="0"/>
          <w:numId w:val="21"/>
        </w:numPr>
        <w:spacing w:after="200"/>
      </w:pPr>
      <w:r>
        <w:t>Multilayer 2 layers: 74 features</w:t>
      </w:r>
    </w:p>
    <w:p w14:paraId="3A898E40" w14:textId="3CFBECDE" w:rsidR="005D4706" w:rsidRDefault="005D4706" w:rsidP="005D4706">
      <w:pPr>
        <w:pStyle w:val="Ttulo3"/>
      </w:pPr>
      <w:r>
        <w:t>Removal</w:t>
      </w:r>
      <w:r w:rsidRPr="00A06866">
        <w:t xml:space="preserve"> of correlated </w:t>
      </w:r>
      <w:r>
        <w:t>features</w:t>
      </w:r>
    </w:p>
    <w:p w14:paraId="4A22EFC9" w14:textId="77777777" w:rsidR="005D4706" w:rsidRPr="00875987" w:rsidRDefault="005D4706" w:rsidP="005D4706">
      <w:r w:rsidRPr="00875987">
        <w:t>Machine learning models perform better when features are not correlated. Given the substantial number of features in each case, there is a strong likelihood that some may indeed be correlated.</w:t>
      </w:r>
    </w:p>
    <w:p w14:paraId="3955D740" w14:textId="77777777" w:rsidR="005D4706" w:rsidRPr="00875987" w:rsidRDefault="005D4706" w:rsidP="005D4706">
      <w:r w:rsidRPr="00875987">
        <w:t>A threshold of ±0.8 is established and measures correlating above (or below) this threshold are removed. The numbers of measures taken out are shown in the table below</w:t>
      </w:r>
    </w:p>
    <w:tbl>
      <w:tblPr>
        <w:tblStyle w:val="Tablaconcuadrcula"/>
        <w:tblW w:w="0" w:type="auto"/>
        <w:jc w:val="center"/>
        <w:tblLook w:val="04A0" w:firstRow="1" w:lastRow="0" w:firstColumn="1" w:lastColumn="0" w:noHBand="0" w:noVBand="1"/>
      </w:tblPr>
      <w:tblGrid>
        <w:gridCol w:w="2881"/>
        <w:gridCol w:w="2881"/>
      </w:tblGrid>
      <w:tr w:rsidR="005D4706" w14:paraId="47C1B5B8" w14:textId="77777777" w:rsidTr="005D4706">
        <w:trPr>
          <w:jc w:val="center"/>
        </w:trPr>
        <w:tc>
          <w:tcPr>
            <w:tcW w:w="2881" w:type="dxa"/>
            <w:tcBorders>
              <w:top w:val="nil"/>
              <w:left w:val="nil"/>
              <w:bottom w:val="double" w:sz="4" w:space="0" w:color="auto"/>
              <w:right w:val="nil"/>
            </w:tcBorders>
          </w:tcPr>
          <w:p w14:paraId="2D2F74F0" w14:textId="77777777" w:rsidR="005D4706" w:rsidRDefault="005D4706" w:rsidP="00A016F6">
            <w:r>
              <w:t>CASE</w:t>
            </w:r>
          </w:p>
        </w:tc>
        <w:tc>
          <w:tcPr>
            <w:tcW w:w="2881" w:type="dxa"/>
            <w:tcBorders>
              <w:top w:val="nil"/>
              <w:left w:val="nil"/>
              <w:bottom w:val="double" w:sz="4" w:space="0" w:color="auto"/>
              <w:right w:val="nil"/>
            </w:tcBorders>
          </w:tcPr>
          <w:p w14:paraId="10A5E7FE" w14:textId="77777777" w:rsidR="005D4706" w:rsidRDefault="005D4706" w:rsidP="00A016F6">
            <w:pPr>
              <w:jc w:val="center"/>
            </w:pPr>
            <w:r>
              <w:t>Features removed</w:t>
            </w:r>
          </w:p>
        </w:tc>
      </w:tr>
      <w:tr w:rsidR="005D4706" w14:paraId="4874C85B" w14:textId="77777777" w:rsidTr="005D4706">
        <w:trPr>
          <w:jc w:val="center"/>
        </w:trPr>
        <w:tc>
          <w:tcPr>
            <w:tcW w:w="2881" w:type="dxa"/>
            <w:tcBorders>
              <w:top w:val="double" w:sz="4" w:space="0" w:color="auto"/>
              <w:left w:val="nil"/>
              <w:right w:val="nil"/>
            </w:tcBorders>
          </w:tcPr>
          <w:p w14:paraId="6D652164" w14:textId="77777777" w:rsidR="005D4706" w:rsidRDefault="005D4706" w:rsidP="00A016F6">
            <w:r>
              <w:t>Separate layers</w:t>
            </w:r>
          </w:p>
        </w:tc>
        <w:tc>
          <w:tcPr>
            <w:tcW w:w="2881" w:type="dxa"/>
            <w:tcBorders>
              <w:top w:val="double" w:sz="4" w:space="0" w:color="auto"/>
              <w:left w:val="nil"/>
              <w:right w:val="nil"/>
            </w:tcBorders>
          </w:tcPr>
          <w:p w14:paraId="5BBEF974" w14:textId="77777777" w:rsidR="005D4706" w:rsidRDefault="005D4706" w:rsidP="00A016F6">
            <w:pPr>
              <w:jc w:val="center"/>
            </w:pPr>
            <w:r>
              <w:t>86</w:t>
            </w:r>
          </w:p>
        </w:tc>
      </w:tr>
      <w:tr w:rsidR="005D4706" w14:paraId="129B87C5" w14:textId="77777777" w:rsidTr="005D4706">
        <w:trPr>
          <w:jc w:val="center"/>
        </w:trPr>
        <w:tc>
          <w:tcPr>
            <w:tcW w:w="2881" w:type="dxa"/>
            <w:tcBorders>
              <w:left w:val="nil"/>
              <w:right w:val="nil"/>
            </w:tcBorders>
          </w:tcPr>
          <w:p w14:paraId="43373682" w14:textId="77777777" w:rsidR="005D4706" w:rsidRDefault="005D4706" w:rsidP="00A016F6">
            <w:r>
              <w:t>3 Multiplex</w:t>
            </w:r>
          </w:p>
        </w:tc>
        <w:tc>
          <w:tcPr>
            <w:tcW w:w="2881" w:type="dxa"/>
            <w:tcBorders>
              <w:left w:val="nil"/>
              <w:right w:val="nil"/>
            </w:tcBorders>
          </w:tcPr>
          <w:p w14:paraId="3832DED6" w14:textId="77777777" w:rsidR="005D4706" w:rsidRDefault="005D4706" w:rsidP="00A016F6">
            <w:pPr>
              <w:jc w:val="center"/>
            </w:pPr>
            <w:r>
              <w:t>9</w:t>
            </w:r>
          </w:p>
        </w:tc>
      </w:tr>
      <w:tr w:rsidR="005D4706" w14:paraId="06B5711A" w14:textId="77777777" w:rsidTr="005D4706">
        <w:trPr>
          <w:jc w:val="center"/>
        </w:trPr>
        <w:tc>
          <w:tcPr>
            <w:tcW w:w="2881" w:type="dxa"/>
            <w:tcBorders>
              <w:left w:val="nil"/>
              <w:right w:val="nil"/>
            </w:tcBorders>
          </w:tcPr>
          <w:p w14:paraId="73B443BD" w14:textId="77777777" w:rsidR="005D4706" w:rsidRDefault="005D4706" w:rsidP="00A016F6">
            <w:r>
              <w:t>2 Multiplex</w:t>
            </w:r>
          </w:p>
        </w:tc>
        <w:tc>
          <w:tcPr>
            <w:tcW w:w="2881" w:type="dxa"/>
            <w:tcBorders>
              <w:left w:val="nil"/>
              <w:right w:val="nil"/>
            </w:tcBorders>
          </w:tcPr>
          <w:p w14:paraId="6597AC2F" w14:textId="77777777" w:rsidR="005D4706" w:rsidRDefault="005D4706" w:rsidP="00A016F6">
            <w:pPr>
              <w:jc w:val="center"/>
            </w:pPr>
            <w:r>
              <w:t>10</w:t>
            </w:r>
          </w:p>
        </w:tc>
      </w:tr>
    </w:tbl>
    <w:p w14:paraId="79C0A6BE" w14:textId="77777777" w:rsidR="005D4706" w:rsidRDefault="005D4706" w:rsidP="005D4706">
      <w:pPr>
        <w:rPr>
          <w:sz w:val="24"/>
        </w:rPr>
      </w:pPr>
    </w:p>
    <w:p w14:paraId="6EC9BEFB" w14:textId="77777777" w:rsidR="005D4706" w:rsidRPr="00875987" w:rsidRDefault="005D4706" w:rsidP="005D4706">
      <w:r w:rsidRPr="00875987">
        <w:t>The influence of the SVD correction on the results is evident in the count of correlated features that are eliminated. Barely any measure is removed in scenarios where the correction has been applied.</w:t>
      </w:r>
    </w:p>
    <w:p w14:paraId="4CB09C0B" w14:textId="77777777" w:rsidR="005D4706" w:rsidRPr="00875987" w:rsidRDefault="005D4706" w:rsidP="005D4706">
      <w:r w:rsidRPr="00875987">
        <w:t xml:space="preserve">Though this is a necessary step for model construction, it is important to note that correlations may well vary with another dataset and potentially lead to alternate features. Moreover, this approach can complicate model interpretation. When a feature </w:t>
      </w:r>
      <w:r w:rsidRPr="00875987">
        <w:lastRenderedPageBreak/>
        <w:t>is identified as important in the final model, it raises a question: Is it always this feature holds importance, or it could be one of its highly correlated counterparts?</w:t>
      </w:r>
    </w:p>
    <w:p w14:paraId="2E5F2B63" w14:textId="77777777" w:rsidR="005D4706" w:rsidRDefault="005D4706" w:rsidP="005D4706">
      <w:pPr>
        <w:pStyle w:val="Ttulo2"/>
      </w:pPr>
      <w:r>
        <w:t xml:space="preserve">Machine learning model results HS vs </w:t>
      </w:r>
      <w:proofErr w:type="spellStart"/>
      <w:r>
        <w:t>PwMS</w:t>
      </w:r>
      <w:proofErr w:type="spellEnd"/>
    </w:p>
    <w:p w14:paraId="14104331" w14:textId="3400A63E" w:rsidR="005D4706" w:rsidRPr="00874089" w:rsidRDefault="005D4706" w:rsidP="005D4706">
      <w:r>
        <w:t>Subsequent table show</w:t>
      </w:r>
      <w:r>
        <w:t>s</w:t>
      </w:r>
      <w:r>
        <w:t xml:space="preserve"> results for separate layers, 3-multilayer and 2-multilayer</w:t>
      </w:r>
      <w:r w:rsidR="00E303B9">
        <w:t>, green background color highlights best model for that metric and scenario.</w:t>
      </w: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2DE06591" w14:textId="77777777" w:rsidTr="00A016F6">
        <w:tc>
          <w:tcPr>
            <w:tcW w:w="8720" w:type="dxa"/>
            <w:gridSpan w:val="7"/>
            <w:tcBorders>
              <w:top w:val="nil"/>
              <w:bottom w:val="double" w:sz="4" w:space="0" w:color="auto"/>
            </w:tcBorders>
          </w:tcPr>
          <w:p w14:paraId="4EEE7A8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573C2D8B" w14:textId="77777777" w:rsidTr="00A016F6">
        <w:tc>
          <w:tcPr>
            <w:tcW w:w="1002" w:type="dxa"/>
            <w:tcBorders>
              <w:top w:val="nil"/>
              <w:bottom w:val="double" w:sz="4" w:space="0" w:color="auto"/>
            </w:tcBorders>
          </w:tcPr>
          <w:p w14:paraId="14A52633"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1EB720A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726DAF3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4E7C2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7A1A83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662EC1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2AB4054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6F354037" w14:textId="77777777" w:rsidTr="00A016F6">
        <w:tc>
          <w:tcPr>
            <w:tcW w:w="1002" w:type="dxa"/>
            <w:tcBorders>
              <w:top w:val="double" w:sz="4" w:space="0" w:color="auto"/>
            </w:tcBorders>
          </w:tcPr>
          <w:p w14:paraId="3AAC0DC8"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759974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01</w:t>
            </w:r>
          </w:p>
        </w:tc>
        <w:tc>
          <w:tcPr>
            <w:tcW w:w="1408" w:type="dxa"/>
            <w:tcBorders>
              <w:top w:val="double" w:sz="4" w:space="0" w:color="auto"/>
            </w:tcBorders>
          </w:tcPr>
          <w:p w14:paraId="1B225FF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Borders>
              <w:top w:val="double" w:sz="4" w:space="0" w:color="auto"/>
            </w:tcBorders>
          </w:tcPr>
          <w:p w14:paraId="10C981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shd w:val="clear" w:color="auto" w:fill="C5E0B3" w:themeFill="accent6" w:themeFillTint="66"/>
          </w:tcPr>
          <w:p w14:paraId="1D851F8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5</w:t>
            </w:r>
          </w:p>
        </w:tc>
        <w:tc>
          <w:tcPr>
            <w:tcW w:w="1290" w:type="dxa"/>
            <w:tcBorders>
              <w:top w:val="double" w:sz="4" w:space="0" w:color="auto"/>
            </w:tcBorders>
            <w:shd w:val="clear" w:color="auto" w:fill="C5E0B3" w:themeFill="accent6" w:themeFillTint="66"/>
          </w:tcPr>
          <w:p w14:paraId="1716CB7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Borders>
              <w:top w:val="double" w:sz="4" w:space="0" w:color="auto"/>
            </w:tcBorders>
          </w:tcPr>
          <w:p w14:paraId="60887D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475B7E12" w14:textId="77777777" w:rsidTr="00A016F6">
        <w:tc>
          <w:tcPr>
            <w:tcW w:w="1002" w:type="dxa"/>
          </w:tcPr>
          <w:p w14:paraId="68ED6707"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76966A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1</w:t>
            </w:r>
          </w:p>
        </w:tc>
        <w:tc>
          <w:tcPr>
            <w:tcW w:w="1408" w:type="dxa"/>
          </w:tcPr>
          <w:p w14:paraId="038E424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03926F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91</w:t>
            </w:r>
          </w:p>
        </w:tc>
        <w:tc>
          <w:tcPr>
            <w:tcW w:w="1202" w:type="dxa"/>
          </w:tcPr>
          <w:p w14:paraId="23D7A73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23360AF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6B4EC15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188F00D3" w14:textId="77777777" w:rsidTr="00A016F6">
        <w:tc>
          <w:tcPr>
            <w:tcW w:w="1002" w:type="dxa"/>
          </w:tcPr>
          <w:p w14:paraId="1C004831"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51DE367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18</w:t>
            </w:r>
          </w:p>
        </w:tc>
        <w:tc>
          <w:tcPr>
            <w:tcW w:w="1408" w:type="dxa"/>
            <w:shd w:val="clear" w:color="auto" w:fill="C5E0B3" w:themeFill="accent6" w:themeFillTint="66"/>
          </w:tcPr>
          <w:p w14:paraId="54DD96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53F303E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36</w:t>
            </w:r>
          </w:p>
        </w:tc>
        <w:tc>
          <w:tcPr>
            <w:tcW w:w="1202" w:type="dxa"/>
          </w:tcPr>
          <w:p w14:paraId="2CEA2CB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88</w:t>
            </w:r>
          </w:p>
        </w:tc>
        <w:tc>
          <w:tcPr>
            <w:tcW w:w="1290" w:type="dxa"/>
            <w:shd w:val="clear" w:color="auto" w:fill="C5E0B3" w:themeFill="accent6" w:themeFillTint="66"/>
          </w:tcPr>
          <w:p w14:paraId="2EC1E98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6028CEB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4</w:t>
            </w:r>
          </w:p>
        </w:tc>
      </w:tr>
      <w:tr w:rsidR="005D4706" w14:paraId="794B1401" w14:textId="77777777" w:rsidTr="00A016F6">
        <w:tc>
          <w:tcPr>
            <w:tcW w:w="1002" w:type="dxa"/>
          </w:tcPr>
          <w:p w14:paraId="411F56E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6A56856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94</w:t>
            </w:r>
          </w:p>
        </w:tc>
        <w:tc>
          <w:tcPr>
            <w:tcW w:w="1408" w:type="dxa"/>
          </w:tcPr>
          <w:p w14:paraId="1447DE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Pr>
          <w:p w14:paraId="243AAB3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02" w:type="dxa"/>
          </w:tcPr>
          <w:p w14:paraId="79C77A40"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90" w:type="dxa"/>
            <w:shd w:val="clear" w:color="auto" w:fill="C5E0B3" w:themeFill="accent6" w:themeFillTint="66"/>
          </w:tcPr>
          <w:p w14:paraId="74A9F39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36F1E78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504B69E4" w14:textId="77777777" w:rsidR="005D4706"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05734C73" w14:textId="77777777" w:rsidTr="00A016F6">
        <w:tc>
          <w:tcPr>
            <w:tcW w:w="8720" w:type="dxa"/>
            <w:gridSpan w:val="7"/>
            <w:tcBorders>
              <w:top w:val="nil"/>
              <w:bottom w:val="double" w:sz="4" w:space="0" w:color="auto"/>
            </w:tcBorders>
          </w:tcPr>
          <w:p w14:paraId="782A2FA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5D4706" w14:paraId="3A20DF18" w14:textId="77777777" w:rsidTr="00A016F6">
        <w:tc>
          <w:tcPr>
            <w:tcW w:w="1002" w:type="dxa"/>
            <w:tcBorders>
              <w:top w:val="nil"/>
              <w:bottom w:val="double" w:sz="4" w:space="0" w:color="auto"/>
            </w:tcBorders>
          </w:tcPr>
          <w:p w14:paraId="33489A8A"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035D73E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334419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6C5A53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760C50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7673ED2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85E70F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67D5F17C" w14:textId="77777777" w:rsidTr="00A016F6">
        <w:tc>
          <w:tcPr>
            <w:tcW w:w="1002" w:type="dxa"/>
            <w:tcBorders>
              <w:top w:val="double" w:sz="4" w:space="0" w:color="auto"/>
            </w:tcBorders>
          </w:tcPr>
          <w:p w14:paraId="1A1B5F0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718878D"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94</w:t>
            </w:r>
          </w:p>
        </w:tc>
        <w:tc>
          <w:tcPr>
            <w:tcW w:w="1408" w:type="dxa"/>
            <w:tcBorders>
              <w:top w:val="double" w:sz="4" w:space="0" w:color="auto"/>
            </w:tcBorders>
          </w:tcPr>
          <w:p w14:paraId="7314EC0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26</w:t>
            </w:r>
          </w:p>
        </w:tc>
        <w:tc>
          <w:tcPr>
            <w:tcW w:w="1063" w:type="dxa"/>
            <w:tcBorders>
              <w:top w:val="double" w:sz="4" w:space="0" w:color="auto"/>
            </w:tcBorders>
          </w:tcPr>
          <w:p w14:paraId="04B0F25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57</w:t>
            </w:r>
          </w:p>
        </w:tc>
        <w:tc>
          <w:tcPr>
            <w:tcW w:w="1202" w:type="dxa"/>
            <w:tcBorders>
              <w:top w:val="double" w:sz="4" w:space="0" w:color="auto"/>
            </w:tcBorders>
          </w:tcPr>
          <w:p w14:paraId="134E977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40</w:t>
            </w:r>
          </w:p>
        </w:tc>
        <w:tc>
          <w:tcPr>
            <w:tcW w:w="1290" w:type="dxa"/>
            <w:tcBorders>
              <w:top w:val="double" w:sz="4" w:space="0" w:color="auto"/>
            </w:tcBorders>
          </w:tcPr>
          <w:p w14:paraId="4915036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Borders>
              <w:top w:val="double" w:sz="4" w:space="0" w:color="auto"/>
            </w:tcBorders>
          </w:tcPr>
          <w:p w14:paraId="46312E9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r>
      <w:tr w:rsidR="005D4706" w14:paraId="75C83A2E" w14:textId="77777777" w:rsidTr="00A016F6">
        <w:tc>
          <w:tcPr>
            <w:tcW w:w="1002" w:type="dxa"/>
          </w:tcPr>
          <w:p w14:paraId="159E0195"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69AF7B4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72</w:t>
            </w:r>
          </w:p>
        </w:tc>
        <w:tc>
          <w:tcPr>
            <w:tcW w:w="1408" w:type="dxa"/>
          </w:tcPr>
          <w:p w14:paraId="0C1A58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69CD4E7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92</w:t>
            </w:r>
          </w:p>
        </w:tc>
        <w:tc>
          <w:tcPr>
            <w:tcW w:w="1202" w:type="dxa"/>
          </w:tcPr>
          <w:p w14:paraId="0447381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3B3EB70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shd w:val="clear" w:color="auto" w:fill="C5E0B3" w:themeFill="accent6" w:themeFillTint="66"/>
          </w:tcPr>
          <w:p w14:paraId="70011D2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30CEFFAC" w14:textId="77777777" w:rsidTr="00A016F6">
        <w:tc>
          <w:tcPr>
            <w:tcW w:w="1002" w:type="dxa"/>
          </w:tcPr>
          <w:p w14:paraId="1D6CEED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7712CEB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408" w:type="dxa"/>
            <w:shd w:val="clear" w:color="auto" w:fill="C5E0B3" w:themeFill="accent6" w:themeFillTint="66"/>
          </w:tcPr>
          <w:p w14:paraId="2791604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0F2772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202" w:type="dxa"/>
          </w:tcPr>
          <w:p w14:paraId="77593DD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39</w:t>
            </w:r>
          </w:p>
        </w:tc>
        <w:tc>
          <w:tcPr>
            <w:tcW w:w="1290" w:type="dxa"/>
          </w:tcPr>
          <w:p w14:paraId="35A5D4E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35E517C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3A217035" w14:textId="77777777" w:rsidTr="00A016F6">
        <w:tc>
          <w:tcPr>
            <w:tcW w:w="1002" w:type="dxa"/>
          </w:tcPr>
          <w:p w14:paraId="1033280E"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shd w:val="clear" w:color="auto" w:fill="C5E0B3" w:themeFill="accent6" w:themeFillTint="66"/>
          </w:tcPr>
          <w:p w14:paraId="159447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901</w:t>
            </w:r>
          </w:p>
        </w:tc>
        <w:tc>
          <w:tcPr>
            <w:tcW w:w="1408" w:type="dxa"/>
          </w:tcPr>
          <w:p w14:paraId="74971FD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9</w:t>
            </w:r>
          </w:p>
        </w:tc>
        <w:tc>
          <w:tcPr>
            <w:tcW w:w="1063" w:type="dxa"/>
          </w:tcPr>
          <w:p w14:paraId="64AD5A6A"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39</w:t>
            </w:r>
          </w:p>
        </w:tc>
        <w:tc>
          <w:tcPr>
            <w:tcW w:w="1202" w:type="dxa"/>
            <w:shd w:val="clear" w:color="auto" w:fill="C5E0B3" w:themeFill="accent6" w:themeFillTint="66"/>
          </w:tcPr>
          <w:p w14:paraId="6972702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4</w:t>
            </w:r>
          </w:p>
        </w:tc>
        <w:tc>
          <w:tcPr>
            <w:tcW w:w="1290" w:type="dxa"/>
            <w:shd w:val="clear" w:color="auto" w:fill="C5E0B3" w:themeFill="accent6" w:themeFillTint="66"/>
          </w:tcPr>
          <w:p w14:paraId="66451AE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0425D32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2FDA6537" w14:textId="77777777" w:rsidR="005D4706" w:rsidRPr="00875987"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3BD722A5" w14:textId="77777777" w:rsidTr="00A016F6">
        <w:tc>
          <w:tcPr>
            <w:tcW w:w="8720" w:type="dxa"/>
            <w:gridSpan w:val="7"/>
            <w:tcBorders>
              <w:top w:val="nil"/>
              <w:bottom w:val="double" w:sz="4" w:space="0" w:color="auto"/>
            </w:tcBorders>
          </w:tcPr>
          <w:p w14:paraId="6869BF2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5D4706" w14:paraId="67C8E9C1" w14:textId="77777777" w:rsidTr="00A016F6">
        <w:tc>
          <w:tcPr>
            <w:tcW w:w="1002" w:type="dxa"/>
            <w:tcBorders>
              <w:top w:val="nil"/>
              <w:bottom w:val="double" w:sz="4" w:space="0" w:color="auto"/>
            </w:tcBorders>
          </w:tcPr>
          <w:p w14:paraId="4758E7DC"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38C3CD8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AB1398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F9607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78F770D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7B0518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23574A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13303E40" w14:textId="77777777" w:rsidTr="00A016F6">
        <w:tc>
          <w:tcPr>
            <w:tcW w:w="1002" w:type="dxa"/>
            <w:tcBorders>
              <w:top w:val="double" w:sz="4" w:space="0" w:color="auto"/>
            </w:tcBorders>
          </w:tcPr>
          <w:p w14:paraId="21BC8F1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59C965F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56</w:t>
            </w:r>
          </w:p>
        </w:tc>
        <w:tc>
          <w:tcPr>
            <w:tcW w:w="1408" w:type="dxa"/>
            <w:tcBorders>
              <w:top w:val="double" w:sz="4" w:space="0" w:color="auto"/>
            </w:tcBorders>
          </w:tcPr>
          <w:p w14:paraId="1E5A09C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94</w:t>
            </w:r>
          </w:p>
        </w:tc>
        <w:tc>
          <w:tcPr>
            <w:tcW w:w="1063" w:type="dxa"/>
            <w:tcBorders>
              <w:top w:val="double" w:sz="4" w:space="0" w:color="auto"/>
            </w:tcBorders>
          </w:tcPr>
          <w:p w14:paraId="7F34F41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tcPr>
          <w:p w14:paraId="2D854BC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0</w:t>
            </w:r>
          </w:p>
        </w:tc>
        <w:tc>
          <w:tcPr>
            <w:tcW w:w="1290" w:type="dxa"/>
            <w:tcBorders>
              <w:top w:val="double" w:sz="4" w:space="0" w:color="auto"/>
            </w:tcBorders>
          </w:tcPr>
          <w:p w14:paraId="6DB821D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Borders>
              <w:top w:val="double" w:sz="4" w:space="0" w:color="auto"/>
            </w:tcBorders>
          </w:tcPr>
          <w:p w14:paraId="4BF864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5EA9F711" w14:textId="77777777" w:rsidTr="00A016F6">
        <w:tc>
          <w:tcPr>
            <w:tcW w:w="1002" w:type="dxa"/>
          </w:tcPr>
          <w:p w14:paraId="3CD0E2A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3493425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408" w:type="dxa"/>
          </w:tcPr>
          <w:p w14:paraId="10649CC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063" w:type="dxa"/>
            <w:shd w:val="clear" w:color="auto" w:fill="C5E0B3" w:themeFill="accent6" w:themeFillTint="66"/>
          </w:tcPr>
          <w:p w14:paraId="7EDF7FB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000</w:t>
            </w:r>
          </w:p>
        </w:tc>
        <w:tc>
          <w:tcPr>
            <w:tcW w:w="1202" w:type="dxa"/>
            <w:shd w:val="clear" w:color="auto" w:fill="C5E0B3" w:themeFill="accent6" w:themeFillTint="66"/>
          </w:tcPr>
          <w:p w14:paraId="5F329DB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w:t>
            </w:r>
            <w:r>
              <w:rPr>
                <w:rFonts w:asciiTheme="minorHAnsi" w:hAnsiTheme="minorHAnsi" w:cstheme="minorHAnsi"/>
                <w:b/>
              </w:rPr>
              <w:t>6</w:t>
            </w:r>
          </w:p>
        </w:tc>
        <w:tc>
          <w:tcPr>
            <w:tcW w:w="1290" w:type="dxa"/>
          </w:tcPr>
          <w:p w14:paraId="33DA3FF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56D5AF1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76006932" w14:textId="77777777" w:rsidTr="00A016F6">
        <w:tc>
          <w:tcPr>
            <w:tcW w:w="1002" w:type="dxa"/>
          </w:tcPr>
          <w:p w14:paraId="3978237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50F643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87</w:t>
            </w:r>
          </w:p>
        </w:tc>
        <w:tc>
          <w:tcPr>
            <w:tcW w:w="1408" w:type="dxa"/>
            <w:shd w:val="clear" w:color="auto" w:fill="C5E0B3" w:themeFill="accent6" w:themeFillTint="66"/>
          </w:tcPr>
          <w:p w14:paraId="1296136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4</w:t>
            </w:r>
          </w:p>
        </w:tc>
        <w:tc>
          <w:tcPr>
            <w:tcW w:w="1063" w:type="dxa"/>
          </w:tcPr>
          <w:p w14:paraId="227357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27</w:t>
            </w:r>
          </w:p>
        </w:tc>
        <w:tc>
          <w:tcPr>
            <w:tcW w:w="1202" w:type="dxa"/>
          </w:tcPr>
          <w:p w14:paraId="3DEBA22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71</w:t>
            </w:r>
          </w:p>
        </w:tc>
        <w:tc>
          <w:tcPr>
            <w:tcW w:w="1290" w:type="dxa"/>
          </w:tcPr>
          <w:p w14:paraId="13B815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Pr>
          <w:p w14:paraId="182246B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41CD9828" w14:textId="77777777" w:rsidTr="00A016F6">
        <w:tc>
          <w:tcPr>
            <w:tcW w:w="1002" w:type="dxa"/>
          </w:tcPr>
          <w:p w14:paraId="08D08746"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42E22F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41</w:t>
            </w:r>
          </w:p>
        </w:tc>
        <w:tc>
          <w:tcPr>
            <w:tcW w:w="1408" w:type="dxa"/>
          </w:tcPr>
          <w:p w14:paraId="7A3E1AA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07</w:t>
            </w:r>
          </w:p>
        </w:tc>
        <w:tc>
          <w:tcPr>
            <w:tcW w:w="1063" w:type="dxa"/>
          </w:tcPr>
          <w:p w14:paraId="3B92606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4</w:t>
            </w:r>
          </w:p>
        </w:tc>
        <w:tc>
          <w:tcPr>
            <w:tcW w:w="1202" w:type="dxa"/>
          </w:tcPr>
          <w:p w14:paraId="7989052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0</w:t>
            </w:r>
          </w:p>
        </w:tc>
        <w:tc>
          <w:tcPr>
            <w:tcW w:w="1290" w:type="dxa"/>
            <w:shd w:val="clear" w:color="auto" w:fill="C5E0B3" w:themeFill="accent6" w:themeFillTint="66"/>
          </w:tcPr>
          <w:p w14:paraId="189718F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77A64C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689D17C5" w14:textId="77777777" w:rsidR="00E303B9" w:rsidRPr="00875987" w:rsidRDefault="00E303B9" w:rsidP="005D4706">
      <w:pPr>
        <w:rPr>
          <w:b/>
          <w:sz w:val="24"/>
        </w:rPr>
      </w:pPr>
    </w:p>
    <w:p w14:paraId="2282B907" w14:textId="081A5ABB" w:rsidR="005D4706" w:rsidRDefault="004167A0" w:rsidP="00E303B9">
      <w:pPr>
        <w:rPr>
          <w:szCs w:val="20"/>
        </w:rPr>
      </w:pPr>
      <w:r w:rsidRPr="00E303B9">
        <w:rPr>
          <w:szCs w:val="20"/>
        </w:rPr>
        <w:t>With some exceptions, results exhibit a pattern that is</w:t>
      </w:r>
      <w:r w:rsidR="00E303B9" w:rsidRPr="00E303B9">
        <w:rPr>
          <w:szCs w:val="20"/>
        </w:rPr>
        <w:t xml:space="preserve"> a</w:t>
      </w:r>
      <w:r w:rsidRPr="00E303B9">
        <w:rPr>
          <w:szCs w:val="20"/>
        </w:rPr>
        <w:t xml:space="preserve"> model that perform better in one metric, tend to perform better in that metric in all scenarios, this could mean that one must choose one model over another depending on the target. For instance, if goal is to minimize false negative, clearly SVC</w:t>
      </w:r>
      <w:r w:rsidR="00E303B9" w:rsidRPr="00E303B9">
        <w:rPr>
          <w:szCs w:val="20"/>
        </w:rPr>
        <w:t xml:space="preserve"> is a better choice </w:t>
      </w:r>
      <w:r w:rsidR="00E303B9">
        <w:rPr>
          <w:szCs w:val="20"/>
        </w:rPr>
        <w:t>and KNN is the worst</w:t>
      </w:r>
    </w:p>
    <w:tbl>
      <w:tblPr>
        <w:tblStyle w:val="Estilo1"/>
        <w:tblpPr w:leftFromText="141" w:rightFromText="141" w:vertAnchor="text" w:horzAnchor="margin" w:tblpY="223"/>
        <w:tblW w:w="0" w:type="auto"/>
        <w:tblLook w:val="04A0" w:firstRow="1" w:lastRow="0" w:firstColumn="1" w:lastColumn="0" w:noHBand="0" w:noVBand="1"/>
      </w:tblPr>
      <w:tblGrid>
        <w:gridCol w:w="1002"/>
        <w:gridCol w:w="1501"/>
        <w:gridCol w:w="1408"/>
        <w:gridCol w:w="1063"/>
        <w:gridCol w:w="1202"/>
        <w:gridCol w:w="1290"/>
        <w:gridCol w:w="1254"/>
      </w:tblGrid>
      <w:tr w:rsidR="0009055A" w:rsidRPr="00024DA3" w14:paraId="6FDD2E65" w14:textId="77777777" w:rsidTr="0009055A">
        <w:tc>
          <w:tcPr>
            <w:tcW w:w="8720" w:type="dxa"/>
            <w:gridSpan w:val="7"/>
            <w:tcBorders>
              <w:top w:val="nil"/>
              <w:bottom w:val="double" w:sz="4" w:space="0" w:color="auto"/>
            </w:tcBorders>
          </w:tcPr>
          <w:p w14:paraId="7EE69B3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sz w:val="24"/>
              </w:rPr>
              <w:t>BEST METRIC RESULT FOR EACH MODEL</w:t>
            </w:r>
          </w:p>
        </w:tc>
      </w:tr>
      <w:tr w:rsidR="0009055A" w:rsidRPr="00024DA3" w14:paraId="2BFFCABB" w14:textId="77777777" w:rsidTr="0009055A">
        <w:tc>
          <w:tcPr>
            <w:tcW w:w="1002" w:type="dxa"/>
            <w:tcBorders>
              <w:top w:val="nil"/>
              <w:bottom w:val="double" w:sz="4" w:space="0" w:color="auto"/>
            </w:tcBorders>
          </w:tcPr>
          <w:p w14:paraId="1349D97F" w14:textId="77777777" w:rsidR="0009055A" w:rsidRPr="00024DA3" w:rsidRDefault="0009055A" w:rsidP="0009055A">
            <w:pPr>
              <w:jc w:val="center"/>
              <w:rPr>
                <w:rFonts w:asciiTheme="minorHAnsi" w:hAnsiTheme="minorHAnsi" w:cstheme="minorHAnsi"/>
                <w:b/>
              </w:rPr>
            </w:pPr>
          </w:p>
        </w:tc>
        <w:tc>
          <w:tcPr>
            <w:tcW w:w="1501" w:type="dxa"/>
            <w:tcBorders>
              <w:top w:val="nil"/>
              <w:bottom w:val="double" w:sz="4" w:space="0" w:color="auto"/>
            </w:tcBorders>
          </w:tcPr>
          <w:p w14:paraId="132999E8"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E0218AC"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1794B95"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55558FCF"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E7ADBA1"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A488AC0"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N</w:t>
            </w:r>
          </w:p>
        </w:tc>
      </w:tr>
      <w:tr w:rsidR="0009055A" w:rsidRPr="00024DA3" w14:paraId="17FF6FBA" w14:textId="77777777" w:rsidTr="0009055A">
        <w:tc>
          <w:tcPr>
            <w:tcW w:w="1002" w:type="dxa"/>
            <w:tcBorders>
              <w:top w:val="double" w:sz="4" w:space="0" w:color="auto"/>
            </w:tcBorders>
          </w:tcPr>
          <w:p w14:paraId="0F113FC1"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3C77E18"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 multi</w:t>
            </w:r>
          </w:p>
        </w:tc>
        <w:tc>
          <w:tcPr>
            <w:tcW w:w="1408" w:type="dxa"/>
            <w:tcBorders>
              <w:top w:val="double" w:sz="4" w:space="0" w:color="auto"/>
            </w:tcBorders>
          </w:tcPr>
          <w:p w14:paraId="373D344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063" w:type="dxa"/>
            <w:tcBorders>
              <w:top w:val="double" w:sz="4" w:space="0" w:color="auto"/>
            </w:tcBorders>
          </w:tcPr>
          <w:p w14:paraId="420BBEFE"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02" w:type="dxa"/>
            <w:tcBorders>
              <w:top w:val="double" w:sz="4" w:space="0" w:color="auto"/>
            </w:tcBorders>
          </w:tcPr>
          <w:p w14:paraId="57AAF462"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90" w:type="dxa"/>
            <w:tcBorders>
              <w:top w:val="double" w:sz="4" w:space="0" w:color="auto"/>
            </w:tcBorders>
          </w:tcPr>
          <w:p w14:paraId="546E32D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54" w:type="dxa"/>
            <w:tcBorders>
              <w:top w:val="double" w:sz="4" w:space="0" w:color="auto"/>
            </w:tcBorders>
          </w:tcPr>
          <w:p w14:paraId="22A1106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r>
      <w:tr w:rsidR="0009055A" w:rsidRPr="00024DA3" w14:paraId="5B7F39A0" w14:textId="77777777" w:rsidTr="0009055A">
        <w:tc>
          <w:tcPr>
            <w:tcW w:w="1002" w:type="dxa"/>
          </w:tcPr>
          <w:p w14:paraId="3D6DF568"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SVC</w:t>
            </w:r>
          </w:p>
        </w:tc>
        <w:tc>
          <w:tcPr>
            <w:tcW w:w="1501" w:type="dxa"/>
          </w:tcPr>
          <w:p w14:paraId="3E6C718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408" w:type="dxa"/>
          </w:tcPr>
          <w:p w14:paraId="614BD3E1"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063" w:type="dxa"/>
          </w:tcPr>
          <w:p w14:paraId="350C5367"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202" w:type="dxa"/>
          </w:tcPr>
          <w:p w14:paraId="34E86924"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290" w:type="dxa"/>
          </w:tcPr>
          <w:p w14:paraId="531651EF"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c>
          <w:tcPr>
            <w:tcW w:w="1254" w:type="dxa"/>
          </w:tcPr>
          <w:p w14:paraId="1A521F1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r>
      <w:tr w:rsidR="0009055A" w:rsidRPr="00024DA3" w14:paraId="455B3607" w14:textId="77777777" w:rsidTr="0009055A">
        <w:tc>
          <w:tcPr>
            <w:tcW w:w="1002" w:type="dxa"/>
          </w:tcPr>
          <w:p w14:paraId="3AD29687"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KNN</w:t>
            </w:r>
          </w:p>
        </w:tc>
        <w:tc>
          <w:tcPr>
            <w:tcW w:w="1501" w:type="dxa"/>
          </w:tcPr>
          <w:p w14:paraId="3BE585FF"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408" w:type="dxa"/>
          </w:tcPr>
          <w:p w14:paraId="6F525004"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3-multi</w:t>
            </w:r>
          </w:p>
        </w:tc>
        <w:tc>
          <w:tcPr>
            <w:tcW w:w="1063" w:type="dxa"/>
          </w:tcPr>
          <w:p w14:paraId="43D49520"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02" w:type="dxa"/>
          </w:tcPr>
          <w:p w14:paraId="4D69C73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90" w:type="dxa"/>
          </w:tcPr>
          <w:p w14:paraId="6E0C539B"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54" w:type="dxa"/>
          </w:tcPr>
          <w:p w14:paraId="69F05E3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r>
      <w:tr w:rsidR="0009055A" w:rsidRPr="00024DA3" w14:paraId="1226D63A" w14:textId="77777777" w:rsidTr="0009055A">
        <w:tc>
          <w:tcPr>
            <w:tcW w:w="1002" w:type="dxa"/>
          </w:tcPr>
          <w:p w14:paraId="57348069" w14:textId="77777777" w:rsidR="0009055A" w:rsidRPr="00024DA3" w:rsidRDefault="0009055A" w:rsidP="0009055A">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142F1C21"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408" w:type="dxa"/>
          </w:tcPr>
          <w:p w14:paraId="6E56EB9D"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063" w:type="dxa"/>
          </w:tcPr>
          <w:p w14:paraId="1799C6C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02" w:type="dxa"/>
          </w:tcPr>
          <w:p w14:paraId="016B3A3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90" w:type="dxa"/>
          </w:tcPr>
          <w:p w14:paraId="09A58190"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3-multi</w:t>
            </w:r>
          </w:p>
        </w:tc>
        <w:tc>
          <w:tcPr>
            <w:tcW w:w="1254" w:type="dxa"/>
          </w:tcPr>
          <w:p w14:paraId="2D68378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r>
    </w:tbl>
    <w:p w14:paraId="098B60C7" w14:textId="77777777" w:rsidR="0009055A" w:rsidRDefault="0009055A" w:rsidP="00E303B9">
      <w:pPr>
        <w:rPr>
          <w:szCs w:val="20"/>
        </w:rPr>
      </w:pPr>
    </w:p>
    <w:p w14:paraId="4D474CA3" w14:textId="77777777" w:rsidR="0009055A" w:rsidRDefault="0009055A" w:rsidP="00E303B9">
      <w:pPr>
        <w:rPr>
          <w:szCs w:val="20"/>
        </w:rPr>
      </w:pPr>
    </w:p>
    <w:p w14:paraId="79D5807B" w14:textId="511B3A94" w:rsidR="00E303B9" w:rsidRDefault="0009055A" w:rsidP="00E303B9">
      <w:pPr>
        <w:rPr>
          <w:szCs w:val="20"/>
        </w:rPr>
      </w:pPr>
      <w:r>
        <w:rPr>
          <w:szCs w:val="20"/>
        </w:rPr>
        <w:lastRenderedPageBreak/>
        <w:t>Previous table shows which scenario performs better on each model. Differences between metrics is tiny, 0.001 in some case.  It seems</w:t>
      </w:r>
      <w:r w:rsidR="00E303B9">
        <w:rPr>
          <w:szCs w:val="20"/>
        </w:rPr>
        <w:t xml:space="preserve"> no scenario</w:t>
      </w:r>
      <w:r>
        <w:rPr>
          <w:szCs w:val="20"/>
        </w:rPr>
        <w:t xml:space="preserve"> performs</w:t>
      </w:r>
      <w:r w:rsidR="00E303B9">
        <w:rPr>
          <w:szCs w:val="20"/>
        </w:rPr>
        <w:t xml:space="preserve"> better than any other</w:t>
      </w:r>
      <w:r>
        <w:rPr>
          <w:szCs w:val="20"/>
        </w:rPr>
        <w:t xml:space="preserve"> across all models. However it must be noted that SVC has all its better metrics in 2-multilayer (with the caveat that differences are minimal)</w:t>
      </w:r>
    </w:p>
    <w:p w14:paraId="6CE23291" w14:textId="77777777" w:rsidR="005D4706" w:rsidRDefault="005D4706" w:rsidP="005D4706">
      <w:pPr>
        <w:rPr>
          <w:sz w:val="24"/>
        </w:rPr>
      </w:pPr>
    </w:p>
    <w:p w14:paraId="5409ABBA" w14:textId="22C29E3B" w:rsidR="005D4706" w:rsidRDefault="005D4706" w:rsidP="005D4706">
      <w:pPr>
        <w:pStyle w:val="Ttulo2"/>
      </w:pPr>
      <w:r>
        <w:t xml:space="preserve">Machine learning model results </w:t>
      </w:r>
      <w:r>
        <w:t>for MS types classification</w:t>
      </w:r>
    </w:p>
    <w:p w14:paraId="3CBAC842" w14:textId="5DBFADC9" w:rsidR="005D4706" w:rsidRDefault="0009055A" w:rsidP="0009055A">
      <w:r>
        <w:t xml:space="preserve">For classification between MS types (RRMS, SPMS, PPMS), only </w:t>
      </w:r>
      <w:proofErr w:type="spellStart"/>
      <w:r>
        <w:t>PwMS</w:t>
      </w:r>
      <w:proofErr w:type="spellEnd"/>
      <w:r>
        <w:t xml:space="preserve"> participants were selected, as in most diagnostic situations, general diagnosis (MS) comes first, and then diving into details is possible.</w:t>
      </w:r>
    </w:p>
    <w:p w14:paraId="0C58D085" w14:textId="3577566D" w:rsidR="0009055A" w:rsidRDefault="0009055A" w:rsidP="0009055A">
      <w:r>
        <w:t xml:space="preserve">As has already been discussed limitation in the number of patients with PPMS (6), potentially limits results of this work and generalization. </w:t>
      </w:r>
    </w:p>
    <w:p w14:paraId="00E5C99E"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59BA9A44" w14:textId="77777777" w:rsidTr="004F6221">
        <w:tc>
          <w:tcPr>
            <w:tcW w:w="7466" w:type="dxa"/>
            <w:gridSpan w:val="6"/>
            <w:tcBorders>
              <w:top w:val="nil"/>
              <w:bottom w:val="double" w:sz="4" w:space="0" w:color="auto"/>
            </w:tcBorders>
          </w:tcPr>
          <w:p w14:paraId="54303DAB" w14:textId="3D58B096" w:rsidR="005D4706"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0E6779FF" w14:textId="77777777" w:rsidTr="00A016F6">
        <w:tc>
          <w:tcPr>
            <w:tcW w:w="1002" w:type="dxa"/>
            <w:tcBorders>
              <w:top w:val="nil"/>
              <w:bottom w:val="double" w:sz="4" w:space="0" w:color="auto"/>
            </w:tcBorders>
          </w:tcPr>
          <w:p w14:paraId="2AEAA2A3"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066E16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85EBA1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5171A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25C541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7B1276E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29876551" w14:textId="77777777" w:rsidTr="0009055A">
        <w:tc>
          <w:tcPr>
            <w:tcW w:w="1002" w:type="dxa"/>
            <w:tcBorders>
              <w:top w:val="double" w:sz="4" w:space="0" w:color="auto"/>
            </w:tcBorders>
          </w:tcPr>
          <w:p w14:paraId="32BFE09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618AA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7B566974"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3D18833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706EF3C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23</w:t>
            </w:r>
          </w:p>
        </w:tc>
        <w:tc>
          <w:tcPr>
            <w:tcW w:w="1290" w:type="dxa"/>
            <w:tcBorders>
              <w:top w:val="double" w:sz="4" w:space="0" w:color="auto"/>
            </w:tcBorders>
          </w:tcPr>
          <w:p w14:paraId="6B8A08F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1D975098" w14:textId="77777777" w:rsidTr="0009055A">
        <w:tc>
          <w:tcPr>
            <w:tcW w:w="1002" w:type="dxa"/>
          </w:tcPr>
          <w:p w14:paraId="4A46B010"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14DD354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Pr>
          <w:p w14:paraId="055181A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22E747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Pr>
          <w:p w14:paraId="1DBA2112"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95</w:t>
            </w:r>
          </w:p>
        </w:tc>
        <w:tc>
          <w:tcPr>
            <w:tcW w:w="1290" w:type="dxa"/>
          </w:tcPr>
          <w:p w14:paraId="08937FB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09A73683" w14:textId="77777777" w:rsidTr="0009055A">
        <w:tc>
          <w:tcPr>
            <w:tcW w:w="1002" w:type="dxa"/>
          </w:tcPr>
          <w:p w14:paraId="50FBAB2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61E1485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1AA0F74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8</w:t>
            </w:r>
          </w:p>
        </w:tc>
        <w:tc>
          <w:tcPr>
            <w:tcW w:w="1063" w:type="dxa"/>
          </w:tcPr>
          <w:p w14:paraId="2C3BA8E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202" w:type="dxa"/>
          </w:tcPr>
          <w:p w14:paraId="07CA6E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58</w:t>
            </w:r>
          </w:p>
        </w:tc>
        <w:tc>
          <w:tcPr>
            <w:tcW w:w="1290" w:type="dxa"/>
          </w:tcPr>
          <w:p w14:paraId="7C093E4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9</w:t>
            </w:r>
          </w:p>
        </w:tc>
      </w:tr>
      <w:tr w:rsidR="005D4706" w14:paraId="0BC14D88" w14:textId="77777777" w:rsidTr="0009055A">
        <w:tc>
          <w:tcPr>
            <w:tcW w:w="1002" w:type="dxa"/>
          </w:tcPr>
          <w:p w14:paraId="6EE2F7D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144B9C93"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408" w:type="dxa"/>
          </w:tcPr>
          <w:p w14:paraId="33C26B6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3</w:t>
            </w:r>
          </w:p>
        </w:tc>
        <w:tc>
          <w:tcPr>
            <w:tcW w:w="1063" w:type="dxa"/>
          </w:tcPr>
          <w:p w14:paraId="449E0FA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202" w:type="dxa"/>
          </w:tcPr>
          <w:p w14:paraId="7ECB41F8"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9</w:t>
            </w:r>
          </w:p>
        </w:tc>
        <w:tc>
          <w:tcPr>
            <w:tcW w:w="1290" w:type="dxa"/>
            <w:shd w:val="clear" w:color="auto" w:fill="C5E0B3" w:themeFill="accent6" w:themeFillTint="66"/>
          </w:tcPr>
          <w:p w14:paraId="56AED22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5</w:t>
            </w:r>
          </w:p>
        </w:tc>
      </w:tr>
    </w:tbl>
    <w:p w14:paraId="11C81DB2" w14:textId="77777777" w:rsidR="005D4706"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589F714C" w14:textId="77777777" w:rsidTr="00A016F6">
        <w:tc>
          <w:tcPr>
            <w:tcW w:w="7466" w:type="dxa"/>
            <w:gridSpan w:val="6"/>
            <w:tcBorders>
              <w:top w:val="nil"/>
              <w:bottom w:val="double" w:sz="4" w:space="0" w:color="auto"/>
            </w:tcBorders>
          </w:tcPr>
          <w:p w14:paraId="1D1C1006" w14:textId="133ABC2F" w:rsidR="005D4706"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5D4706" w14:paraId="7B7E6DB6" w14:textId="77777777" w:rsidTr="00A016F6">
        <w:tc>
          <w:tcPr>
            <w:tcW w:w="1002" w:type="dxa"/>
            <w:tcBorders>
              <w:top w:val="nil"/>
              <w:bottom w:val="double" w:sz="4" w:space="0" w:color="auto"/>
            </w:tcBorders>
          </w:tcPr>
          <w:p w14:paraId="77CA5682"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2865BAA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61B580A3"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14D85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39BD37E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2B15B99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438D0FCF" w14:textId="77777777" w:rsidTr="0009055A">
        <w:tc>
          <w:tcPr>
            <w:tcW w:w="1002" w:type="dxa"/>
            <w:tcBorders>
              <w:top w:val="double" w:sz="4" w:space="0" w:color="auto"/>
            </w:tcBorders>
          </w:tcPr>
          <w:p w14:paraId="3C43C95E"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F90E482" w14:textId="43164A48"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408" w:type="dxa"/>
            <w:tcBorders>
              <w:top w:val="double" w:sz="4" w:space="0" w:color="auto"/>
            </w:tcBorders>
          </w:tcPr>
          <w:p w14:paraId="449AFC09" w14:textId="282C4F63" w:rsidR="005D4706" w:rsidRPr="00024DA3" w:rsidRDefault="00661997" w:rsidP="00A016F6">
            <w:pPr>
              <w:jc w:val="center"/>
              <w:rPr>
                <w:rFonts w:asciiTheme="minorHAnsi" w:hAnsiTheme="minorHAnsi" w:cstheme="minorHAnsi"/>
                <w:b/>
              </w:rPr>
            </w:pPr>
            <w:r>
              <w:rPr>
                <w:rFonts w:asciiTheme="minorHAnsi" w:hAnsiTheme="minorHAnsi" w:cstheme="minorHAnsi"/>
                <w:b/>
              </w:rPr>
              <w:t>0.824</w:t>
            </w:r>
          </w:p>
        </w:tc>
        <w:tc>
          <w:tcPr>
            <w:tcW w:w="1063" w:type="dxa"/>
            <w:tcBorders>
              <w:top w:val="double" w:sz="4" w:space="0" w:color="auto"/>
            </w:tcBorders>
            <w:shd w:val="clear" w:color="auto" w:fill="C5E0B3" w:themeFill="accent6" w:themeFillTint="66"/>
          </w:tcPr>
          <w:p w14:paraId="08C3B093" w14:textId="00FB0941"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202" w:type="dxa"/>
            <w:tcBorders>
              <w:top w:val="double" w:sz="4" w:space="0" w:color="auto"/>
            </w:tcBorders>
            <w:shd w:val="clear" w:color="auto" w:fill="C5E0B3" w:themeFill="accent6" w:themeFillTint="66"/>
          </w:tcPr>
          <w:p w14:paraId="5659BFEF" w14:textId="3BF8DEBB" w:rsidR="005D4706" w:rsidRPr="00024DA3" w:rsidRDefault="00661997" w:rsidP="00A016F6">
            <w:pPr>
              <w:jc w:val="center"/>
              <w:rPr>
                <w:rFonts w:asciiTheme="minorHAnsi" w:hAnsiTheme="minorHAnsi" w:cstheme="minorHAnsi"/>
                <w:b/>
              </w:rPr>
            </w:pPr>
            <w:r>
              <w:rPr>
                <w:rFonts w:asciiTheme="minorHAnsi" w:hAnsiTheme="minorHAnsi" w:cstheme="minorHAnsi"/>
                <w:b/>
              </w:rPr>
              <w:t>0.838</w:t>
            </w:r>
          </w:p>
        </w:tc>
        <w:tc>
          <w:tcPr>
            <w:tcW w:w="1290" w:type="dxa"/>
            <w:tcBorders>
              <w:top w:val="double" w:sz="4" w:space="0" w:color="auto"/>
            </w:tcBorders>
          </w:tcPr>
          <w:p w14:paraId="4C250712" w14:textId="2CAB3D1E" w:rsidR="005D4706" w:rsidRPr="00024DA3" w:rsidRDefault="00661997" w:rsidP="00A016F6">
            <w:pPr>
              <w:jc w:val="center"/>
              <w:rPr>
                <w:rFonts w:asciiTheme="minorHAnsi" w:hAnsiTheme="minorHAnsi" w:cstheme="minorHAnsi"/>
                <w:b/>
              </w:rPr>
            </w:pPr>
            <w:r>
              <w:rPr>
                <w:rFonts w:asciiTheme="minorHAnsi" w:hAnsiTheme="minorHAnsi" w:cstheme="minorHAnsi"/>
                <w:b/>
              </w:rPr>
              <w:t>5</w:t>
            </w:r>
          </w:p>
        </w:tc>
      </w:tr>
      <w:tr w:rsidR="005D4706" w14:paraId="0B0ACE22" w14:textId="77777777" w:rsidTr="0009055A">
        <w:tc>
          <w:tcPr>
            <w:tcW w:w="1002" w:type="dxa"/>
          </w:tcPr>
          <w:p w14:paraId="15A462FA"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5E75BE13" w14:textId="10B0F842"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408" w:type="dxa"/>
          </w:tcPr>
          <w:p w14:paraId="6609D403" w14:textId="49E989AA" w:rsidR="005D4706" w:rsidRPr="00024DA3" w:rsidRDefault="00661997" w:rsidP="00A016F6">
            <w:pPr>
              <w:jc w:val="center"/>
              <w:rPr>
                <w:rFonts w:asciiTheme="minorHAnsi" w:hAnsiTheme="minorHAnsi" w:cstheme="minorHAnsi"/>
                <w:b/>
              </w:rPr>
            </w:pPr>
            <w:r>
              <w:rPr>
                <w:rFonts w:asciiTheme="minorHAnsi" w:hAnsiTheme="minorHAnsi" w:cstheme="minorHAnsi"/>
                <w:b/>
              </w:rPr>
              <w:t>0.745</w:t>
            </w:r>
          </w:p>
        </w:tc>
        <w:tc>
          <w:tcPr>
            <w:tcW w:w="1063" w:type="dxa"/>
            <w:shd w:val="clear" w:color="auto" w:fill="C5E0B3" w:themeFill="accent6" w:themeFillTint="66"/>
          </w:tcPr>
          <w:p w14:paraId="2217739F" w14:textId="0B55475F"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202" w:type="dxa"/>
          </w:tcPr>
          <w:p w14:paraId="78BB7040" w14:textId="4B68C57F" w:rsidR="005D4706" w:rsidRPr="00024DA3" w:rsidRDefault="00661997" w:rsidP="00A016F6">
            <w:pPr>
              <w:jc w:val="center"/>
              <w:rPr>
                <w:rFonts w:asciiTheme="minorHAnsi" w:hAnsiTheme="minorHAnsi" w:cstheme="minorHAnsi"/>
                <w:b/>
              </w:rPr>
            </w:pPr>
            <w:r>
              <w:rPr>
                <w:rFonts w:asciiTheme="minorHAnsi" w:hAnsiTheme="minorHAnsi" w:cstheme="minorHAnsi"/>
                <w:b/>
              </w:rPr>
              <w:t>0.800</w:t>
            </w:r>
          </w:p>
        </w:tc>
        <w:tc>
          <w:tcPr>
            <w:tcW w:w="1290" w:type="dxa"/>
          </w:tcPr>
          <w:p w14:paraId="49CE511E" w14:textId="40546A36"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0F33604D" w14:textId="77777777" w:rsidTr="0009055A">
        <w:tc>
          <w:tcPr>
            <w:tcW w:w="1002" w:type="dxa"/>
          </w:tcPr>
          <w:p w14:paraId="3892A6D9"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6D17AB05" w14:textId="292BB754" w:rsidR="005D4706" w:rsidRPr="00024DA3" w:rsidRDefault="00661997" w:rsidP="00A016F6">
            <w:pPr>
              <w:jc w:val="center"/>
              <w:rPr>
                <w:rFonts w:asciiTheme="minorHAnsi" w:hAnsiTheme="minorHAnsi" w:cstheme="minorHAnsi"/>
                <w:b/>
              </w:rPr>
            </w:pPr>
            <w:r>
              <w:rPr>
                <w:rFonts w:asciiTheme="minorHAnsi" w:hAnsiTheme="minorHAnsi" w:cstheme="minorHAnsi"/>
                <w:b/>
              </w:rPr>
              <w:t>0.693</w:t>
            </w:r>
          </w:p>
        </w:tc>
        <w:tc>
          <w:tcPr>
            <w:tcW w:w="1408" w:type="dxa"/>
            <w:shd w:val="clear" w:color="auto" w:fill="C5E0B3" w:themeFill="accent6" w:themeFillTint="66"/>
          </w:tcPr>
          <w:p w14:paraId="4008D700" w14:textId="3E72C27C" w:rsidR="005D4706" w:rsidRPr="00024DA3" w:rsidRDefault="00661997" w:rsidP="00A016F6">
            <w:pPr>
              <w:jc w:val="center"/>
              <w:rPr>
                <w:rFonts w:asciiTheme="minorHAnsi" w:hAnsiTheme="minorHAnsi" w:cstheme="minorHAnsi"/>
                <w:b/>
              </w:rPr>
            </w:pPr>
            <w:r>
              <w:rPr>
                <w:rFonts w:asciiTheme="minorHAnsi" w:hAnsiTheme="minorHAnsi" w:cstheme="minorHAnsi"/>
                <w:b/>
              </w:rPr>
              <w:t>0.829</w:t>
            </w:r>
          </w:p>
        </w:tc>
        <w:tc>
          <w:tcPr>
            <w:tcW w:w="1063" w:type="dxa"/>
          </w:tcPr>
          <w:p w14:paraId="2E2D0254" w14:textId="67FF1A45" w:rsidR="005D4706" w:rsidRPr="00024DA3" w:rsidRDefault="00661997" w:rsidP="00A016F6">
            <w:pPr>
              <w:jc w:val="center"/>
              <w:rPr>
                <w:rFonts w:asciiTheme="minorHAnsi" w:hAnsiTheme="minorHAnsi" w:cstheme="minorHAnsi"/>
                <w:b/>
              </w:rPr>
            </w:pPr>
            <w:r>
              <w:rPr>
                <w:rFonts w:asciiTheme="minorHAnsi" w:hAnsiTheme="minorHAnsi" w:cstheme="minorHAnsi"/>
                <w:b/>
              </w:rPr>
              <w:t>0.693</w:t>
            </w:r>
          </w:p>
        </w:tc>
        <w:tc>
          <w:tcPr>
            <w:tcW w:w="1202" w:type="dxa"/>
          </w:tcPr>
          <w:p w14:paraId="0FBF1680" w14:textId="06F40D48" w:rsidR="005D4706" w:rsidRPr="00024DA3" w:rsidRDefault="00661997" w:rsidP="00A016F6">
            <w:pPr>
              <w:jc w:val="center"/>
              <w:rPr>
                <w:rFonts w:asciiTheme="minorHAnsi" w:hAnsiTheme="minorHAnsi" w:cstheme="minorHAnsi"/>
                <w:b/>
              </w:rPr>
            </w:pPr>
            <w:r>
              <w:rPr>
                <w:rFonts w:asciiTheme="minorHAnsi" w:hAnsiTheme="minorHAnsi" w:cstheme="minorHAnsi"/>
                <w:b/>
              </w:rPr>
              <w:t>0.739</w:t>
            </w:r>
          </w:p>
        </w:tc>
        <w:tc>
          <w:tcPr>
            <w:tcW w:w="1290" w:type="dxa"/>
          </w:tcPr>
          <w:p w14:paraId="30CEF901" w14:textId="017B69F2" w:rsidR="005D4706" w:rsidRPr="00024DA3" w:rsidRDefault="00661997" w:rsidP="00A016F6">
            <w:pPr>
              <w:jc w:val="center"/>
              <w:rPr>
                <w:rFonts w:asciiTheme="minorHAnsi" w:hAnsiTheme="minorHAnsi" w:cstheme="minorHAnsi"/>
                <w:b/>
              </w:rPr>
            </w:pPr>
            <w:r>
              <w:rPr>
                <w:rFonts w:asciiTheme="minorHAnsi" w:hAnsiTheme="minorHAnsi" w:cstheme="minorHAnsi"/>
                <w:b/>
              </w:rPr>
              <w:t>8</w:t>
            </w:r>
          </w:p>
        </w:tc>
      </w:tr>
      <w:tr w:rsidR="005D4706" w14:paraId="1A3E6121" w14:textId="77777777" w:rsidTr="0009055A">
        <w:tc>
          <w:tcPr>
            <w:tcW w:w="1002" w:type="dxa"/>
          </w:tcPr>
          <w:p w14:paraId="410221A5"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09D18F36" w14:textId="064F1338" w:rsidR="005D4706" w:rsidRPr="00024DA3" w:rsidRDefault="00661997" w:rsidP="00A016F6">
            <w:pPr>
              <w:jc w:val="center"/>
              <w:rPr>
                <w:rFonts w:asciiTheme="minorHAnsi" w:hAnsiTheme="minorHAnsi" w:cstheme="minorHAnsi"/>
                <w:b/>
              </w:rPr>
            </w:pPr>
            <w:r>
              <w:rPr>
                <w:rFonts w:asciiTheme="minorHAnsi" w:hAnsiTheme="minorHAnsi" w:cstheme="minorHAnsi"/>
                <w:b/>
              </w:rPr>
              <w:t>0.803</w:t>
            </w:r>
          </w:p>
        </w:tc>
        <w:tc>
          <w:tcPr>
            <w:tcW w:w="1408" w:type="dxa"/>
          </w:tcPr>
          <w:p w14:paraId="476FBD0B" w14:textId="437CB0D6" w:rsidR="005D4706" w:rsidRPr="00024DA3" w:rsidRDefault="00661997" w:rsidP="00A016F6">
            <w:pPr>
              <w:jc w:val="center"/>
              <w:rPr>
                <w:rFonts w:asciiTheme="minorHAnsi" w:hAnsiTheme="minorHAnsi" w:cstheme="minorHAnsi"/>
                <w:b/>
              </w:rPr>
            </w:pPr>
            <w:r>
              <w:rPr>
                <w:rFonts w:asciiTheme="minorHAnsi" w:hAnsiTheme="minorHAnsi" w:cstheme="minorHAnsi"/>
                <w:b/>
              </w:rPr>
              <w:t>0.764</w:t>
            </w:r>
          </w:p>
        </w:tc>
        <w:tc>
          <w:tcPr>
            <w:tcW w:w="1063" w:type="dxa"/>
          </w:tcPr>
          <w:p w14:paraId="24B43234" w14:textId="50DA4377" w:rsidR="005D4706" w:rsidRPr="00024DA3" w:rsidRDefault="00661997" w:rsidP="00A016F6">
            <w:pPr>
              <w:jc w:val="center"/>
              <w:rPr>
                <w:rFonts w:asciiTheme="minorHAnsi" w:hAnsiTheme="minorHAnsi" w:cstheme="minorHAnsi"/>
                <w:b/>
              </w:rPr>
            </w:pPr>
            <w:r>
              <w:rPr>
                <w:rFonts w:asciiTheme="minorHAnsi" w:hAnsiTheme="minorHAnsi" w:cstheme="minorHAnsi"/>
                <w:b/>
              </w:rPr>
              <w:t>0.803</w:t>
            </w:r>
          </w:p>
        </w:tc>
        <w:tc>
          <w:tcPr>
            <w:tcW w:w="1202" w:type="dxa"/>
          </w:tcPr>
          <w:p w14:paraId="2FF6BB40" w14:textId="38B2CB7E" w:rsidR="005D4706" w:rsidRPr="00024DA3" w:rsidRDefault="00661997" w:rsidP="00A016F6">
            <w:pPr>
              <w:jc w:val="center"/>
              <w:rPr>
                <w:rFonts w:asciiTheme="minorHAnsi" w:hAnsiTheme="minorHAnsi" w:cstheme="minorHAnsi"/>
                <w:b/>
              </w:rPr>
            </w:pPr>
            <w:r>
              <w:rPr>
                <w:rFonts w:asciiTheme="minorHAnsi" w:hAnsiTheme="minorHAnsi" w:cstheme="minorHAnsi"/>
                <w:b/>
              </w:rPr>
              <w:t>0.783</w:t>
            </w:r>
          </w:p>
        </w:tc>
        <w:tc>
          <w:tcPr>
            <w:tcW w:w="1290" w:type="dxa"/>
            <w:shd w:val="clear" w:color="auto" w:fill="C5E0B3" w:themeFill="accent6" w:themeFillTint="66"/>
          </w:tcPr>
          <w:p w14:paraId="277A4F3B" w14:textId="769C1199" w:rsidR="005D4706" w:rsidRPr="00024DA3" w:rsidRDefault="00661997" w:rsidP="00A016F6">
            <w:pPr>
              <w:jc w:val="center"/>
              <w:rPr>
                <w:rFonts w:asciiTheme="minorHAnsi" w:hAnsiTheme="minorHAnsi" w:cstheme="minorHAnsi"/>
                <w:b/>
              </w:rPr>
            </w:pPr>
            <w:r>
              <w:rPr>
                <w:rFonts w:asciiTheme="minorHAnsi" w:hAnsiTheme="minorHAnsi" w:cstheme="minorHAnsi"/>
                <w:b/>
              </w:rPr>
              <w:t>3</w:t>
            </w:r>
          </w:p>
        </w:tc>
      </w:tr>
    </w:tbl>
    <w:p w14:paraId="7AD470F4"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4CF90059" w14:textId="77777777" w:rsidTr="00A016F6">
        <w:tc>
          <w:tcPr>
            <w:tcW w:w="7466" w:type="dxa"/>
            <w:gridSpan w:val="6"/>
            <w:tcBorders>
              <w:top w:val="nil"/>
              <w:bottom w:val="double" w:sz="4" w:space="0" w:color="auto"/>
            </w:tcBorders>
          </w:tcPr>
          <w:p w14:paraId="7AE8B873" w14:textId="7DE5C8A0" w:rsidR="005D4706"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5D4706" w14:paraId="6115EC2B" w14:textId="77777777" w:rsidTr="00A016F6">
        <w:tc>
          <w:tcPr>
            <w:tcW w:w="1002" w:type="dxa"/>
            <w:tcBorders>
              <w:top w:val="nil"/>
              <w:bottom w:val="double" w:sz="4" w:space="0" w:color="auto"/>
            </w:tcBorders>
          </w:tcPr>
          <w:p w14:paraId="078F37D1"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1C5D0C7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8B40C4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6E47812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4832264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6F2864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125B9DD4" w14:textId="77777777" w:rsidTr="0009055A">
        <w:tc>
          <w:tcPr>
            <w:tcW w:w="1002" w:type="dxa"/>
            <w:tcBorders>
              <w:top w:val="double" w:sz="4" w:space="0" w:color="auto"/>
            </w:tcBorders>
          </w:tcPr>
          <w:p w14:paraId="21120511"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4B590FAD" w14:textId="6344E231" w:rsidR="005D4706" w:rsidRPr="00024DA3" w:rsidRDefault="00661997" w:rsidP="00A016F6">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32BB4A06" w14:textId="7225C5FB" w:rsidR="005D4706" w:rsidRPr="00024DA3" w:rsidRDefault="00661997" w:rsidP="00A016F6">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56138A6A" w14:textId="59D440FB" w:rsidR="005D4706" w:rsidRPr="00024DA3" w:rsidRDefault="00661997" w:rsidP="00A016F6">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46B1F43A" w14:textId="34C66374" w:rsidR="005D4706" w:rsidRPr="00024DA3" w:rsidRDefault="00661997" w:rsidP="00A016F6">
            <w:pPr>
              <w:jc w:val="center"/>
              <w:rPr>
                <w:rFonts w:asciiTheme="minorHAnsi" w:hAnsiTheme="minorHAnsi" w:cstheme="minorHAnsi"/>
                <w:b/>
              </w:rPr>
            </w:pPr>
            <w:r>
              <w:rPr>
                <w:rFonts w:asciiTheme="minorHAnsi" w:hAnsiTheme="minorHAnsi" w:cstheme="minorHAnsi"/>
                <w:b/>
              </w:rPr>
              <w:t>0.823</w:t>
            </w:r>
          </w:p>
        </w:tc>
        <w:tc>
          <w:tcPr>
            <w:tcW w:w="1290" w:type="dxa"/>
            <w:tcBorders>
              <w:top w:val="double" w:sz="4" w:space="0" w:color="auto"/>
            </w:tcBorders>
          </w:tcPr>
          <w:p w14:paraId="33F3283E" w14:textId="3E35797D"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5744F8F4" w14:textId="77777777" w:rsidTr="0009055A">
        <w:tc>
          <w:tcPr>
            <w:tcW w:w="1002" w:type="dxa"/>
          </w:tcPr>
          <w:p w14:paraId="5FC2968B"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47164C1B" w14:textId="75B8CA5B" w:rsidR="005D4706" w:rsidRPr="00024DA3" w:rsidRDefault="00661997" w:rsidP="00A016F6">
            <w:pPr>
              <w:jc w:val="center"/>
              <w:rPr>
                <w:rFonts w:asciiTheme="minorHAnsi" w:hAnsiTheme="minorHAnsi" w:cstheme="minorHAnsi"/>
                <w:b/>
              </w:rPr>
            </w:pPr>
            <w:r>
              <w:rPr>
                <w:rFonts w:asciiTheme="minorHAnsi" w:hAnsiTheme="minorHAnsi" w:cstheme="minorHAnsi"/>
                <w:b/>
              </w:rPr>
              <w:t>0.854</w:t>
            </w:r>
          </w:p>
        </w:tc>
        <w:tc>
          <w:tcPr>
            <w:tcW w:w="1408" w:type="dxa"/>
          </w:tcPr>
          <w:p w14:paraId="3D727A15" w14:textId="4B9CEB8E" w:rsidR="005D4706" w:rsidRPr="00024DA3" w:rsidRDefault="00661997" w:rsidP="00A016F6">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6BC23C09" w14:textId="29B36643" w:rsidR="005D4706" w:rsidRPr="00024DA3" w:rsidRDefault="004167A0" w:rsidP="00A016F6">
            <w:pPr>
              <w:jc w:val="center"/>
              <w:rPr>
                <w:rFonts w:asciiTheme="minorHAnsi" w:hAnsiTheme="minorHAnsi" w:cstheme="minorHAnsi"/>
                <w:b/>
              </w:rPr>
            </w:pPr>
            <w:r>
              <w:rPr>
                <w:rFonts w:asciiTheme="minorHAnsi" w:hAnsiTheme="minorHAnsi" w:cstheme="minorHAnsi"/>
                <w:b/>
              </w:rPr>
              <w:t>0.855</w:t>
            </w:r>
          </w:p>
        </w:tc>
        <w:tc>
          <w:tcPr>
            <w:tcW w:w="1202" w:type="dxa"/>
          </w:tcPr>
          <w:p w14:paraId="15861F41" w14:textId="44C5B077" w:rsidR="005D4706" w:rsidRPr="00024DA3" w:rsidRDefault="004167A0" w:rsidP="00A016F6">
            <w:pPr>
              <w:jc w:val="center"/>
              <w:rPr>
                <w:rFonts w:asciiTheme="minorHAnsi" w:hAnsiTheme="minorHAnsi" w:cstheme="minorHAnsi"/>
                <w:b/>
              </w:rPr>
            </w:pPr>
            <w:r>
              <w:rPr>
                <w:rFonts w:asciiTheme="minorHAnsi" w:hAnsiTheme="minorHAnsi" w:cstheme="minorHAnsi"/>
                <w:b/>
              </w:rPr>
              <w:t>0.796</w:t>
            </w:r>
          </w:p>
        </w:tc>
        <w:tc>
          <w:tcPr>
            <w:tcW w:w="1290" w:type="dxa"/>
          </w:tcPr>
          <w:p w14:paraId="5569CF5D" w14:textId="24828CA6"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5E8E2D4C" w14:textId="77777777" w:rsidTr="0009055A">
        <w:tc>
          <w:tcPr>
            <w:tcW w:w="1002" w:type="dxa"/>
          </w:tcPr>
          <w:p w14:paraId="0C0F7E2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4966C1DB" w14:textId="0F4A21B6" w:rsidR="005D4706" w:rsidRPr="00024DA3" w:rsidRDefault="004167A0" w:rsidP="00A016F6">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0627D0CB" w14:textId="11EC775C" w:rsidR="005D4706" w:rsidRPr="00024DA3" w:rsidRDefault="004167A0" w:rsidP="00A016F6">
            <w:pPr>
              <w:jc w:val="center"/>
              <w:rPr>
                <w:rFonts w:asciiTheme="minorHAnsi" w:hAnsiTheme="minorHAnsi" w:cstheme="minorHAnsi"/>
                <w:b/>
              </w:rPr>
            </w:pPr>
            <w:r>
              <w:rPr>
                <w:rFonts w:asciiTheme="minorHAnsi" w:hAnsiTheme="minorHAnsi" w:cstheme="minorHAnsi"/>
                <w:b/>
              </w:rPr>
              <w:t>0.818</w:t>
            </w:r>
          </w:p>
        </w:tc>
        <w:tc>
          <w:tcPr>
            <w:tcW w:w="1063" w:type="dxa"/>
          </w:tcPr>
          <w:p w14:paraId="4081B43E" w14:textId="681E86CD" w:rsidR="005D4706" w:rsidRPr="00024DA3" w:rsidRDefault="004167A0" w:rsidP="00A016F6">
            <w:pPr>
              <w:jc w:val="center"/>
              <w:rPr>
                <w:rFonts w:asciiTheme="minorHAnsi" w:hAnsiTheme="minorHAnsi" w:cstheme="minorHAnsi"/>
                <w:b/>
              </w:rPr>
            </w:pPr>
            <w:r>
              <w:rPr>
                <w:rFonts w:asciiTheme="minorHAnsi" w:hAnsiTheme="minorHAnsi" w:cstheme="minorHAnsi"/>
                <w:b/>
              </w:rPr>
              <w:t>0.727</w:t>
            </w:r>
          </w:p>
        </w:tc>
        <w:tc>
          <w:tcPr>
            <w:tcW w:w="1202" w:type="dxa"/>
          </w:tcPr>
          <w:p w14:paraId="4AEC86B7" w14:textId="3D418221" w:rsidR="005D4706" w:rsidRPr="00024DA3" w:rsidRDefault="004167A0" w:rsidP="00A016F6">
            <w:pPr>
              <w:jc w:val="center"/>
              <w:rPr>
                <w:rFonts w:asciiTheme="minorHAnsi" w:hAnsiTheme="minorHAnsi" w:cstheme="minorHAnsi"/>
                <w:b/>
              </w:rPr>
            </w:pPr>
            <w:r>
              <w:rPr>
                <w:rFonts w:asciiTheme="minorHAnsi" w:hAnsiTheme="minorHAnsi" w:cstheme="minorHAnsi"/>
                <w:b/>
              </w:rPr>
              <w:t>0.759</w:t>
            </w:r>
          </w:p>
        </w:tc>
        <w:tc>
          <w:tcPr>
            <w:tcW w:w="1290" w:type="dxa"/>
          </w:tcPr>
          <w:p w14:paraId="6EF8EC4D" w14:textId="3F5A86C9" w:rsidR="005D4706" w:rsidRPr="00024DA3" w:rsidRDefault="00661997" w:rsidP="00A016F6">
            <w:pPr>
              <w:jc w:val="center"/>
              <w:rPr>
                <w:rFonts w:asciiTheme="minorHAnsi" w:hAnsiTheme="minorHAnsi" w:cstheme="minorHAnsi"/>
                <w:b/>
              </w:rPr>
            </w:pPr>
            <w:r>
              <w:rPr>
                <w:rFonts w:asciiTheme="minorHAnsi" w:hAnsiTheme="minorHAnsi" w:cstheme="minorHAnsi"/>
                <w:b/>
              </w:rPr>
              <w:t>9</w:t>
            </w:r>
          </w:p>
        </w:tc>
      </w:tr>
      <w:tr w:rsidR="005D4706" w14:paraId="71844FC7" w14:textId="77777777" w:rsidTr="0009055A">
        <w:tc>
          <w:tcPr>
            <w:tcW w:w="1002" w:type="dxa"/>
          </w:tcPr>
          <w:p w14:paraId="0F6CA909"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569D6B60" w14:textId="794ECE32" w:rsidR="005D4706" w:rsidRPr="00024DA3" w:rsidRDefault="004167A0" w:rsidP="00A016F6">
            <w:pPr>
              <w:jc w:val="center"/>
              <w:rPr>
                <w:rFonts w:asciiTheme="minorHAnsi" w:hAnsiTheme="minorHAnsi" w:cstheme="minorHAnsi"/>
                <w:b/>
              </w:rPr>
            </w:pPr>
            <w:r>
              <w:rPr>
                <w:rFonts w:asciiTheme="minorHAnsi" w:hAnsiTheme="minorHAnsi" w:cstheme="minorHAnsi"/>
                <w:b/>
              </w:rPr>
              <w:t>0.846</w:t>
            </w:r>
          </w:p>
        </w:tc>
        <w:tc>
          <w:tcPr>
            <w:tcW w:w="1408" w:type="dxa"/>
          </w:tcPr>
          <w:p w14:paraId="702D290C" w14:textId="0E5FAE23" w:rsidR="005D4706" w:rsidRPr="00024DA3" w:rsidRDefault="004167A0" w:rsidP="00A016F6">
            <w:pPr>
              <w:jc w:val="center"/>
              <w:rPr>
                <w:rFonts w:asciiTheme="minorHAnsi" w:hAnsiTheme="minorHAnsi" w:cstheme="minorHAnsi"/>
                <w:b/>
              </w:rPr>
            </w:pPr>
            <w:r>
              <w:rPr>
                <w:rFonts w:asciiTheme="minorHAnsi" w:hAnsiTheme="minorHAnsi" w:cstheme="minorHAnsi"/>
                <w:b/>
              </w:rPr>
              <w:t>0.803</w:t>
            </w:r>
          </w:p>
        </w:tc>
        <w:tc>
          <w:tcPr>
            <w:tcW w:w="1063" w:type="dxa"/>
          </w:tcPr>
          <w:p w14:paraId="0F8CB623" w14:textId="6EFBB168" w:rsidR="005D4706" w:rsidRPr="00024DA3" w:rsidRDefault="004167A0" w:rsidP="00A016F6">
            <w:pPr>
              <w:jc w:val="center"/>
              <w:rPr>
                <w:rFonts w:asciiTheme="minorHAnsi" w:hAnsiTheme="minorHAnsi" w:cstheme="minorHAnsi"/>
                <w:b/>
              </w:rPr>
            </w:pPr>
            <w:r>
              <w:rPr>
                <w:rFonts w:asciiTheme="minorHAnsi" w:hAnsiTheme="minorHAnsi" w:cstheme="minorHAnsi"/>
                <w:b/>
              </w:rPr>
              <w:t>0.846</w:t>
            </w:r>
          </w:p>
        </w:tc>
        <w:tc>
          <w:tcPr>
            <w:tcW w:w="1202" w:type="dxa"/>
          </w:tcPr>
          <w:p w14:paraId="24340B19" w14:textId="293F51DD" w:rsidR="005D4706" w:rsidRPr="00024DA3" w:rsidRDefault="004167A0" w:rsidP="00A016F6">
            <w:pPr>
              <w:jc w:val="center"/>
              <w:rPr>
                <w:rFonts w:asciiTheme="minorHAnsi" w:hAnsiTheme="minorHAnsi" w:cstheme="minorHAnsi"/>
                <w:b/>
              </w:rPr>
            </w:pPr>
            <w:r>
              <w:rPr>
                <w:rFonts w:asciiTheme="minorHAnsi" w:hAnsiTheme="minorHAnsi" w:cstheme="minorHAnsi"/>
                <w:b/>
              </w:rPr>
              <w:t>0.819</w:t>
            </w:r>
          </w:p>
        </w:tc>
        <w:tc>
          <w:tcPr>
            <w:tcW w:w="1290" w:type="dxa"/>
            <w:shd w:val="clear" w:color="auto" w:fill="C5E0B3" w:themeFill="accent6" w:themeFillTint="66"/>
          </w:tcPr>
          <w:p w14:paraId="7B9A8243" w14:textId="0EF195A1" w:rsidR="005D4706" w:rsidRPr="00024DA3" w:rsidRDefault="00661997" w:rsidP="00A016F6">
            <w:pPr>
              <w:jc w:val="center"/>
              <w:rPr>
                <w:rFonts w:asciiTheme="minorHAnsi" w:hAnsiTheme="minorHAnsi" w:cstheme="minorHAnsi"/>
                <w:b/>
              </w:rPr>
            </w:pPr>
            <w:r>
              <w:rPr>
                <w:rFonts w:asciiTheme="minorHAnsi" w:hAnsiTheme="minorHAnsi" w:cstheme="minorHAnsi"/>
                <w:b/>
              </w:rPr>
              <w:t>5</w:t>
            </w:r>
          </w:p>
        </w:tc>
      </w:tr>
    </w:tbl>
    <w:p w14:paraId="1785966E" w14:textId="77777777" w:rsidR="005D4706" w:rsidRDefault="005D4706" w:rsidP="005D4706">
      <w:pPr>
        <w:rPr>
          <w:sz w:val="24"/>
        </w:rPr>
      </w:pPr>
    </w:p>
    <w:p w14:paraId="161E3D85" w14:textId="63D0FAB0" w:rsidR="00B108BD" w:rsidRDefault="0009055A" w:rsidP="00B108BD">
      <w:r>
        <w:t xml:space="preserve">A surprising finding is that </w:t>
      </w:r>
      <w:proofErr w:type="spellStart"/>
      <w:r>
        <w:t>XGBoost</w:t>
      </w:r>
      <w:proofErr w:type="spellEnd"/>
      <w:r>
        <w:t xml:space="preserve"> does not perform better in any metric, but is the model that commit less mistakes in all scenarios. Again we find that models that perform better in one metric in one case, does so in all scenarios.</w:t>
      </w:r>
    </w:p>
    <w:p w14:paraId="6DAA590C" w14:textId="77777777" w:rsidR="0009055A" w:rsidRDefault="0009055A" w:rsidP="0009055A">
      <w:pPr>
        <w:rPr>
          <w:szCs w:val="20"/>
        </w:rPr>
      </w:pPr>
    </w:p>
    <w:tbl>
      <w:tblPr>
        <w:tblStyle w:val="Estilo1"/>
        <w:tblpPr w:leftFromText="141" w:rightFromText="141" w:vertAnchor="text" w:horzAnchor="margin" w:tblpXSpec="center" w:tblpY="223"/>
        <w:tblW w:w="0" w:type="auto"/>
        <w:tblLook w:val="04A0" w:firstRow="1" w:lastRow="0" w:firstColumn="1" w:lastColumn="0" w:noHBand="0" w:noVBand="1"/>
      </w:tblPr>
      <w:tblGrid>
        <w:gridCol w:w="1002"/>
        <w:gridCol w:w="1501"/>
        <w:gridCol w:w="1408"/>
        <w:gridCol w:w="1584"/>
        <w:gridCol w:w="1417"/>
        <w:gridCol w:w="1276"/>
      </w:tblGrid>
      <w:tr w:rsidR="00592396" w:rsidRPr="00024DA3" w14:paraId="4E540E60" w14:textId="77777777" w:rsidTr="00592396">
        <w:tc>
          <w:tcPr>
            <w:tcW w:w="8188" w:type="dxa"/>
            <w:gridSpan w:val="6"/>
            <w:tcBorders>
              <w:top w:val="nil"/>
              <w:bottom w:val="double" w:sz="4" w:space="0" w:color="auto"/>
            </w:tcBorders>
          </w:tcPr>
          <w:p w14:paraId="260F6A30" w14:textId="3BA77D89" w:rsidR="00592396" w:rsidRPr="00024DA3" w:rsidRDefault="00592396" w:rsidP="00A016F6">
            <w:pPr>
              <w:jc w:val="center"/>
              <w:rPr>
                <w:rFonts w:asciiTheme="minorHAnsi" w:hAnsiTheme="minorHAnsi" w:cstheme="minorHAnsi"/>
                <w:b/>
              </w:rPr>
            </w:pPr>
            <w:r>
              <w:rPr>
                <w:rFonts w:asciiTheme="minorHAnsi" w:hAnsiTheme="minorHAnsi" w:cstheme="minorHAnsi"/>
                <w:b/>
                <w:sz w:val="24"/>
              </w:rPr>
              <w:lastRenderedPageBreak/>
              <w:t xml:space="preserve"> </w:t>
            </w:r>
            <w:r>
              <w:rPr>
                <w:rFonts w:asciiTheme="minorHAnsi" w:hAnsiTheme="minorHAnsi" w:cstheme="minorHAnsi"/>
                <w:b/>
                <w:sz w:val="24"/>
              </w:rPr>
              <w:t>BEST METRIC RESULT FOR EACH MODEL</w:t>
            </w:r>
          </w:p>
        </w:tc>
      </w:tr>
      <w:tr w:rsidR="00592396" w:rsidRPr="00024DA3" w14:paraId="43D04867" w14:textId="77777777" w:rsidTr="00592396">
        <w:tc>
          <w:tcPr>
            <w:tcW w:w="1002" w:type="dxa"/>
            <w:tcBorders>
              <w:top w:val="nil"/>
              <w:bottom w:val="double" w:sz="4" w:space="0" w:color="auto"/>
              <w:right w:val="nil"/>
            </w:tcBorders>
          </w:tcPr>
          <w:p w14:paraId="09B84CB9" w14:textId="77777777" w:rsidR="00592396" w:rsidRPr="00024DA3" w:rsidRDefault="00592396" w:rsidP="00A016F6">
            <w:pPr>
              <w:jc w:val="center"/>
              <w:rPr>
                <w:rFonts w:asciiTheme="minorHAnsi" w:hAnsiTheme="minorHAnsi" w:cstheme="minorHAnsi"/>
                <w:b/>
              </w:rPr>
            </w:pPr>
          </w:p>
        </w:tc>
        <w:tc>
          <w:tcPr>
            <w:tcW w:w="1501" w:type="dxa"/>
            <w:tcBorders>
              <w:top w:val="nil"/>
              <w:left w:val="nil"/>
              <w:bottom w:val="double" w:sz="4" w:space="0" w:color="auto"/>
              <w:right w:val="nil"/>
            </w:tcBorders>
          </w:tcPr>
          <w:p w14:paraId="7E64127F"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left w:val="nil"/>
              <w:bottom w:val="double" w:sz="4" w:space="0" w:color="auto"/>
              <w:right w:val="nil"/>
            </w:tcBorders>
          </w:tcPr>
          <w:p w14:paraId="6026824E" w14:textId="77777777" w:rsidR="00592396" w:rsidRPr="00024DA3" w:rsidRDefault="0059239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584" w:type="dxa"/>
            <w:tcBorders>
              <w:top w:val="nil"/>
              <w:left w:val="nil"/>
              <w:bottom w:val="double" w:sz="4" w:space="0" w:color="auto"/>
              <w:right w:val="nil"/>
            </w:tcBorders>
          </w:tcPr>
          <w:p w14:paraId="4061C107"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recall</w:t>
            </w:r>
          </w:p>
        </w:tc>
        <w:tc>
          <w:tcPr>
            <w:tcW w:w="1417" w:type="dxa"/>
            <w:tcBorders>
              <w:top w:val="nil"/>
              <w:left w:val="nil"/>
              <w:bottom w:val="double" w:sz="4" w:space="0" w:color="auto"/>
              <w:right w:val="nil"/>
            </w:tcBorders>
          </w:tcPr>
          <w:p w14:paraId="01370975"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F1 score</w:t>
            </w:r>
          </w:p>
        </w:tc>
        <w:tc>
          <w:tcPr>
            <w:tcW w:w="1276" w:type="dxa"/>
            <w:tcBorders>
              <w:top w:val="double" w:sz="4" w:space="0" w:color="auto"/>
              <w:left w:val="nil"/>
              <w:bottom w:val="double" w:sz="4" w:space="0" w:color="auto"/>
              <w:right w:val="nil"/>
            </w:tcBorders>
          </w:tcPr>
          <w:p w14:paraId="37726DCD" w14:textId="6BD63867" w:rsidR="00592396" w:rsidRPr="00024DA3" w:rsidRDefault="00592396" w:rsidP="00592396">
            <w:pPr>
              <w:ind w:left="203"/>
              <w:rPr>
                <w:rFonts w:asciiTheme="minorHAnsi" w:hAnsiTheme="minorHAnsi" w:cstheme="minorHAnsi"/>
                <w:b/>
              </w:rPr>
            </w:pPr>
            <w:r>
              <w:rPr>
                <w:rFonts w:asciiTheme="minorHAnsi" w:hAnsiTheme="minorHAnsi" w:cstheme="minorHAnsi"/>
                <w:b/>
              </w:rPr>
              <w:t>Errors</w:t>
            </w:r>
          </w:p>
        </w:tc>
      </w:tr>
      <w:tr w:rsidR="00592396" w:rsidRPr="00024DA3" w14:paraId="293CC848" w14:textId="77777777" w:rsidTr="00592396">
        <w:tc>
          <w:tcPr>
            <w:tcW w:w="1002" w:type="dxa"/>
            <w:tcBorders>
              <w:top w:val="double" w:sz="4" w:space="0" w:color="auto"/>
              <w:right w:val="nil"/>
            </w:tcBorders>
          </w:tcPr>
          <w:p w14:paraId="287670CF"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left w:val="nil"/>
              <w:right w:val="nil"/>
            </w:tcBorders>
          </w:tcPr>
          <w:p w14:paraId="62D2836C" w14:textId="466F1F5E"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08" w:type="dxa"/>
            <w:tcBorders>
              <w:top w:val="double" w:sz="4" w:space="0" w:color="auto"/>
              <w:left w:val="nil"/>
              <w:right w:val="nil"/>
            </w:tcBorders>
          </w:tcPr>
          <w:p w14:paraId="4108B85A" w14:textId="7B92AFC9"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top w:val="double" w:sz="4" w:space="0" w:color="auto"/>
              <w:left w:val="nil"/>
              <w:right w:val="nil"/>
            </w:tcBorders>
          </w:tcPr>
          <w:p w14:paraId="069520AD" w14:textId="27A4385A"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17" w:type="dxa"/>
            <w:tcBorders>
              <w:top w:val="double" w:sz="4" w:space="0" w:color="auto"/>
              <w:left w:val="nil"/>
              <w:right w:val="nil"/>
            </w:tcBorders>
          </w:tcPr>
          <w:p w14:paraId="2213475E" w14:textId="134EC93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276" w:type="dxa"/>
            <w:tcBorders>
              <w:top w:val="double" w:sz="4" w:space="0" w:color="auto"/>
              <w:left w:val="nil"/>
              <w:right w:val="nil"/>
            </w:tcBorders>
          </w:tcPr>
          <w:p w14:paraId="58A5B5AB" w14:textId="2DA03E2B"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r w:rsidR="00592396" w:rsidRPr="00024DA3" w14:paraId="11B92B6A" w14:textId="77777777" w:rsidTr="00592396">
        <w:tc>
          <w:tcPr>
            <w:tcW w:w="1002" w:type="dxa"/>
            <w:tcBorders>
              <w:right w:val="nil"/>
            </w:tcBorders>
          </w:tcPr>
          <w:p w14:paraId="1BDC4C26"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SVC</w:t>
            </w:r>
          </w:p>
        </w:tc>
        <w:tc>
          <w:tcPr>
            <w:tcW w:w="1501" w:type="dxa"/>
            <w:tcBorders>
              <w:left w:val="nil"/>
              <w:right w:val="nil"/>
            </w:tcBorders>
          </w:tcPr>
          <w:p w14:paraId="6D62070C" w14:textId="2B56A4B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08" w:type="dxa"/>
            <w:tcBorders>
              <w:left w:val="nil"/>
              <w:right w:val="nil"/>
            </w:tcBorders>
          </w:tcPr>
          <w:p w14:paraId="64B54EDE" w14:textId="456EB94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left w:val="nil"/>
              <w:right w:val="nil"/>
            </w:tcBorders>
          </w:tcPr>
          <w:p w14:paraId="1A9F9010" w14:textId="6212913C"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17" w:type="dxa"/>
            <w:tcBorders>
              <w:left w:val="nil"/>
              <w:right w:val="nil"/>
            </w:tcBorders>
          </w:tcPr>
          <w:p w14:paraId="7666817D" w14:textId="508987A3"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276" w:type="dxa"/>
            <w:tcBorders>
              <w:left w:val="nil"/>
              <w:right w:val="nil"/>
            </w:tcBorders>
          </w:tcPr>
          <w:p w14:paraId="558283C8" w14:textId="69D40BAA" w:rsidR="00592396" w:rsidRPr="00024DA3" w:rsidRDefault="00592396" w:rsidP="00592396">
            <w:pPr>
              <w:jc w:val="center"/>
              <w:rPr>
                <w:rFonts w:asciiTheme="minorHAnsi" w:hAnsiTheme="minorHAnsi" w:cstheme="minorHAnsi"/>
                <w:b/>
              </w:rPr>
            </w:pPr>
            <w:r>
              <w:rPr>
                <w:rFonts w:asciiTheme="minorHAnsi" w:hAnsiTheme="minorHAnsi" w:cstheme="minorHAnsi"/>
                <w:b/>
              </w:rPr>
              <w:t>ALL</w:t>
            </w:r>
          </w:p>
        </w:tc>
      </w:tr>
      <w:tr w:rsidR="00592396" w:rsidRPr="00024DA3" w14:paraId="50620F00" w14:textId="77777777" w:rsidTr="00592396">
        <w:tc>
          <w:tcPr>
            <w:tcW w:w="1002" w:type="dxa"/>
            <w:tcBorders>
              <w:right w:val="nil"/>
            </w:tcBorders>
          </w:tcPr>
          <w:p w14:paraId="07C33031"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KNN</w:t>
            </w:r>
          </w:p>
        </w:tc>
        <w:tc>
          <w:tcPr>
            <w:tcW w:w="1501" w:type="dxa"/>
            <w:tcBorders>
              <w:left w:val="nil"/>
              <w:right w:val="nil"/>
            </w:tcBorders>
          </w:tcPr>
          <w:p w14:paraId="661C817E" w14:textId="77506B62"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08" w:type="dxa"/>
            <w:tcBorders>
              <w:left w:val="nil"/>
              <w:right w:val="nil"/>
            </w:tcBorders>
          </w:tcPr>
          <w:p w14:paraId="6EA0B9BA" w14:textId="2C92C63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left w:val="nil"/>
              <w:right w:val="nil"/>
            </w:tcBorders>
          </w:tcPr>
          <w:p w14:paraId="2702178C" w14:textId="3DFCF20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17" w:type="dxa"/>
            <w:tcBorders>
              <w:left w:val="nil"/>
              <w:right w:val="nil"/>
            </w:tcBorders>
          </w:tcPr>
          <w:p w14:paraId="164E1CD2" w14:textId="5071BFCB" w:rsidR="00592396" w:rsidRPr="00024DA3" w:rsidRDefault="00592396" w:rsidP="00592396">
            <w:pPr>
              <w:jc w:val="center"/>
              <w:rPr>
                <w:rFonts w:asciiTheme="minorHAnsi" w:hAnsiTheme="minorHAnsi" w:cstheme="minorHAnsi"/>
                <w:b/>
              </w:rPr>
            </w:pPr>
            <w:r>
              <w:rPr>
                <w:rFonts w:asciiTheme="minorHAnsi" w:hAnsiTheme="minorHAnsi" w:cstheme="minorHAnsi"/>
                <w:b/>
              </w:rPr>
              <w:t>2-multi</w:t>
            </w:r>
          </w:p>
        </w:tc>
        <w:tc>
          <w:tcPr>
            <w:tcW w:w="1276" w:type="dxa"/>
            <w:tcBorders>
              <w:left w:val="nil"/>
              <w:right w:val="nil"/>
            </w:tcBorders>
          </w:tcPr>
          <w:p w14:paraId="4DB4584A" w14:textId="0EDF5956"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r w:rsidR="00592396" w:rsidRPr="00024DA3" w14:paraId="23F82F2A" w14:textId="77777777" w:rsidTr="00592396">
        <w:tc>
          <w:tcPr>
            <w:tcW w:w="1002" w:type="dxa"/>
            <w:tcBorders>
              <w:right w:val="nil"/>
            </w:tcBorders>
          </w:tcPr>
          <w:p w14:paraId="5CE643D9" w14:textId="77777777" w:rsidR="00592396" w:rsidRPr="00024DA3" w:rsidRDefault="00592396" w:rsidP="0059239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Borders>
              <w:left w:val="nil"/>
              <w:right w:val="nil"/>
            </w:tcBorders>
          </w:tcPr>
          <w:p w14:paraId="08C5B54D" w14:textId="71D30C8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08" w:type="dxa"/>
            <w:tcBorders>
              <w:left w:val="nil"/>
              <w:right w:val="nil"/>
            </w:tcBorders>
          </w:tcPr>
          <w:p w14:paraId="23C8F9CE" w14:textId="4A5F1D89"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584" w:type="dxa"/>
            <w:tcBorders>
              <w:left w:val="nil"/>
              <w:right w:val="nil"/>
            </w:tcBorders>
          </w:tcPr>
          <w:p w14:paraId="70241B77" w14:textId="0DB5240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17" w:type="dxa"/>
            <w:tcBorders>
              <w:left w:val="nil"/>
              <w:right w:val="nil"/>
            </w:tcBorders>
          </w:tcPr>
          <w:p w14:paraId="343E96F2" w14:textId="7933D6A3"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276" w:type="dxa"/>
            <w:tcBorders>
              <w:left w:val="nil"/>
              <w:right w:val="nil"/>
            </w:tcBorders>
          </w:tcPr>
          <w:p w14:paraId="60319F59" w14:textId="24A9041C"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bl>
    <w:p w14:paraId="7D326D29" w14:textId="77777777" w:rsidR="0009055A" w:rsidRPr="00B108BD" w:rsidRDefault="0009055A" w:rsidP="00B108BD"/>
    <w:p w14:paraId="56D8B7C9" w14:textId="3B5EE31B" w:rsidR="00592396" w:rsidRDefault="00592396" w:rsidP="00592396">
      <w:bookmarkStart w:id="83" w:name="_Toc136196962"/>
      <w:r>
        <w:t>In multiclass classification, though differences are still minimal, 3-multilayer performs better in the metrics of 2 out of 4 modes, and makes fewer errors in all models. This strongly suggest that this the path to follow and that GM layer though it does not yield to most relevant measures in single layer, its plays a role in the overall multilayer network.</w:t>
      </w:r>
    </w:p>
    <w:p w14:paraId="786FB438" w14:textId="77777777" w:rsidR="00592396" w:rsidRDefault="00592396" w:rsidP="00592396"/>
    <w:p w14:paraId="1474BE3C" w14:textId="77777777" w:rsidR="00592396" w:rsidRPr="00592396" w:rsidRDefault="00592396" w:rsidP="00592396"/>
    <w:p w14:paraId="09CF3463" w14:textId="57EDC407" w:rsidR="008A3B45" w:rsidRDefault="008A3B45" w:rsidP="008A3B45">
      <w:pPr>
        <w:pStyle w:val="Ttulo1"/>
        <w:numPr>
          <w:ilvl w:val="0"/>
          <w:numId w:val="2"/>
        </w:numPr>
      </w:pPr>
      <w:r>
        <w:t>Conclusions and future work</w:t>
      </w:r>
      <w:bookmarkEnd w:id="83"/>
    </w:p>
    <w:p w14:paraId="06ECEFC9" w14:textId="52C224FA" w:rsidR="008A3B45" w:rsidRDefault="008A3B45" w:rsidP="008A3B45">
      <w:pPr>
        <w:pStyle w:val="Ttulo1"/>
        <w:numPr>
          <w:ilvl w:val="0"/>
          <w:numId w:val="2"/>
        </w:numPr>
      </w:pPr>
      <w:bookmarkStart w:id="84" w:name="_Toc136196963"/>
      <w:r>
        <w:t>Glossary</w:t>
      </w:r>
      <w:bookmarkEnd w:id="84"/>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85" w:name="_Toc136196964"/>
      <w:r>
        <w:t>List of Abbreviations</w:t>
      </w:r>
      <w:bookmarkEnd w:id="85"/>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09055A" w14:paraId="48EB35DA" w14:textId="77777777" w:rsidTr="003D4E4D">
        <w:tc>
          <w:tcPr>
            <w:tcW w:w="0" w:type="auto"/>
          </w:tcPr>
          <w:p w14:paraId="3EEDB7DF" w14:textId="3BC85BDD" w:rsidR="0009055A" w:rsidRDefault="0009055A" w:rsidP="00A96EEC">
            <w:r>
              <w:t>K-Nearest Neighbor</w:t>
            </w:r>
          </w:p>
        </w:tc>
        <w:tc>
          <w:tcPr>
            <w:tcW w:w="0" w:type="auto"/>
          </w:tcPr>
          <w:p w14:paraId="40B3B31D" w14:textId="11A66EDA" w:rsidR="0009055A" w:rsidRDefault="0009055A" w:rsidP="00A96EEC">
            <w:r>
              <w:t>KNN</w:t>
            </w:r>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proofErr w:type="spellStart"/>
            <w:r>
              <w:t>PwMS</w:t>
            </w:r>
            <w:proofErr w:type="spellEnd"/>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8C2CAD" w14:paraId="4D4CF44C" w14:textId="77777777" w:rsidTr="003D4E4D">
        <w:tc>
          <w:tcPr>
            <w:tcW w:w="0" w:type="auto"/>
          </w:tcPr>
          <w:p w14:paraId="6E8CE7D5" w14:textId="06733120" w:rsidR="008C2CAD" w:rsidRDefault="008C2CAD" w:rsidP="008C2CAD">
            <w:r>
              <w:lastRenderedPageBreak/>
              <w:t>Secondary progressive course</w:t>
            </w:r>
          </w:p>
        </w:tc>
        <w:tc>
          <w:tcPr>
            <w:tcW w:w="0" w:type="auto"/>
          </w:tcPr>
          <w:p w14:paraId="2EA6BA7C" w14:textId="0FD29C76" w:rsidR="008C2CAD" w:rsidRDefault="008C2CAD" w:rsidP="008C2CAD">
            <w:r>
              <w:t>SPMS</w:t>
            </w:r>
          </w:p>
        </w:tc>
      </w:tr>
      <w:tr w:rsidR="00855EFA" w14:paraId="1E2A5553" w14:textId="77777777" w:rsidTr="003D4E4D">
        <w:tc>
          <w:tcPr>
            <w:tcW w:w="0" w:type="auto"/>
          </w:tcPr>
          <w:p w14:paraId="301235CB" w14:textId="22022CEE" w:rsidR="00855EFA" w:rsidRDefault="00855EFA" w:rsidP="008C2CAD">
            <w:r>
              <w:t>Singular vector decomposition</w:t>
            </w:r>
          </w:p>
        </w:tc>
        <w:tc>
          <w:tcPr>
            <w:tcW w:w="0" w:type="auto"/>
          </w:tcPr>
          <w:p w14:paraId="45A676DA" w14:textId="2C4948C0" w:rsidR="00855EFA" w:rsidRDefault="00855EFA" w:rsidP="008C2CAD">
            <w:r>
              <w:t>SVD</w:t>
            </w:r>
          </w:p>
        </w:tc>
      </w:tr>
      <w:tr w:rsidR="008C2CAD" w14:paraId="0468CCA1" w14:textId="77777777" w:rsidTr="003D4E4D">
        <w:tc>
          <w:tcPr>
            <w:tcW w:w="0" w:type="auto"/>
          </w:tcPr>
          <w:p w14:paraId="45D65B4B" w14:textId="340A2929" w:rsidR="008C2CAD" w:rsidRDefault="0009055A" w:rsidP="008C2CAD">
            <w:r>
              <w:t>Support vector classification</w:t>
            </w:r>
          </w:p>
        </w:tc>
        <w:tc>
          <w:tcPr>
            <w:tcW w:w="0" w:type="auto"/>
          </w:tcPr>
          <w:p w14:paraId="4B793811" w14:textId="561C7B3D" w:rsidR="008C2CAD" w:rsidRDefault="0009055A" w:rsidP="008C2CAD">
            <w:r>
              <w:t>SVC</w:t>
            </w:r>
          </w:p>
        </w:tc>
      </w:tr>
      <w:tr w:rsidR="0009055A" w14:paraId="7F3E7FBA" w14:textId="77777777" w:rsidTr="003D4E4D">
        <w:tc>
          <w:tcPr>
            <w:tcW w:w="0" w:type="auto"/>
          </w:tcPr>
          <w:p w14:paraId="14B3623D" w14:textId="1BBB4646" w:rsidR="0009055A" w:rsidRDefault="0009055A" w:rsidP="0009055A">
            <w:r>
              <w:t>Support Vector Machine</w:t>
            </w:r>
          </w:p>
        </w:tc>
        <w:tc>
          <w:tcPr>
            <w:tcW w:w="0" w:type="auto"/>
          </w:tcPr>
          <w:p w14:paraId="40CC78AE" w14:textId="7A83AC8A" w:rsidR="0009055A" w:rsidRDefault="0009055A" w:rsidP="0009055A">
            <w:r>
              <w:t>SVM</w:t>
            </w:r>
          </w:p>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86" w:name="_Toc136196965"/>
      <w:r>
        <w:t>Bibliography</w:t>
      </w:r>
      <w:bookmarkEnd w:id="86"/>
    </w:p>
    <w:p w14:paraId="347803B2" w14:textId="77777777" w:rsidR="00584EB2" w:rsidRPr="00584EB2" w:rsidRDefault="008C44C4" w:rsidP="00584EB2">
      <w:pPr>
        <w:pStyle w:val="Bibliografa"/>
        <w:rPr>
          <w:rFonts w:ascii="Arial" w:hAnsi="Arial" w:cs="Arial"/>
        </w:rPr>
      </w:pPr>
      <w:r>
        <w:fldChar w:fldCharType="begin"/>
      </w:r>
      <w:r w:rsidR="00F766AF">
        <w:instrText xml:space="preserve"> ADDIN ZOTERO_BIBL {"uncited":[],"omitted":[],"custom":[]} CSL_BIBLIOGRAPHY </w:instrText>
      </w:r>
      <w:r>
        <w:fldChar w:fldCharType="separate"/>
      </w:r>
      <w:r w:rsidR="00584EB2" w:rsidRPr="00584EB2">
        <w:rPr>
          <w:rFonts w:ascii="Arial" w:hAnsi="Arial" w:cs="Arial"/>
        </w:rPr>
        <w:t xml:space="preserve">Barabási, Albert-László. 2016. </w:t>
      </w:r>
      <w:r w:rsidR="00584EB2" w:rsidRPr="00584EB2">
        <w:rPr>
          <w:rFonts w:ascii="Arial" w:hAnsi="Arial" w:cs="Arial"/>
          <w:i/>
          <w:iCs/>
        </w:rPr>
        <w:t>Network Science</w:t>
      </w:r>
      <w:r w:rsidR="00584EB2" w:rsidRPr="00584EB2">
        <w:rPr>
          <w:rFonts w:ascii="Arial" w:hAnsi="Arial" w:cs="Arial"/>
        </w:rPr>
        <w:t>. Cambridge University Press. http://networksciencebook.com/.</w:t>
      </w:r>
    </w:p>
    <w:p w14:paraId="7B329C27" w14:textId="77777777" w:rsidR="00584EB2" w:rsidRPr="00584EB2" w:rsidRDefault="00584EB2" w:rsidP="00584EB2">
      <w:pPr>
        <w:pStyle w:val="Bibliografa"/>
        <w:rPr>
          <w:rFonts w:ascii="Arial" w:hAnsi="Arial" w:cs="Arial"/>
        </w:rPr>
      </w:pPr>
      <w:r w:rsidRPr="00584EB2">
        <w:rPr>
          <w:rFonts w:ascii="Arial" w:hAnsi="Arial" w:cs="Arial"/>
        </w:rPr>
        <w:t xml:space="preserve">Barkhof, Frederik. 2002. “The Clinico-Radiological Paradox in Multiple Sclerosis Revisited.” </w:t>
      </w:r>
      <w:r w:rsidRPr="00584EB2">
        <w:rPr>
          <w:rFonts w:ascii="Arial" w:hAnsi="Arial" w:cs="Arial"/>
          <w:i/>
          <w:iCs/>
        </w:rPr>
        <w:t>Current Opinion in Neurology</w:t>
      </w:r>
      <w:r w:rsidRPr="00584EB2">
        <w:rPr>
          <w:rFonts w:ascii="Arial" w:hAnsi="Arial" w:cs="Arial"/>
        </w:rPr>
        <w:t xml:space="preserve"> 15 (3): 239–45. https://doi.org/10.1097/00019052-200206000-00003.</w:t>
      </w:r>
    </w:p>
    <w:p w14:paraId="5F9D71DD" w14:textId="77777777" w:rsidR="00584EB2" w:rsidRPr="00584EB2" w:rsidRDefault="00584EB2" w:rsidP="00584EB2">
      <w:pPr>
        <w:pStyle w:val="Bibliografa"/>
        <w:rPr>
          <w:rFonts w:ascii="Arial" w:hAnsi="Arial" w:cs="Arial"/>
        </w:rPr>
      </w:pPr>
      <w:r w:rsidRPr="00584EB2">
        <w:rPr>
          <w:rFonts w:ascii="Arial" w:hAnsi="Arial" w:cs="Arial"/>
        </w:rPr>
        <w:t xml:space="preserve">Bassett, Danielle S., and Olaf Sporns. 2017. “Network Neuroscience.” </w:t>
      </w:r>
      <w:r w:rsidRPr="00584EB2">
        <w:rPr>
          <w:rFonts w:ascii="Arial" w:hAnsi="Arial" w:cs="Arial"/>
          <w:i/>
          <w:iCs/>
        </w:rPr>
        <w:t>Nature Neuroscience</w:t>
      </w:r>
      <w:r w:rsidRPr="00584EB2">
        <w:rPr>
          <w:rFonts w:ascii="Arial" w:hAnsi="Arial" w:cs="Arial"/>
        </w:rPr>
        <w:t xml:space="preserve"> 20 (3): 353–64. https://doi.org/10.1038/nn.4502.</w:t>
      </w:r>
    </w:p>
    <w:p w14:paraId="36260221" w14:textId="77777777" w:rsidR="00584EB2" w:rsidRPr="00584EB2" w:rsidRDefault="00584EB2" w:rsidP="00584EB2">
      <w:pPr>
        <w:pStyle w:val="Bibliografa"/>
        <w:rPr>
          <w:rFonts w:ascii="Arial" w:hAnsi="Arial" w:cs="Arial"/>
        </w:rPr>
      </w:pPr>
      <w:r w:rsidRPr="00584EB2">
        <w:rPr>
          <w:rFonts w:ascii="Arial" w:hAnsi="Arial" w:cs="Arial"/>
        </w:rPr>
        <w:t xml:space="preserve">Battiston, Federico, Jeremy Guillon, Mario Chavez, Vito Latora, and Fabrizio De Vico Fallani. 2018. “Multiplex Core–Periphery Organization of the Human Connectome.” </w:t>
      </w:r>
      <w:r w:rsidRPr="00584EB2">
        <w:rPr>
          <w:rFonts w:ascii="Arial" w:hAnsi="Arial" w:cs="Arial"/>
          <w:i/>
          <w:iCs/>
        </w:rPr>
        <w:t>Journal of The Royal Society Interface</w:t>
      </w:r>
      <w:r w:rsidRPr="00584EB2">
        <w:rPr>
          <w:rFonts w:ascii="Arial" w:hAnsi="Arial" w:cs="Arial"/>
        </w:rPr>
        <w:t xml:space="preserve"> 15 (146): 20180514. https://doi.org/10.1098/rsif.2018.0514.</w:t>
      </w:r>
    </w:p>
    <w:p w14:paraId="6B2C7378" w14:textId="77777777" w:rsidR="00584EB2" w:rsidRPr="00584EB2" w:rsidRDefault="00584EB2" w:rsidP="00584EB2">
      <w:pPr>
        <w:pStyle w:val="Bibliografa"/>
        <w:rPr>
          <w:rFonts w:ascii="Arial" w:hAnsi="Arial" w:cs="Arial"/>
        </w:rPr>
      </w:pPr>
      <w:r w:rsidRPr="00584EB2">
        <w:rPr>
          <w:rFonts w:ascii="Arial" w:hAnsi="Arial" w:cs="Arial"/>
        </w:rPr>
        <w:t>Behdenna, Abdelkader, Julien Haziza, Chloé-Agathe Azencott, and Akpéli Nordor. 2021. “PyComBat, a Python Tool for Batch Effects Correction in High-Throughput Molecular Data Using Empirical Bayes Methods.” bioRxiv. https://doi.org/10.1101/2020.03.17.995431.</w:t>
      </w:r>
    </w:p>
    <w:p w14:paraId="2356A760" w14:textId="77777777" w:rsidR="00584EB2" w:rsidRPr="00584EB2" w:rsidRDefault="00584EB2" w:rsidP="00584EB2">
      <w:pPr>
        <w:pStyle w:val="Bibliografa"/>
        <w:rPr>
          <w:rFonts w:ascii="Arial" w:hAnsi="Arial" w:cs="Arial"/>
        </w:rPr>
      </w:pPr>
      <w:r w:rsidRPr="00584EB2">
        <w:rPr>
          <w:rFonts w:ascii="Arial" w:hAnsi="Arial" w:cs="Arial"/>
        </w:rPr>
        <w:t xml:space="preserve">Bianconi, Ginestra. 2022. </w:t>
      </w:r>
      <w:r w:rsidRPr="00584EB2">
        <w:rPr>
          <w:rFonts w:ascii="Arial" w:hAnsi="Arial" w:cs="Arial"/>
          <w:i/>
          <w:iCs/>
        </w:rPr>
        <w:t>Multilayer Networks: Structure and Function</w:t>
      </w:r>
      <w:r w:rsidRPr="00584EB2">
        <w:rPr>
          <w:rFonts w:ascii="Arial" w:hAnsi="Arial" w:cs="Arial"/>
        </w:rPr>
        <w:t>. Oxford, New York: Oxford University Press.</w:t>
      </w:r>
    </w:p>
    <w:p w14:paraId="4E5FCD30" w14:textId="77777777" w:rsidR="00584EB2" w:rsidRPr="00584EB2" w:rsidRDefault="00584EB2" w:rsidP="00584EB2">
      <w:pPr>
        <w:pStyle w:val="Bibliografa"/>
        <w:rPr>
          <w:rFonts w:ascii="Arial" w:hAnsi="Arial" w:cs="Arial"/>
        </w:rPr>
      </w:pPr>
      <w:r w:rsidRPr="00584EB2">
        <w:rPr>
          <w:rFonts w:ascii="Arial" w:hAnsi="Arial" w:cs="Arial"/>
        </w:rPr>
        <w:t xml:space="preserve">Brownlee, Jason. 2021. </w:t>
      </w:r>
      <w:r w:rsidRPr="00584EB2">
        <w:rPr>
          <w:rFonts w:ascii="Arial" w:hAnsi="Arial" w:cs="Arial"/>
          <w:i/>
          <w:iCs/>
        </w:rPr>
        <w:t>Imbalanced Classification with Python: Better Metrics, Balance Skewed Classes, Cost-Sensitive Learning</w:t>
      </w:r>
      <w:r w:rsidRPr="00584EB2">
        <w:rPr>
          <w:rFonts w:ascii="Arial" w:hAnsi="Arial" w:cs="Arial"/>
        </w:rPr>
        <w:t>.</w:t>
      </w:r>
    </w:p>
    <w:p w14:paraId="4C4F96EF" w14:textId="77777777" w:rsidR="00584EB2" w:rsidRPr="00584EB2" w:rsidRDefault="00584EB2" w:rsidP="00584EB2">
      <w:pPr>
        <w:pStyle w:val="Bibliografa"/>
        <w:rPr>
          <w:rFonts w:ascii="Arial" w:hAnsi="Arial" w:cs="Arial"/>
        </w:rPr>
      </w:pPr>
      <w:r w:rsidRPr="00584EB2">
        <w:rPr>
          <w:rFonts w:ascii="Arial" w:hAnsi="Arial" w:cs="Arial"/>
        </w:rPr>
        <w:t xml:space="preserve">Bullmore, Edward, and Olaf Sporns. 2009. “Complex Brain Networks: Graph Theoretical Analysis of Structural and Functional Systems.” </w:t>
      </w:r>
      <w:r w:rsidRPr="00584EB2">
        <w:rPr>
          <w:rFonts w:ascii="Arial" w:hAnsi="Arial" w:cs="Arial"/>
          <w:i/>
          <w:iCs/>
        </w:rPr>
        <w:t>Nature Reviews. Neuroscience</w:t>
      </w:r>
      <w:r w:rsidRPr="00584EB2">
        <w:rPr>
          <w:rFonts w:ascii="Arial" w:hAnsi="Arial" w:cs="Arial"/>
        </w:rPr>
        <w:t xml:space="preserve"> 10 (March): 186–98. https://doi.org/10.1038/nrn2575.</w:t>
      </w:r>
    </w:p>
    <w:p w14:paraId="245E2944" w14:textId="77777777" w:rsidR="00584EB2" w:rsidRPr="00584EB2" w:rsidRDefault="00584EB2" w:rsidP="00584EB2">
      <w:pPr>
        <w:pStyle w:val="Bibliografa"/>
        <w:rPr>
          <w:rFonts w:ascii="Arial" w:hAnsi="Arial" w:cs="Arial"/>
        </w:rPr>
      </w:pPr>
      <w:r w:rsidRPr="00584EB2">
        <w:rPr>
          <w:rFonts w:ascii="Arial" w:hAnsi="Arial" w:cs="Arial"/>
        </w:rPr>
        <w:t xml:space="preserve">Casas-Roma, Jordi, Eloy Martinez-Heras, Albert Solé-Ribalta, Elisabeth Solana, Elisabet Lopez-Soley, Francesc Vivó, Marcos Diaz-Hurtado, et al. 2022. “Applying Multilayer Analysis to Morphological, Structural, and Functional Brain Networks to Identify Relevant Dysfunction Patterns.” </w:t>
      </w:r>
      <w:r w:rsidRPr="00584EB2">
        <w:rPr>
          <w:rFonts w:ascii="Arial" w:hAnsi="Arial" w:cs="Arial"/>
          <w:i/>
          <w:iCs/>
        </w:rPr>
        <w:t>Network Neuroscience</w:t>
      </w:r>
      <w:r w:rsidRPr="00584EB2">
        <w:rPr>
          <w:rFonts w:ascii="Arial" w:hAnsi="Arial" w:cs="Arial"/>
        </w:rPr>
        <w:t xml:space="preserve"> 6 (3): 916–33. https://doi.org/10.1162/netn_a_00258.</w:t>
      </w:r>
    </w:p>
    <w:p w14:paraId="4B61D265" w14:textId="77777777" w:rsidR="00584EB2" w:rsidRPr="00584EB2" w:rsidRDefault="00584EB2" w:rsidP="00584EB2">
      <w:pPr>
        <w:pStyle w:val="Bibliografa"/>
        <w:rPr>
          <w:rFonts w:ascii="Arial" w:hAnsi="Arial" w:cs="Arial"/>
        </w:rPr>
      </w:pPr>
      <w:r w:rsidRPr="00584EB2">
        <w:rPr>
          <w:rFonts w:ascii="Arial" w:hAnsi="Arial" w:cs="Arial"/>
        </w:rPr>
        <w:t xml:space="preserve">Chard, Declan T., Adnan A. S. Alahmadi, Bertrand Audoin, Thalis Charalambous, Christian Enzinger, Hanneke E. Hulst, Maria A. Rocca, et al. 2021. “Mind the Gap: From Neurons to Networks to Outcomes in Multiple Sclerosis.” </w:t>
      </w:r>
      <w:r w:rsidRPr="00584EB2">
        <w:rPr>
          <w:rFonts w:ascii="Arial" w:hAnsi="Arial" w:cs="Arial"/>
          <w:i/>
          <w:iCs/>
        </w:rPr>
        <w:t>Nature Reviews Neurology</w:t>
      </w:r>
      <w:r w:rsidRPr="00584EB2">
        <w:rPr>
          <w:rFonts w:ascii="Arial" w:hAnsi="Arial" w:cs="Arial"/>
        </w:rPr>
        <w:t xml:space="preserve"> 17 (3): 173–84. https://doi.org/10.1038/s41582-020-00439-8.</w:t>
      </w:r>
    </w:p>
    <w:p w14:paraId="02D14B7B" w14:textId="77777777" w:rsidR="00584EB2" w:rsidRPr="00584EB2" w:rsidRDefault="00584EB2" w:rsidP="00584EB2">
      <w:pPr>
        <w:pStyle w:val="Bibliografa"/>
        <w:rPr>
          <w:rFonts w:ascii="Arial" w:hAnsi="Arial" w:cs="Arial"/>
        </w:rPr>
      </w:pPr>
      <w:r w:rsidRPr="00584EB2">
        <w:rPr>
          <w:rFonts w:ascii="Arial" w:hAnsi="Arial" w:cs="Arial"/>
        </w:rPr>
        <w:t xml:space="preserve">Chard, Declan, and S Anand Trip. 2017. “Resolving the Clinico-Radiological Paradox in Multiple Sclerosis.” </w:t>
      </w:r>
      <w:r w:rsidRPr="00584EB2">
        <w:rPr>
          <w:rFonts w:ascii="Arial" w:hAnsi="Arial" w:cs="Arial"/>
          <w:i/>
          <w:iCs/>
        </w:rPr>
        <w:t>F1000Research</w:t>
      </w:r>
      <w:r w:rsidRPr="00584EB2">
        <w:rPr>
          <w:rFonts w:ascii="Arial" w:hAnsi="Arial" w:cs="Arial"/>
        </w:rPr>
        <w:t xml:space="preserve"> 6 (October): 1828. https://doi.org/10.12688/f1000research.11932.1.</w:t>
      </w:r>
    </w:p>
    <w:p w14:paraId="3249588B" w14:textId="77777777" w:rsidR="00584EB2" w:rsidRPr="00584EB2" w:rsidRDefault="00584EB2" w:rsidP="00584EB2">
      <w:pPr>
        <w:pStyle w:val="Bibliografa"/>
        <w:rPr>
          <w:rFonts w:ascii="Arial" w:hAnsi="Arial" w:cs="Arial"/>
        </w:rPr>
      </w:pPr>
      <w:r w:rsidRPr="00584EB2">
        <w:rPr>
          <w:rFonts w:ascii="Arial" w:hAnsi="Arial" w:cs="Arial"/>
        </w:rPr>
        <w:t xml:space="preserve">Chawla, N. V., K. W. Bowyer, L. O. Hall, and W. P. Kegelmeyer. 2002. “SMOTE: Synthetic Minority Over-Sampling Technique.” </w:t>
      </w:r>
      <w:r w:rsidRPr="00584EB2">
        <w:rPr>
          <w:rFonts w:ascii="Arial" w:hAnsi="Arial" w:cs="Arial"/>
          <w:i/>
          <w:iCs/>
        </w:rPr>
        <w:t>Journal of Artificial Intelligence Research</w:t>
      </w:r>
      <w:r w:rsidRPr="00584EB2">
        <w:rPr>
          <w:rFonts w:ascii="Arial" w:hAnsi="Arial" w:cs="Arial"/>
        </w:rPr>
        <w:t xml:space="preserve"> 16 (June): 321–57. https://doi.org/10.1613/jair.953.</w:t>
      </w:r>
    </w:p>
    <w:p w14:paraId="42D6A271" w14:textId="77777777" w:rsidR="00584EB2" w:rsidRPr="00584EB2" w:rsidRDefault="00584EB2" w:rsidP="00584EB2">
      <w:pPr>
        <w:pStyle w:val="Bibliografa"/>
        <w:rPr>
          <w:rFonts w:ascii="Arial" w:hAnsi="Arial" w:cs="Arial"/>
        </w:rPr>
      </w:pPr>
      <w:r w:rsidRPr="00584EB2">
        <w:rPr>
          <w:rFonts w:ascii="Arial" w:hAnsi="Arial" w:cs="Arial"/>
        </w:rPr>
        <w:t>De Domenico, Manlio. 2020. “Multilayer Networks Illustrated,” November. https://doi.org/10.17605/OSF.IO/GY53K.</w:t>
      </w:r>
    </w:p>
    <w:p w14:paraId="3F22A0A4" w14:textId="77777777" w:rsidR="00584EB2" w:rsidRPr="00584EB2" w:rsidRDefault="00584EB2" w:rsidP="00584EB2">
      <w:pPr>
        <w:pStyle w:val="Bibliografa"/>
        <w:rPr>
          <w:rFonts w:ascii="Arial" w:hAnsi="Arial" w:cs="Arial"/>
        </w:rPr>
      </w:pPr>
      <w:r w:rsidRPr="00584EB2">
        <w:rPr>
          <w:rFonts w:ascii="Arial" w:hAnsi="Arial" w:cs="Arial"/>
        </w:rPr>
        <w:lastRenderedPageBreak/>
        <w:t xml:space="preserve">———. 2022. </w:t>
      </w:r>
      <w:r w:rsidRPr="00584EB2">
        <w:rPr>
          <w:rFonts w:ascii="Arial" w:hAnsi="Arial" w:cs="Arial"/>
          <w:i/>
          <w:iCs/>
        </w:rPr>
        <w:t>Multilayer Networks: Analysis and Visualization: Introduction to MuxViz with R</w:t>
      </w:r>
      <w:r w:rsidRPr="00584EB2">
        <w:rPr>
          <w:rFonts w:ascii="Arial" w:hAnsi="Arial" w:cs="Arial"/>
        </w:rPr>
        <w:t>. Cham: Springer International Publishing. https://doi.org/10.1007/978-3-030-75718-2.</w:t>
      </w:r>
    </w:p>
    <w:p w14:paraId="2E799A62" w14:textId="77777777" w:rsidR="00584EB2" w:rsidRPr="00584EB2" w:rsidRDefault="00584EB2" w:rsidP="00584EB2">
      <w:pPr>
        <w:pStyle w:val="Bibliografa"/>
        <w:rPr>
          <w:rFonts w:ascii="Arial" w:hAnsi="Arial" w:cs="Arial"/>
        </w:rPr>
      </w:pPr>
      <w:r w:rsidRPr="00584EB2">
        <w:rPr>
          <w:rFonts w:ascii="Arial" w:hAnsi="Arial" w:cs="Arial"/>
        </w:rPr>
        <w:t xml:space="preserve">De Domenico, Manlio, Mason A. Porter, and Alex Arenas. 2015. “MuxViz: A Tool for Multilayer Analysis and Visualization of Networks.” </w:t>
      </w:r>
      <w:r w:rsidRPr="00584EB2">
        <w:rPr>
          <w:rFonts w:ascii="Arial" w:hAnsi="Arial" w:cs="Arial"/>
          <w:i/>
          <w:iCs/>
        </w:rPr>
        <w:t>Journal of Complex Networks</w:t>
      </w:r>
      <w:r w:rsidRPr="00584EB2">
        <w:rPr>
          <w:rFonts w:ascii="Arial" w:hAnsi="Arial" w:cs="Arial"/>
        </w:rPr>
        <w:t xml:space="preserve"> 3 (2): 159–76. https://doi.org/10.1093/comnet/cnu038.</w:t>
      </w:r>
    </w:p>
    <w:p w14:paraId="0A245D2C" w14:textId="77777777" w:rsidR="00584EB2" w:rsidRPr="00584EB2" w:rsidRDefault="00584EB2" w:rsidP="00584EB2">
      <w:pPr>
        <w:pStyle w:val="Bibliografa"/>
        <w:rPr>
          <w:rFonts w:ascii="Arial" w:hAnsi="Arial" w:cs="Arial"/>
        </w:rPr>
      </w:pPr>
      <w:r w:rsidRPr="00584EB2">
        <w:rPr>
          <w:rFonts w:ascii="Arial" w:hAnsi="Arial" w:cs="Arial"/>
        </w:rPr>
        <w:t xml:space="preserve">Fleischer, Vinzenz, Adriane Gröger, Nabin Koirala, Amgad Droby, Muthuraman Muthuraman, Pierre Kolber, Eva Reuter, Sven Meuth, Frauke Zipp, and Sergiu Groppa. 2016. “Increased Structural White and Grey Matter Network Connectivity Compensates for Functional Decline in Early Multiple Sclerosis.” </w:t>
      </w:r>
      <w:r w:rsidRPr="00584EB2">
        <w:rPr>
          <w:rFonts w:ascii="Arial" w:hAnsi="Arial" w:cs="Arial"/>
          <w:i/>
          <w:iCs/>
        </w:rPr>
        <w:t>Multiple Sclerosis</w:t>
      </w:r>
      <w:r w:rsidRPr="00584EB2">
        <w:rPr>
          <w:rFonts w:ascii="Arial" w:hAnsi="Arial" w:cs="Arial"/>
        </w:rPr>
        <w:t xml:space="preserve"> 23 (May). https://doi.org/10.1177/1352458516651503.</w:t>
      </w:r>
    </w:p>
    <w:p w14:paraId="301723F9" w14:textId="77777777" w:rsidR="00584EB2" w:rsidRPr="00584EB2" w:rsidRDefault="00584EB2" w:rsidP="00584EB2">
      <w:pPr>
        <w:pStyle w:val="Bibliografa"/>
        <w:rPr>
          <w:rFonts w:ascii="Arial" w:hAnsi="Arial" w:cs="Arial"/>
        </w:rPr>
      </w:pPr>
      <w:r w:rsidRPr="00584EB2">
        <w:rPr>
          <w:rFonts w:ascii="Arial" w:hAnsi="Arial" w:cs="Arial"/>
        </w:rPr>
        <w:t xml:space="preserve">Fleischer, Vinzenz, Angela Radetz, Dumitru Ciolac, Muthuraman Muthuraman, Gabriel Gonzalez-Escamilla, Frauke Zipp, and Sergiu Groppa. 2019. “Graph Theoretical Framework of Brain Networks in Multiple Sclerosis: A Review of Concepts.” </w:t>
      </w:r>
      <w:r w:rsidRPr="00584EB2">
        <w:rPr>
          <w:rFonts w:ascii="Arial" w:hAnsi="Arial" w:cs="Arial"/>
          <w:i/>
          <w:iCs/>
        </w:rPr>
        <w:t>Neuroscience</w:t>
      </w:r>
      <w:r w:rsidRPr="00584EB2">
        <w:rPr>
          <w:rFonts w:ascii="Arial" w:hAnsi="Arial" w:cs="Arial"/>
        </w:rPr>
        <w:t>, Non-invasive MRI windows on brain inflammation, 403 (April): 35–53. https://doi.org/10.1016/j.neuroscience.2017.10.033.</w:t>
      </w:r>
    </w:p>
    <w:p w14:paraId="02CBC9C6" w14:textId="77777777" w:rsidR="00584EB2" w:rsidRPr="00584EB2" w:rsidRDefault="00584EB2" w:rsidP="00584EB2">
      <w:pPr>
        <w:pStyle w:val="Bibliografa"/>
        <w:rPr>
          <w:rFonts w:ascii="Arial" w:hAnsi="Arial" w:cs="Arial"/>
        </w:rPr>
      </w:pPr>
      <w:r w:rsidRPr="00584EB2">
        <w:rPr>
          <w:rFonts w:ascii="Arial" w:hAnsi="Arial" w:cs="Arial"/>
        </w:rPr>
        <w:t xml:space="preserve">Fornito, Alex, Zalesky, Andrew, and Bullmore, Edward. n.d. </w:t>
      </w:r>
      <w:r w:rsidRPr="00584EB2">
        <w:rPr>
          <w:rFonts w:ascii="Arial" w:hAnsi="Arial" w:cs="Arial"/>
          <w:i/>
          <w:iCs/>
        </w:rPr>
        <w:t>Fundamentals of brain network analysis</w:t>
      </w:r>
      <w:r w:rsidRPr="00584EB2">
        <w:rPr>
          <w:rFonts w:ascii="Arial" w:hAnsi="Arial" w:cs="Arial"/>
        </w:rPr>
        <w:t>. 2016th ed. Elsevier Academic Press.</w:t>
      </w:r>
    </w:p>
    <w:p w14:paraId="5F085AE3" w14:textId="77777777" w:rsidR="00584EB2" w:rsidRPr="00584EB2" w:rsidRDefault="00584EB2" w:rsidP="00584EB2">
      <w:pPr>
        <w:pStyle w:val="Bibliografa"/>
        <w:rPr>
          <w:rFonts w:ascii="Arial" w:hAnsi="Arial" w:cs="Arial"/>
        </w:rPr>
      </w:pPr>
      <w:r w:rsidRPr="00584EB2">
        <w:rPr>
          <w:rFonts w:ascii="Arial" w:hAnsi="Arial" w:cs="Arial"/>
        </w:rPr>
        <w:t xml:space="preserve">Fortin, Jean-Philippe, Nicholas Cullen, Yvette I. Sheline, Warren D. Taylor, Irem Aselcioglu, Philip A. Cook, Phil Adams, et al. 2018. “Harmonization of Cortical Thickness Measurements across Scanners and Sites.” </w:t>
      </w:r>
      <w:r w:rsidRPr="00584EB2">
        <w:rPr>
          <w:rFonts w:ascii="Arial" w:hAnsi="Arial" w:cs="Arial"/>
          <w:i/>
          <w:iCs/>
        </w:rPr>
        <w:t>NeuroImage</w:t>
      </w:r>
      <w:r w:rsidRPr="00584EB2">
        <w:rPr>
          <w:rFonts w:ascii="Arial" w:hAnsi="Arial" w:cs="Arial"/>
        </w:rPr>
        <w:t xml:space="preserve"> 167 (February): 104–20. https://doi.org/10.1016/j.neuroimage.2017.11.024.</w:t>
      </w:r>
    </w:p>
    <w:p w14:paraId="5E93ABE1" w14:textId="77777777" w:rsidR="00584EB2" w:rsidRPr="00584EB2" w:rsidRDefault="00584EB2" w:rsidP="00584EB2">
      <w:pPr>
        <w:pStyle w:val="Bibliografa"/>
        <w:rPr>
          <w:rFonts w:ascii="Arial" w:hAnsi="Arial" w:cs="Arial"/>
        </w:rPr>
      </w:pPr>
      <w:r w:rsidRPr="00584EB2">
        <w:rPr>
          <w:rFonts w:ascii="Arial" w:hAnsi="Arial" w:cs="Arial"/>
        </w:rPr>
        <w:t xml:space="preserve">Fortin, Jean-Philippe, Drew Parker, Birkan Tunç, Takanori Watanabe, Mark A. Elliott, Kosha Ruparel, David R. Roalf, et al. 2017. “Harmonization of Multi-Site Diffusion Tensor Imaging Data.” </w:t>
      </w:r>
      <w:r w:rsidRPr="00584EB2">
        <w:rPr>
          <w:rFonts w:ascii="Arial" w:hAnsi="Arial" w:cs="Arial"/>
          <w:i/>
          <w:iCs/>
        </w:rPr>
        <w:t>NeuroImage</w:t>
      </w:r>
      <w:r w:rsidRPr="00584EB2">
        <w:rPr>
          <w:rFonts w:ascii="Arial" w:hAnsi="Arial" w:cs="Arial"/>
        </w:rPr>
        <w:t xml:space="preserve"> 161 (November): 149–70. https://doi.org/10.1016/j.neuroimage.2017.08.047.</w:t>
      </w:r>
    </w:p>
    <w:p w14:paraId="6235B96B" w14:textId="77777777" w:rsidR="00584EB2" w:rsidRPr="00584EB2" w:rsidRDefault="00584EB2" w:rsidP="00584EB2">
      <w:pPr>
        <w:pStyle w:val="Bibliografa"/>
        <w:rPr>
          <w:rFonts w:ascii="Arial" w:hAnsi="Arial" w:cs="Arial"/>
          <w:lang w:val="es-ES"/>
        </w:rPr>
      </w:pPr>
      <w:r w:rsidRPr="00584EB2">
        <w:rPr>
          <w:rFonts w:ascii="Arial" w:hAnsi="Arial" w:cs="Arial"/>
          <w:lang w:val="es-ES"/>
        </w:rPr>
        <w:t xml:space="preserve">Gironés Roig, Jordi, Jordi Casas Roma, and Julià Minguillón Alfonso. 2017. </w:t>
      </w:r>
      <w:r w:rsidRPr="00584EB2">
        <w:rPr>
          <w:rFonts w:ascii="Arial" w:hAnsi="Arial" w:cs="Arial"/>
          <w:i/>
          <w:iCs/>
          <w:lang w:val="es-ES"/>
        </w:rPr>
        <w:t>Minería de datos: modelos y algoritmos</w:t>
      </w:r>
      <w:r w:rsidRPr="00584EB2">
        <w:rPr>
          <w:rFonts w:ascii="Arial" w:hAnsi="Arial" w:cs="Arial"/>
          <w:lang w:val="es-ES"/>
        </w:rPr>
        <w:t>. Tecnología. Barcelona: Editorial UOC.</w:t>
      </w:r>
    </w:p>
    <w:p w14:paraId="4217202D" w14:textId="77777777" w:rsidR="00584EB2" w:rsidRPr="00584EB2" w:rsidRDefault="00584EB2" w:rsidP="00584EB2">
      <w:pPr>
        <w:pStyle w:val="Bibliografa"/>
        <w:rPr>
          <w:rFonts w:ascii="Arial" w:hAnsi="Arial" w:cs="Arial"/>
        </w:rPr>
      </w:pPr>
      <w:r w:rsidRPr="00584EB2">
        <w:rPr>
          <w:rFonts w:ascii="Arial" w:hAnsi="Arial" w:cs="Arial"/>
          <w:lang w:val="es-ES"/>
        </w:rPr>
        <w:t xml:space="preserve">Guillon, Jeremy, Mario Chavez, Federico Battiston, Yohan Attal, Valentina La Corte, Michel Thiebaut de Schotten, Bruno Dubois, Denis Schwartz, Olivier Colliot, and Fabrizio De Vico Fallani. </w:t>
      </w:r>
      <w:r w:rsidRPr="00584EB2">
        <w:rPr>
          <w:rFonts w:ascii="Arial" w:hAnsi="Arial" w:cs="Arial"/>
        </w:rPr>
        <w:t xml:space="preserve">2019. “Disrupted Core-Periphery Structure of Multimodal Brain Networks in Alzheimer’s Disease.” </w:t>
      </w:r>
      <w:r w:rsidRPr="00584EB2">
        <w:rPr>
          <w:rFonts w:ascii="Arial" w:hAnsi="Arial" w:cs="Arial"/>
          <w:i/>
          <w:iCs/>
        </w:rPr>
        <w:t>Network Neuroscience</w:t>
      </w:r>
      <w:r w:rsidRPr="00584EB2">
        <w:rPr>
          <w:rFonts w:ascii="Arial" w:hAnsi="Arial" w:cs="Arial"/>
        </w:rPr>
        <w:t xml:space="preserve"> 3 (2): 635–52. https://doi.org/10.1162/netn_a_00087.</w:t>
      </w:r>
    </w:p>
    <w:p w14:paraId="0C3A442E" w14:textId="77777777" w:rsidR="00584EB2" w:rsidRPr="00584EB2" w:rsidRDefault="00584EB2" w:rsidP="00584EB2">
      <w:pPr>
        <w:pStyle w:val="Bibliografa"/>
        <w:rPr>
          <w:rFonts w:ascii="Arial" w:hAnsi="Arial" w:cs="Arial"/>
        </w:rPr>
      </w:pPr>
      <w:r w:rsidRPr="00584EB2">
        <w:rPr>
          <w:rFonts w:ascii="Arial" w:hAnsi="Arial" w:cs="Arial"/>
        </w:rPr>
        <w:t xml:space="preserve">Haider, Lukas, Tobias Zrzavy, Simon Hametner, Romana Höftberger, Francesca Bagnato, Günther Grabner, Siegfried Trattnig, Sabine Pfeifenbring, Wolfgang Brück, and Hans Lassmann. 2016. “The Topograpy of Demyelination and Neurodegeneration in the Multiple Sclerosis Brain.” </w:t>
      </w:r>
      <w:r w:rsidRPr="00584EB2">
        <w:rPr>
          <w:rFonts w:ascii="Arial" w:hAnsi="Arial" w:cs="Arial"/>
          <w:i/>
          <w:iCs/>
        </w:rPr>
        <w:t>Brain</w:t>
      </w:r>
      <w:r w:rsidRPr="00584EB2">
        <w:rPr>
          <w:rFonts w:ascii="Arial" w:hAnsi="Arial" w:cs="Arial"/>
        </w:rPr>
        <w:t xml:space="preserve"> 139 (3): 807–15. https://doi.org/10.1093/brain/awv398.</w:t>
      </w:r>
    </w:p>
    <w:p w14:paraId="3256466B" w14:textId="77777777" w:rsidR="00584EB2" w:rsidRPr="00584EB2" w:rsidRDefault="00584EB2" w:rsidP="00584EB2">
      <w:pPr>
        <w:pStyle w:val="Bibliografa"/>
        <w:rPr>
          <w:rFonts w:ascii="Arial" w:hAnsi="Arial" w:cs="Arial"/>
        </w:rPr>
      </w:pPr>
      <w:r w:rsidRPr="00584EB2">
        <w:rPr>
          <w:rFonts w:ascii="Arial" w:hAnsi="Arial" w:cs="Arial"/>
        </w:rPr>
        <w:t xml:space="preserve">Heuvel, Martijn P. van den, and Olaf Sporns. 2011. “Rich-Club Organization of the Human Connectome.” </w:t>
      </w:r>
      <w:r w:rsidRPr="00584EB2">
        <w:rPr>
          <w:rFonts w:ascii="Arial" w:hAnsi="Arial" w:cs="Arial"/>
          <w:i/>
          <w:iCs/>
        </w:rPr>
        <w:t>Journal of Neuroscience</w:t>
      </w:r>
      <w:r w:rsidRPr="00584EB2">
        <w:rPr>
          <w:rFonts w:ascii="Arial" w:hAnsi="Arial" w:cs="Arial"/>
        </w:rPr>
        <w:t xml:space="preserve"> 31 (44): 15775–86. https://doi.org/10.1523/JNEUROSCI.3539-11.2011.</w:t>
      </w:r>
    </w:p>
    <w:p w14:paraId="32D84912" w14:textId="77777777" w:rsidR="00584EB2" w:rsidRPr="00584EB2" w:rsidRDefault="00584EB2" w:rsidP="00584EB2">
      <w:pPr>
        <w:pStyle w:val="Bibliografa"/>
        <w:rPr>
          <w:rFonts w:ascii="Arial" w:hAnsi="Arial" w:cs="Arial"/>
        </w:rPr>
      </w:pPr>
      <w:r w:rsidRPr="00584EB2">
        <w:rPr>
          <w:rFonts w:ascii="Arial" w:hAnsi="Arial" w:cs="Arial"/>
        </w:rPr>
        <w:t xml:space="preserve">Ho, Tin Kam. 1995. “Random Decision Forests.” In </w:t>
      </w:r>
      <w:r w:rsidRPr="00584EB2">
        <w:rPr>
          <w:rFonts w:ascii="Arial" w:hAnsi="Arial" w:cs="Arial"/>
          <w:i/>
          <w:iCs/>
        </w:rPr>
        <w:t>Proceedings of 3rd International Conference on Document Analysis and Recognition</w:t>
      </w:r>
      <w:r w:rsidRPr="00584EB2">
        <w:rPr>
          <w:rFonts w:ascii="Arial" w:hAnsi="Arial" w:cs="Arial"/>
        </w:rPr>
        <w:t>, 1:278–82 vol.1. https://doi.org/10.1109/ICDAR.1995.598994.</w:t>
      </w:r>
    </w:p>
    <w:p w14:paraId="2E77F4FB" w14:textId="77777777" w:rsidR="00584EB2" w:rsidRPr="00584EB2" w:rsidRDefault="00584EB2" w:rsidP="00584EB2">
      <w:pPr>
        <w:pStyle w:val="Bibliografa"/>
        <w:rPr>
          <w:rFonts w:ascii="Arial" w:hAnsi="Arial" w:cs="Arial"/>
        </w:rPr>
      </w:pPr>
      <w:r w:rsidRPr="00584EB2">
        <w:rPr>
          <w:rFonts w:ascii="Arial" w:hAnsi="Arial" w:cs="Arial"/>
        </w:rPr>
        <w:t xml:space="preserve">Hsu, Jung-Lung, Alexander Leemans, Chyi-Huey Bai, Cheng-Hui Lee, Yuh-Feng Tsai, Hou-Chang Chiu, and Wei-Hung Chen. 2008a. “Gender Differences and Age-Related White Matter Changes of the Human Brain: A Diffusion Tensor Imaging Study.” </w:t>
      </w:r>
      <w:r w:rsidRPr="00584EB2">
        <w:rPr>
          <w:rFonts w:ascii="Arial" w:hAnsi="Arial" w:cs="Arial"/>
          <w:i/>
          <w:iCs/>
        </w:rPr>
        <w:t>NeuroImage</w:t>
      </w:r>
      <w:r w:rsidRPr="00584EB2">
        <w:rPr>
          <w:rFonts w:ascii="Arial" w:hAnsi="Arial" w:cs="Arial"/>
        </w:rPr>
        <w:t xml:space="preserve"> 39 (2): 566–77. https://doi.org/10.1016/j.neuroimage.2007.09.017.</w:t>
      </w:r>
    </w:p>
    <w:p w14:paraId="4AFE18ED" w14:textId="77777777" w:rsidR="00584EB2" w:rsidRPr="00584EB2" w:rsidRDefault="00584EB2" w:rsidP="00584EB2">
      <w:pPr>
        <w:pStyle w:val="Bibliografa"/>
        <w:rPr>
          <w:rFonts w:ascii="Arial" w:hAnsi="Arial" w:cs="Arial"/>
        </w:rPr>
      </w:pPr>
      <w:r w:rsidRPr="00584EB2">
        <w:rPr>
          <w:rFonts w:ascii="Arial" w:hAnsi="Arial" w:cs="Arial"/>
        </w:rPr>
        <w:t xml:space="preserve">———. 2008b. “Gender Differences and Age-Related White Matter Changes of the Human Brain: A Diffusion Tensor Imaging Study.” </w:t>
      </w:r>
      <w:r w:rsidRPr="00584EB2">
        <w:rPr>
          <w:rFonts w:ascii="Arial" w:hAnsi="Arial" w:cs="Arial"/>
          <w:i/>
          <w:iCs/>
        </w:rPr>
        <w:t>NeuroImage</w:t>
      </w:r>
      <w:r w:rsidRPr="00584EB2">
        <w:rPr>
          <w:rFonts w:ascii="Arial" w:hAnsi="Arial" w:cs="Arial"/>
        </w:rPr>
        <w:t xml:space="preserve"> 39 (2): 566–77. https://doi.org/10.1016/j.neuroimage.2007.09.017.</w:t>
      </w:r>
    </w:p>
    <w:p w14:paraId="110F0A7A" w14:textId="77777777" w:rsidR="00584EB2" w:rsidRPr="00584EB2" w:rsidRDefault="00584EB2" w:rsidP="00584EB2">
      <w:pPr>
        <w:pStyle w:val="Bibliografa"/>
        <w:rPr>
          <w:rFonts w:ascii="Arial" w:hAnsi="Arial" w:cs="Arial"/>
        </w:rPr>
      </w:pPr>
      <w:r w:rsidRPr="00584EB2">
        <w:rPr>
          <w:rFonts w:ascii="Arial" w:hAnsi="Arial" w:cs="Arial"/>
        </w:rPr>
        <w:t>Kennedy, Keith E., Nicole Kerlero de Rosbo, Antonio Uccelli, Maria Cellerino, Federico Ivaldi, Paola Contini, Raffaele De Palma, et al. 2023. “Multiscale Networks in Multiple Sclerosis.” bioRxiv. https://doi.org/10.1101/2023.02.26.530153.</w:t>
      </w:r>
    </w:p>
    <w:p w14:paraId="09119DA6" w14:textId="77777777" w:rsidR="00584EB2" w:rsidRPr="00584EB2" w:rsidRDefault="00584EB2" w:rsidP="00584EB2">
      <w:pPr>
        <w:pStyle w:val="Bibliografa"/>
        <w:rPr>
          <w:rFonts w:ascii="Arial" w:hAnsi="Arial" w:cs="Arial"/>
          <w:lang w:val="es-ES"/>
        </w:rPr>
      </w:pPr>
      <w:r w:rsidRPr="00584EB2">
        <w:rPr>
          <w:rFonts w:ascii="Arial" w:hAnsi="Arial" w:cs="Arial"/>
        </w:rPr>
        <w:lastRenderedPageBreak/>
        <w:t xml:space="preserve">Kocevar, Gabriel, Claudio Stamile, Salem Hannoun, François Cotton, Sandra Vukusic, Françoise Durand-Dubief, and Dominique Sappey-Marinier. 2016. “Graph Theory-Based Brain Connectivity for Automatic Classification of Multiple Sclerosis Clinical Courses.” </w:t>
      </w:r>
      <w:r w:rsidRPr="00584EB2">
        <w:rPr>
          <w:rFonts w:ascii="Arial" w:hAnsi="Arial" w:cs="Arial"/>
          <w:i/>
          <w:iCs/>
          <w:lang w:val="es-ES"/>
        </w:rPr>
        <w:t>Frontiers in Neuroscience</w:t>
      </w:r>
      <w:r w:rsidRPr="00584EB2">
        <w:rPr>
          <w:rFonts w:ascii="Arial" w:hAnsi="Arial" w:cs="Arial"/>
          <w:lang w:val="es-ES"/>
        </w:rPr>
        <w:t xml:space="preserve"> 10. https://www.frontiersin.org/articles/10.3389/fnins.2016.00478.</w:t>
      </w:r>
    </w:p>
    <w:p w14:paraId="03D9AD0B" w14:textId="77777777" w:rsidR="00584EB2" w:rsidRPr="00584EB2" w:rsidRDefault="00584EB2" w:rsidP="00584EB2">
      <w:pPr>
        <w:pStyle w:val="Bibliografa"/>
        <w:rPr>
          <w:rFonts w:ascii="Arial" w:hAnsi="Arial" w:cs="Arial"/>
        </w:rPr>
      </w:pPr>
      <w:r w:rsidRPr="00584EB2">
        <w:rPr>
          <w:rFonts w:ascii="Arial" w:hAnsi="Arial" w:cs="Arial"/>
          <w:lang w:val="es-ES"/>
        </w:rPr>
        <w:t xml:space="preserve">Llufriu, Sara, Eloy Martinez-Heras, Elisabeth Solana, Nuria Sola-Valls, Maria Sepulveda, Yolanda Blanco, Elena H. Martinez-Lapiscina, et al. 2016. </w:t>
      </w:r>
      <w:r w:rsidRPr="00584EB2">
        <w:rPr>
          <w:rFonts w:ascii="Arial" w:hAnsi="Arial" w:cs="Arial"/>
        </w:rPr>
        <w:t xml:space="preserve">“Structural Networks Involved in Attention and Executive Functions in Multiple Sclerosis.” </w:t>
      </w:r>
      <w:r w:rsidRPr="00584EB2">
        <w:rPr>
          <w:rFonts w:ascii="Arial" w:hAnsi="Arial" w:cs="Arial"/>
          <w:i/>
          <w:iCs/>
        </w:rPr>
        <w:t>NeuroImage : Clinical</w:t>
      </w:r>
      <w:r w:rsidRPr="00584EB2">
        <w:rPr>
          <w:rFonts w:ascii="Arial" w:hAnsi="Arial" w:cs="Arial"/>
        </w:rPr>
        <w:t xml:space="preserve"> 13 (December): 288–96. https://doi.org/10.1016/j.nicl.2016.11.026.</w:t>
      </w:r>
    </w:p>
    <w:p w14:paraId="50D03A44" w14:textId="77777777" w:rsidR="00584EB2" w:rsidRPr="00584EB2" w:rsidRDefault="00584EB2" w:rsidP="00584EB2">
      <w:pPr>
        <w:pStyle w:val="Bibliografa"/>
        <w:rPr>
          <w:rFonts w:ascii="Arial" w:hAnsi="Arial" w:cs="Arial"/>
        </w:rPr>
      </w:pPr>
      <w:r w:rsidRPr="00584EB2">
        <w:rPr>
          <w:rFonts w:ascii="Arial" w:hAnsi="Arial" w:cs="Arial"/>
        </w:rPr>
        <w:t xml:space="preserve">Mandke, Kanad, Jil Meier, Matthew J. Brookes, Reuben D. O’Dea, Piet Van Mieghem, Cornelis J. Stam, Arjan Hillebrand, and Prejaas Tewarie. 2018. “Comparing Multilayer Brain Networks between Groups: Introducing Graph Metrics and Recommendations.” </w:t>
      </w:r>
      <w:r w:rsidRPr="00584EB2">
        <w:rPr>
          <w:rFonts w:ascii="Arial" w:hAnsi="Arial" w:cs="Arial"/>
          <w:i/>
          <w:iCs/>
        </w:rPr>
        <w:t>NeuroImage</w:t>
      </w:r>
      <w:r w:rsidRPr="00584EB2">
        <w:rPr>
          <w:rFonts w:ascii="Arial" w:hAnsi="Arial" w:cs="Arial"/>
        </w:rPr>
        <w:t xml:space="preserve"> 166 (February): 371–84. https://doi.org/10.1016/j.neuroimage.2017.11.016.</w:t>
      </w:r>
    </w:p>
    <w:p w14:paraId="5F58102D" w14:textId="77777777" w:rsidR="00584EB2" w:rsidRPr="00584EB2" w:rsidRDefault="00584EB2" w:rsidP="00584EB2">
      <w:pPr>
        <w:pStyle w:val="Bibliografa"/>
        <w:rPr>
          <w:rFonts w:ascii="Arial" w:hAnsi="Arial" w:cs="Arial"/>
        </w:rPr>
      </w:pPr>
      <w:r w:rsidRPr="00584EB2">
        <w:rPr>
          <w:rFonts w:ascii="Arial" w:hAnsi="Arial" w:cs="Arial"/>
        </w:rPr>
        <w:t xml:space="preserve">Martí-Juan, Gerard, Jaume Sastre-Garriga, Eloy Martinez-Heras, Angela Vidal-Jordana, Sara Llufriu, Sergiu Groppa, Gabriel Gonzalez-Escamilla, et al. 2023. “Using The Virtual Brain to Study the Relationship between Structural and Functional Connectivity in Patients with Multiple Sclerosis: A Multicenter Study.” </w:t>
      </w:r>
      <w:r w:rsidRPr="00584EB2">
        <w:rPr>
          <w:rFonts w:ascii="Arial" w:hAnsi="Arial" w:cs="Arial"/>
          <w:i/>
          <w:iCs/>
        </w:rPr>
        <w:t>Cerebral Cortex</w:t>
      </w:r>
      <w:r w:rsidRPr="00584EB2">
        <w:rPr>
          <w:rFonts w:ascii="Arial" w:hAnsi="Arial" w:cs="Arial"/>
        </w:rPr>
        <w:t>, February, bhad041. https://doi.org/10.1093/cercor/bhad041.</w:t>
      </w:r>
    </w:p>
    <w:p w14:paraId="50718782" w14:textId="77777777" w:rsidR="00584EB2" w:rsidRPr="00584EB2" w:rsidRDefault="00584EB2" w:rsidP="00584EB2">
      <w:pPr>
        <w:pStyle w:val="Bibliografa"/>
        <w:rPr>
          <w:rFonts w:ascii="Arial" w:hAnsi="Arial" w:cs="Arial"/>
        </w:rPr>
      </w:pPr>
      <w:r w:rsidRPr="00584EB2">
        <w:rPr>
          <w:rFonts w:ascii="Arial" w:hAnsi="Arial" w:cs="Arial"/>
        </w:rPr>
        <w:t xml:space="preserve">Nabizadeh, Fardin, Soroush Masrouri, Elham Ramezannezhad, Ali Ghaderi, Amir Mohammad Sharafi, Soroush Soraneh, and Abdorreza Naser Moghadasi. 2022. “Artificial Intelligence in the Diagnosis of Multiple Sclerosis: A Systematic Review.” </w:t>
      </w:r>
      <w:r w:rsidRPr="00584EB2">
        <w:rPr>
          <w:rFonts w:ascii="Arial" w:hAnsi="Arial" w:cs="Arial"/>
          <w:i/>
          <w:iCs/>
        </w:rPr>
        <w:t>Multiple Sclerosis and Related Disorders</w:t>
      </w:r>
      <w:r w:rsidRPr="00584EB2">
        <w:rPr>
          <w:rFonts w:ascii="Arial" w:hAnsi="Arial" w:cs="Arial"/>
        </w:rPr>
        <w:t xml:space="preserve"> 59 (March): 103673. https://doi.org/10.1016/j.msard.2022.103673.</w:t>
      </w:r>
    </w:p>
    <w:p w14:paraId="2E68550D" w14:textId="77777777" w:rsidR="00584EB2" w:rsidRPr="00584EB2" w:rsidRDefault="00584EB2" w:rsidP="00584EB2">
      <w:pPr>
        <w:pStyle w:val="Bibliografa"/>
        <w:rPr>
          <w:rFonts w:ascii="Arial" w:hAnsi="Arial" w:cs="Arial"/>
        </w:rPr>
      </w:pPr>
      <w:r w:rsidRPr="00584EB2">
        <w:rPr>
          <w:rFonts w:ascii="Arial" w:hAnsi="Arial" w:cs="Arial"/>
        </w:rPr>
        <w:t>Pontillo, Giuseppe, Ferran Prados, Alle Meije Wink, Baris Kanber, Alvino Bisecco, Tommy A. A. Broeders, Arturo Brunetti, et al. 2022. “More than the Sum of Its Parts: Disrupted Core-Periphery of Multiplex Networks in Multiple Sclerosis.” medRxiv. https://doi.org/10.1101/2022.12.17.22283623.</w:t>
      </w:r>
    </w:p>
    <w:p w14:paraId="7393B0DB" w14:textId="77777777" w:rsidR="00584EB2" w:rsidRPr="00584EB2" w:rsidRDefault="00584EB2" w:rsidP="00584EB2">
      <w:pPr>
        <w:pStyle w:val="Bibliografa"/>
        <w:rPr>
          <w:rFonts w:ascii="Arial" w:hAnsi="Arial" w:cs="Arial"/>
        </w:rPr>
      </w:pPr>
      <w:r w:rsidRPr="00584EB2">
        <w:rPr>
          <w:rFonts w:ascii="Arial" w:hAnsi="Arial" w:cs="Arial"/>
        </w:rPr>
        <w:t xml:space="preserve">Schoonheim, Menno M., Tommy A.A. Broeders, and Jeroen J.G. Geurts. 2022. “The Network Collapse in Multiple Sclerosis: An Overview of Novel Concepts to Address Disease Dynamics.” </w:t>
      </w:r>
      <w:r w:rsidRPr="00584EB2">
        <w:rPr>
          <w:rFonts w:ascii="Arial" w:hAnsi="Arial" w:cs="Arial"/>
          <w:i/>
          <w:iCs/>
        </w:rPr>
        <w:t>NeuroImage : Clinical</w:t>
      </w:r>
      <w:r w:rsidRPr="00584EB2">
        <w:rPr>
          <w:rFonts w:ascii="Arial" w:hAnsi="Arial" w:cs="Arial"/>
        </w:rPr>
        <w:t xml:space="preserve"> 35 (July): 103108. https://doi.org/10.1016/j.nicl.2022.103108.</w:t>
      </w:r>
    </w:p>
    <w:p w14:paraId="03F4B94C" w14:textId="77777777" w:rsidR="00584EB2" w:rsidRPr="00584EB2" w:rsidRDefault="00584EB2" w:rsidP="00584EB2">
      <w:pPr>
        <w:pStyle w:val="Bibliografa"/>
        <w:rPr>
          <w:rFonts w:ascii="Arial" w:hAnsi="Arial" w:cs="Arial"/>
        </w:rPr>
      </w:pPr>
      <w:r w:rsidRPr="00584EB2">
        <w:rPr>
          <w:rFonts w:ascii="Arial" w:hAnsi="Arial" w:cs="Arial"/>
        </w:rPr>
        <w:t xml:space="preserve">Schoonheim, Menno M., Kim A. Meijer, and Jeroen J. G. Geurts. 2015. “Network Collapse and Cognitive Impairment in Multiple Sclerosis.” </w:t>
      </w:r>
      <w:r w:rsidRPr="00584EB2">
        <w:rPr>
          <w:rFonts w:ascii="Arial" w:hAnsi="Arial" w:cs="Arial"/>
          <w:i/>
          <w:iCs/>
        </w:rPr>
        <w:t>Frontiers in Neurology</w:t>
      </w:r>
      <w:r w:rsidRPr="00584EB2">
        <w:rPr>
          <w:rFonts w:ascii="Arial" w:hAnsi="Arial" w:cs="Arial"/>
        </w:rPr>
        <w:t xml:space="preserve"> 6 (April): 82. https://doi.org/10.3389/fneur.2015.00082.</w:t>
      </w:r>
    </w:p>
    <w:p w14:paraId="5E755646" w14:textId="77777777" w:rsidR="00584EB2" w:rsidRPr="00584EB2" w:rsidRDefault="00584EB2" w:rsidP="00584EB2">
      <w:pPr>
        <w:pStyle w:val="Bibliografa"/>
        <w:rPr>
          <w:rFonts w:ascii="Arial" w:hAnsi="Arial" w:cs="Arial"/>
        </w:rPr>
      </w:pPr>
      <w:r w:rsidRPr="00584EB2">
        <w:rPr>
          <w:rFonts w:ascii="Arial" w:hAnsi="Arial" w:cs="Arial"/>
        </w:rPr>
        <w:t xml:space="preserve">Seccia, Ruggiero, Silvia Romano, Marco Salvetti, Andrea Crisanti, Laura Palagi, and Francesca Grassi. 2021. “Machine Learning Use for Prognostic Purposes in Multiple Sclerosis.” </w:t>
      </w:r>
      <w:r w:rsidRPr="00584EB2">
        <w:rPr>
          <w:rFonts w:ascii="Arial" w:hAnsi="Arial" w:cs="Arial"/>
          <w:i/>
          <w:iCs/>
        </w:rPr>
        <w:t>Life</w:t>
      </w:r>
      <w:r w:rsidRPr="00584EB2">
        <w:rPr>
          <w:rFonts w:ascii="Arial" w:hAnsi="Arial" w:cs="Arial"/>
        </w:rPr>
        <w:t xml:space="preserve"> 11 (2): 122. https://doi.org/10.3390/life11020122.</w:t>
      </w:r>
    </w:p>
    <w:p w14:paraId="567BA813" w14:textId="77777777" w:rsidR="00584EB2" w:rsidRPr="00584EB2" w:rsidRDefault="00584EB2" w:rsidP="00584EB2">
      <w:pPr>
        <w:pStyle w:val="Bibliografa"/>
        <w:rPr>
          <w:rFonts w:ascii="Arial" w:hAnsi="Arial" w:cs="Arial"/>
        </w:rPr>
      </w:pPr>
      <w:r w:rsidRPr="00584EB2">
        <w:rPr>
          <w:rFonts w:ascii="Arial" w:hAnsi="Arial" w:cs="Arial"/>
        </w:rPr>
        <w:t xml:space="preserve">Shu, Ni, Yunyun Duan, Mingrui Xia, Menno M. Schoonheim, Jing Huang, Zhuoqiong Ren, Zheng Sun, et al. 2016. “Disrupted Topological Organization of Structural and Functional Brain Connectomes in Clinically Isolated Syndrome and Multiple Sclerosis.” </w:t>
      </w:r>
      <w:r w:rsidRPr="00584EB2">
        <w:rPr>
          <w:rFonts w:ascii="Arial" w:hAnsi="Arial" w:cs="Arial"/>
          <w:i/>
          <w:iCs/>
        </w:rPr>
        <w:t>Scientific Reports</w:t>
      </w:r>
      <w:r w:rsidRPr="00584EB2">
        <w:rPr>
          <w:rFonts w:ascii="Arial" w:hAnsi="Arial" w:cs="Arial"/>
        </w:rPr>
        <w:t xml:space="preserve"> 6 (July): 29383. https://doi.org/10.1038/srep29383.</w:t>
      </w:r>
    </w:p>
    <w:p w14:paraId="60EBC947" w14:textId="77777777" w:rsidR="00584EB2" w:rsidRPr="00584EB2" w:rsidRDefault="00584EB2" w:rsidP="00584EB2">
      <w:pPr>
        <w:pStyle w:val="Bibliografa"/>
        <w:rPr>
          <w:rFonts w:ascii="Arial" w:hAnsi="Arial" w:cs="Arial"/>
          <w:lang w:val="es-ES"/>
        </w:rPr>
      </w:pPr>
      <w:r w:rsidRPr="00584EB2">
        <w:rPr>
          <w:rFonts w:ascii="Arial" w:hAnsi="Arial" w:cs="Arial"/>
        </w:rPr>
        <w:t xml:space="preserve">Solana, Elisabeth, Eloy Martinez-Heras, Jordi Casas-Roma, Laura Calvet, Elisabet Lopez-Soley, Maria Sepulveda, Nuria Sola-Valls, et al. 2019. “Modified Connectivity of Vulnerable Brain Nodes in Multiple Sclerosis, Their Impact on Cognition and Their Discriminative Value.” </w:t>
      </w:r>
      <w:r w:rsidRPr="00584EB2">
        <w:rPr>
          <w:rFonts w:ascii="Arial" w:hAnsi="Arial" w:cs="Arial"/>
          <w:i/>
          <w:iCs/>
          <w:lang w:val="es-ES"/>
        </w:rPr>
        <w:t>Scientific Reports</w:t>
      </w:r>
      <w:r w:rsidRPr="00584EB2">
        <w:rPr>
          <w:rFonts w:ascii="Arial" w:hAnsi="Arial" w:cs="Arial"/>
          <w:lang w:val="es-ES"/>
        </w:rPr>
        <w:t xml:space="preserve"> 9 (1): 20172. https://doi.org/10.1038/s41598-019-56806-z.</w:t>
      </w:r>
    </w:p>
    <w:p w14:paraId="5095839B" w14:textId="77777777" w:rsidR="00584EB2" w:rsidRPr="00584EB2" w:rsidRDefault="00584EB2" w:rsidP="00584EB2">
      <w:pPr>
        <w:pStyle w:val="Bibliografa"/>
        <w:rPr>
          <w:rFonts w:ascii="Arial" w:hAnsi="Arial" w:cs="Arial"/>
        </w:rPr>
      </w:pPr>
      <w:r w:rsidRPr="00584EB2">
        <w:rPr>
          <w:rFonts w:ascii="Arial" w:hAnsi="Arial" w:cs="Arial"/>
          <w:lang w:val="es-ES"/>
        </w:rPr>
        <w:t xml:space="preserve">Solana, Elisabeth, Eloy Martinez-Heras, Elena H. Martinez-Lapiscina, Maria Sepulveda, Nuria Sola-Valls, Nuria Bargalló, Joan Berenguer, et al. 2018. </w:t>
      </w:r>
      <w:r w:rsidRPr="00584EB2">
        <w:rPr>
          <w:rFonts w:ascii="Arial" w:hAnsi="Arial" w:cs="Arial"/>
        </w:rPr>
        <w:t xml:space="preserve">“Magnetic Resonance Markers of Tissue Damage Related to Connectivity Disruption in Multiple Sclerosis.” </w:t>
      </w:r>
      <w:r w:rsidRPr="00584EB2">
        <w:rPr>
          <w:rFonts w:ascii="Arial" w:hAnsi="Arial" w:cs="Arial"/>
          <w:i/>
          <w:iCs/>
        </w:rPr>
        <w:t>NeuroImage: Clinical</w:t>
      </w:r>
      <w:r w:rsidRPr="00584EB2">
        <w:rPr>
          <w:rFonts w:ascii="Arial" w:hAnsi="Arial" w:cs="Arial"/>
        </w:rPr>
        <w:t xml:space="preserve"> 20 (January): 161–68. https://doi.org/10.1016/j.nicl.2018.07.012.</w:t>
      </w:r>
    </w:p>
    <w:p w14:paraId="12E6B0D8" w14:textId="77777777" w:rsidR="00584EB2" w:rsidRPr="00584EB2" w:rsidRDefault="00584EB2" w:rsidP="00584EB2">
      <w:pPr>
        <w:pStyle w:val="Bibliografa"/>
        <w:rPr>
          <w:rFonts w:ascii="Arial" w:hAnsi="Arial" w:cs="Arial"/>
        </w:rPr>
      </w:pPr>
      <w:r w:rsidRPr="00584EB2">
        <w:rPr>
          <w:rFonts w:ascii="Arial" w:hAnsi="Arial" w:cs="Arial"/>
        </w:rPr>
        <w:lastRenderedPageBreak/>
        <w:t xml:space="preserve">Sporns, Olaf. 2018. “Graph Theory Methods: Applications in Brain Networks.” </w:t>
      </w:r>
      <w:r w:rsidRPr="00584EB2">
        <w:rPr>
          <w:rFonts w:ascii="Arial" w:hAnsi="Arial" w:cs="Arial"/>
          <w:i/>
          <w:iCs/>
        </w:rPr>
        <w:t>Dialogues in Clinical Neuroscience</w:t>
      </w:r>
      <w:r w:rsidRPr="00584EB2">
        <w:rPr>
          <w:rFonts w:ascii="Arial" w:hAnsi="Arial" w:cs="Arial"/>
        </w:rPr>
        <w:t xml:space="preserve"> 20 (2): 111–21. https://doi.org/10.31887/DCNS.2018.20.2/osporns.</w:t>
      </w:r>
    </w:p>
    <w:p w14:paraId="371B18A6" w14:textId="77777777" w:rsidR="00584EB2" w:rsidRPr="00584EB2" w:rsidRDefault="00584EB2" w:rsidP="00584EB2">
      <w:pPr>
        <w:pStyle w:val="Bibliografa"/>
        <w:rPr>
          <w:rFonts w:ascii="Arial" w:hAnsi="Arial" w:cs="Arial"/>
        </w:rPr>
      </w:pPr>
      <w:r w:rsidRPr="00584EB2">
        <w:rPr>
          <w:rFonts w:ascii="Arial" w:hAnsi="Arial" w:cs="Arial"/>
        </w:rPr>
        <w:t xml:space="preserve">Vaiana, Michael, and Sarah Feldt Muldoon. 2020. “Multilayer Brain Networks.” </w:t>
      </w:r>
      <w:r w:rsidRPr="00584EB2">
        <w:rPr>
          <w:rFonts w:ascii="Arial" w:hAnsi="Arial" w:cs="Arial"/>
          <w:i/>
          <w:iCs/>
        </w:rPr>
        <w:t>Journal of Nonlinear Science</w:t>
      </w:r>
      <w:r w:rsidRPr="00584EB2">
        <w:rPr>
          <w:rFonts w:ascii="Arial" w:hAnsi="Arial" w:cs="Arial"/>
        </w:rPr>
        <w:t xml:space="preserve"> 30 (5): 2147–69. https://doi.org/10.1007/s00332-017-9436-8.</w:t>
      </w:r>
    </w:p>
    <w:p w14:paraId="258D6B67" w14:textId="77777777" w:rsidR="00584EB2" w:rsidRPr="00584EB2" w:rsidRDefault="00584EB2" w:rsidP="00584EB2">
      <w:pPr>
        <w:pStyle w:val="Bibliografa"/>
        <w:rPr>
          <w:rFonts w:ascii="Arial" w:hAnsi="Arial" w:cs="Arial"/>
        </w:rPr>
      </w:pPr>
      <w:r w:rsidRPr="00584EB2">
        <w:rPr>
          <w:rFonts w:ascii="Arial" w:hAnsi="Arial" w:cs="Arial"/>
        </w:rPr>
        <w:t xml:space="preserve">Welton, Thomas, Cris S. Constantinescu, Dorothee P. Auer, and Rob A. Dineen. 2020. “Graph Theoretic Analysis of Brain Connectomics in Multiple Sclerosis: Reliability and Relationship with Cognition.” </w:t>
      </w:r>
      <w:r w:rsidRPr="00584EB2">
        <w:rPr>
          <w:rFonts w:ascii="Arial" w:hAnsi="Arial" w:cs="Arial"/>
          <w:i/>
          <w:iCs/>
        </w:rPr>
        <w:t>Brain Connectivity</w:t>
      </w:r>
      <w:r w:rsidRPr="00584EB2">
        <w:rPr>
          <w:rFonts w:ascii="Arial" w:hAnsi="Arial" w:cs="Arial"/>
        </w:rPr>
        <w:t xml:space="preserve"> 10 (2): 95–104. https://doi.org/10.1089/brain.2019.0717.</w:t>
      </w:r>
    </w:p>
    <w:p w14:paraId="3D5E12C1" w14:textId="77777777" w:rsidR="00584EB2" w:rsidRPr="00584EB2" w:rsidRDefault="00584EB2" w:rsidP="00584EB2">
      <w:pPr>
        <w:pStyle w:val="Bibliografa"/>
        <w:rPr>
          <w:rFonts w:ascii="Arial" w:hAnsi="Arial" w:cs="Arial"/>
        </w:rPr>
      </w:pPr>
      <w:r w:rsidRPr="00584EB2">
        <w:rPr>
          <w:rFonts w:ascii="Arial" w:hAnsi="Arial" w:cs="Arial"/>
        </w:rPr>
        <w:t xml:space="preserve">Zhao, Yijun, Tong Wang, Riley Bove, Bruce Cree, Roland Henry, Hrishikesh Lokhande, Mariann Polgar-Turcsanyi, et al. 2020. “Ensemble Learning Predicts Multiple Sclerosis Disease Course in the SUMMIT Study.” </w:t>
      </w:r>
      <w:r w:rsidRPr="00584EB2">
        <w:rPr>
          <w:rFonts w:ascii="Arial" w:hAnsi="Arial" w:cs="Arial"/>
          <w:i/>
          <w:iCs/>
        </w:rPr>
        <w:t>Npj Digital Medicine</w:t>
      </w:r>
      <w:r w:rsidRPr="00584EB2">
        <w:rPr>
          <w:rFonts w:ascii="Arial" w:hAnsi="Arial" w:cs="Arial"/>
        </w:rPr>
        <w:t xml:space="preserve"> 3 (1): 1–8. https://doi.org/10.1038/s41746-020-00338-8.</w:t>
      </w:r>
    </w:p>
    <w:p w14:paraId="5D0242C3" w14:textId="77777777" w:rsidR="00584EB2" w:rsidRPr="00584EB2" w:rsidRDefault="00584EB2" w:rsidP="00584EB2">
      <w:pPr>
        <w:pStyle w:val="Bibliografa"/>
        <w:rPr>
          <w:rFonts w:ascii="Arial" w:hAnsi="Arial" w:cs="Arial"/>
        </w:rPr>
      </w:pPr>
      <w:r w:rsidRPr="00584EB2">
        <w:rPr>
          <w:rFonts w:ascii="Arial" w:hAnsi="Arial" w:cs="Arial"/>
        </w:rPr>
        <w:t xml:space="preserve">Zurita, Mariana, Cristian Montalba, Tomás Labbé, Juan Pablo Cruz, Josué Dalboni da Rocha, Cristián Tejos, Ethel Ciampi, Claudia Cárcamo, Ranganatha Sitaram, and Sergio Uribe. 2018. “Characterization of Relapsing-Remitting Multiple Sclerosis Patients Using Support Vector Machine Classifications of Functional and Diffusion MRI Data.” </w:t>
      </w:r>
      <w:r w:rsidRPr="00584EB2">
        <w:rPr>
          <w:rFonts w:ascii="Arial" w:hAnsi="Arial" w:cs="Arial"/>
          <w:i/>
          <w:iCs/>
        </w:rPr>
        <w:t>NeuroImage. Clinical</w:t>
      </w:r>
      <w:r w:rsidRPr="00584EB2">
        <w:rPr>
          <w:rFonts w:ascii="Arial" w:hAnsi="Arial" w:cs="Arial"/>
        </w:rPr>
        <w:t xml:space="preserve"> 20: 724–30. https://doi.org/10.1016/j.nicl.2018.09.002.</w:t>
      </w:r>
    </w:p>
    <w:p w14:paraId="0CD5E2B6" w14:textId="075447AF" w:rsidR="003D4E4D" w:rsidRPr="003D4E4D" w:rsidRDefault="008C44C4" w:rsidP="003D4E4D">
      <w:r>
        <w:fldChar w:fldCharType="end"/>
      </w:r>
    </w:p>
    <w:p w14:paraId="0AFD8C96" w14:textId="6E1AA193" w:rsidR="008A3B45" w:rsidRDefault="008A3B45" w:rsidP="008A3B45">
      <w:pPr>
        <w:pStyle w:val="Ttulo1"/>
        <w:numPr>
          <w:ilvl w:val="0"/>
          <w:numId w:val="2"/>
        </w:numPr>
      </w:pPr>
      <w:bookmarkStart w:id="87" w:name="_Toc136196966"/>
      <w:r>
        <w:t>Appendices</w:t>
      </w:r>
      <w:bookmarkEnd w:id="87"/>
    </w:p>
    <w:p w14:paraId="441D9591" w14:textId="77777777" w:rsidR="00E25D00" w:rsidRDefault="00E25D00" w:rsidP="00E25D00"/>
    <w:p w14:paraId="16AC9193" w14:textId="0180F019" w:rsidR="00E25D00" w:rsidRDefault="00E25D00" w:rsidP="00E25D00">
      <w:pPr>
        <w:pStyle w:val="Ttulo2"/>
      </w:pPr>
      <w:bookmarkStart w:id="88" w:name="_Toc136196967"/>
      <w:r>
        <w:t>Graph measures</w:t>
      </w:r>
      <w:r w:rsidR="00407D61">
        <w:t xml:space="preserve"> definitions</w:t>
      </w:r>
      <w:bookmarkEnd w:id="88"/>
    </w:p>
    <w:p w14:paraId="6EC538A9" w14:textId="5E97DCB7" w:rsidR="00A5597C" w:rsidRPr="00216913" w:rsidRDefault="00A5597C" w:rsidP="00F766AF">
      <w:pPr>
        <w:tabs>
          <w:tab w:val="left" w:pos="1331"/>
        </w:tabs>
        <w:rPr>
          <w:rFonts w:eastAsiaTheme="minorEastAsia"/>
        </w:rPr>
      </w:pPr>
      <w:r w:rsidRPr="00E4715B">
        <w:t>We will only review measure</w:t>
      </w:r>
      <w:r w:rsidR="00615EB2">
        <w:t>s</w:t>
      </w:r>
      <w:r w:rsidRPr="00E4715B">
        <w:t xml:space="preserve"> used in this work.</w:t>
      </w:r>
      <w:r w:rsidR="00E4715B" w:rsidRPr="00E4715B">
        <w:t xml:space="preserve"> All definitions are from this references </w:t>
      </w:r>
      <w:r w:rsidR="00E4715B" w:rsidRPr="00E4715B">
        <w:rPr>
          <w:rStyle w:val="handwrittingCar"/>
          <w:szCs w:val="28"/>
        </w:rPr>
        <w:fldChar w:fldCharType="begin"/>
      </w:r>
      <w:r w:rsidR="006D3542">
        <w:rPr>
          <w:rStyle w:val="handwrittingCar"/>
          <w:szCs w:val="28"/>
        </w:rPr>
        <w:instrText xml:space="preserve"> ADDIN ZOTERO_ITEM CSL_CITATION {"citationID":"hPnGq05J","properties":{"formattedCitation":"(Fornito, Alex, Zalesky, Andrew, and Bullmore, Edward, n.d.)","plainCitation":"(Fornito, Alex, Zalesky, Andrew, and Bullmore, Edward, n.d.)","dontUpdate":true,"noteIndex":0},"citationItems":[{"id":81,"uris":["http://zotero.org/users/11043643/</w:instrText>
      </w:r>
      <w:r w:rsidR="006D3542" w:rsidRPr="00216913">
        <w:rPr>
          <w:rStyle w:val="handwrittingCar"/>
          <w:szCs w:val="28"/>
        </w:rPr>
        <w:instrText xml:space="preserve">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216913">
        <w:t>(Fornito et al. 2016)</w:t>
      </w:r>
      <w:r w:rsidR="00E4715B" w:rsidRPr="00E4715B">
        <w:rPr>
          <w:rStyle w:val="handwrittingCar"/>
          <w:szCs w:val="28"/>
        </w:rPr>
        <w:fldChar w:fldCharType="end"/>
      </w:r>
      <w:r w:rsidR="00E4715B" w:rsidRPr="00216913">
        <w:rPr>
          <w:rStyle w:val="handwrittingCar"/>
          <w:szCs w:val="28"/>
        </w:rPr>
        <w:t xml:space="preserve">, </w:t>
      </w:r>
      <w:r w:rsidR="00E4715B" w:rsidRPr="00E4715B">
        <w:rPr>
          <w:rFonts w:eastAsiaTheme="minorEastAsia"/>
        </w:rPr>
        <w:fldChar w:fldCharType="begin"/>
      </w:r>
      <w:r w:rsidR="00E4715B" w:rsidRPr="00216913">
        <w:rPr>
          <w:rFonts w:eastAsiaTheme="minorEastAsia"/>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F766AF" w:rsidRPr="00216913">
        <w:rPr>
          <w:rFonts w:ascii="Arial" w:hAnsi="Arial" w:cs="Arial"/>
        </w:rPr>
        <w:t>(Bianconi 2022)</w:t>
      </w:r>
      <w:r w:rsidR="00E4715B" w:rsidRPr="00E4715B">
        <w:rPr>
          <w:rFonts w:eastAsiaTheme="minorEastAsia"/>
        </w:rPr>
        <w:fldChar w:fldCharType="end"/>
      </w:r>
      <w:r w:rsidR="00E4715B" w:rsidRPr="00216913">
        <w:rPr>
          <w:rFonts w:eastAsiaTheme="minorEastAsia"/>
        </w:rPr>
        <w:t xml:space="preserve"> and </w:t>
      </w:r>
      <w:r w:rsidR="00E4715B" w:rsidRPr="00E4715B">
        <w:fldChar w:fldCharType="begin"/>
      </w:r>
      <w:r w:rsidR="006D3542" w:rsidRPr="00216913">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F766AF" w:rsidRPr="00216913">
        <w:rPr>
          <w:rFonts w:ascii="Arial" w:hAnsi="Arial" w:cs="Arial"/>
          <w:szCs w:val="24"/>
        </w:rPr>
        <w:t>(Barabási, Albert-László 2016)</w:t>
      </w:r>
      <w:r w:rsidR="00E4715B" w:rsidRPr="00E4715B">
        <w:fldChar w:fldCharType="end"/>
      </w:r>
      <w:r w:rsidR="00E4715B" w:rsidRPr="00216913">
        <w:t>, though no explicit reference will be made in each definition</w:t>
      </w:r>
    </w:p>
    <w:p w14:paraId="2C65C88D" w14:textId="259E08D6" w:rsidR="00E25D00" w:rsidRPr="00E4715B" w:rsidRDefault="00E25D00" w:rsidP="00E25D00">
      <w:pPr>
        <w:pStyle w:val="Ttulo4"/>
      </w:pPr>
      <w:r w:rsidRPr="00E4715B">
        <w:t>Strength</w:t>
      </w:r>
    </w:p>
    <w:p w14:paraId="4DDAC046" w14:textId="4A085EC4" w:rsidR="00E25D00" w:rsidRDefault="00E25D00" w:rsidP="00E6179A">
      <w:pPr>
        <w:rPr>
          <w:rFonts w:eastAsiaTheme="minorEastAsia"/>
          <w:sz w:val="24"/>
          <w:szCs w:val="24"/>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e ha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F9A8608" w14:textId="77777777" w:rsidTr="004C2C65">
        <w:tc>
          <w:tcPr>
            <w:tcW w:w="959" w:type="dxa"/>
          </w:tcPr>
          <w:p w14:paraId="0E841DB7" w14:textId="77777777" w:rsidR="002F141E" w:rsidRDefault="002F141E" w:rsidP="004C2C65">
            <w:pPr>
              <w:jc w:val="center"/>
            </w:pPr>
          </w:p>
        </w:tc>
        <w:tc>
          <w:tcPr>
            <w:tcW w:w="5953" w:type="dxa"/>
          </w:tcPr>
          <w:p w14:paraId="78B5305F" w14:textId="77777777" w:rsidR="002F141E" w:rsidRPr="00E4715B" w:rsidRDefault="00000000" w:rsidP="002F141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0B902B6" w14:textId="77777777" w:rsidR="002F141E" w:rsidRDefault="002F141E" w:rsidP="002F141E"/>
        </w:tc>
        <w:tc>
          <w:tcPr>
            <w:tcW w:w="1732" w:type="dxa"/>
          </w:tcPr>
          <w:p w14:paraId="54A9C294" w14:textId="717AC1D4"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8</w:t>
            </w:r>
            <w:r>
              <w:fldChar w:fldCharType="end"/>
            </w:r>
            <w:r w:rsidRPr="00493AB6">
              <w:t>)</w:t>
            </w:r>
          </w:p>
        </w:tc>
      </w:tr>
    </w:tbl>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r w:rsidR="00E4715B">
        <w:t>ne</w:t>
      </w:r>
      <w:r w:rsidRPr="00E4715B">
        <w:t xml:space="preserve">cting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12805CD9"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e can differentiate between edges leaving the node and edges arriving to the nod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00BA468C" w:rsidR="00D2115A" w:rsidRDefault="00D2115A" w:rsidP="00E6179A">
      <w:r w:rsidRPr="00E4715B">
        <w:lastRenderedPageBreak/>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of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178"/>
        <w:gridCol w:w="1292"/>
      </w:tblGrid>
      <w:tr w:rsidR="002F141E" w14:paraId="4C1F5637" w14:textId="77777777" w:rsidTr="002F141E">
        <w:tc>
          <w:tcPr>
            <w:tcW w:w="250" w:type="dxa"/>
          </w:tcPr>
          <w:p w14:paraId="1ADFA0DD" w14:textId="77777777" w:rsidR="002F141E" w:rsidRDefault="002F141E" w:rsidP="004C2C65">
            <w:pPr>
              <w:jc w:val="center"/>
            </w:pPr>
          </w:p>
        </w:tc>
        <w:tc>
          <w:tcPr>
            <w:tcW w:w="7178" w:type="dxa"/>
          </w:tcPr>
          <w:p w14:paraId="587CC7AD" w14:textId="77777777" w:rsidR="002F141E" w:rsidRPr="00E4715B" w:rsidRDefault="00000000" w:rsidP="002F141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5E9FE86F" w14:textId="77777777" w:rsidR="002F141E" w:rsidRDefault="002F141E" w:rsidP="002F141E"/>
        </w:tc>
        <w:tc>
          <w:tcPr>
            <w:tcW w:w="1292" w:type="dxa"/>
          </w:tcPr>
          <w:p w14:paraId="559ABBB0" w14:textId="77777777" w:rsidR="00314656" w:rsidRDefault="00314656" w:rsidP="004C2C65">
            <w:pPr>
              <w:pStyle w:val="Descripcin"/>
              <w:jc w:val="center"/>
            </w:pPr>
          </w:p>
          <w:p w14:paraId="37A4E62E" w14:textId="1CF3F214"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9</w:t>
            </w:r>
            <w:r>
              <w:fldChar w:fldCharType="end"/>
            </w:r>
            <w:r w:rsidRPr="00493AB6">
              <w:t>)</w:t>
            </w:r>
          </w:p>
        </w:tc>
      </w:tr>
    </w:tbl>
    <w:p w14:paraId="62270575" w14:textId="3C74BA1C" w:rsidR="00B92B65" w:rsidRPr="00E4715B" w:rsidRDefault="00B92B65" w:rsidP="00E25D00"/>
    <w:p w14:paraId="32DDBF9C" w14:textId="1AE0A2C0" w:rsidR="00E25D00" w:rsidRDefault="00B92B65" w:rsidP="00E25D00">
      <w:r w:rsidRPr="00E4715B">
        <w:rPr>
          <w:b/>
          <w:bCs/>
        </w:rPr>
        <w:t>Global clustering C</w:t>
      </w:r>
      <w:r w:rsidRPr="00E4715B">
        <w:t xml:space="preserve"> is the average of the local clustering over all the nodes.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F871B0D" w14:textId="77777777" w:rsidTr="004C2C65">
        <w:tc>
          <w:tcPr>
            <w:tcW w:w="959" w:type="dxa"/>
          </w:tcPr>
          <w:p w14:paraId="24434C83" w14:textId="77777777" w:rsidR="002F141E" w:rsidRDefault="002F141E" w:rsidP="004C2C65">
            <w:pPr>
              <w:jc w:val="center"/>
            </w:pPr>
          </w:p>
        </w:tc>
        <w:tc>
          <w:tcPr>
            <w:tcW w:w="5953" w:type="dxa"/>
          </w:tcPr>
          <w:p w14:paraId="0B21F753" w14:textId="77777777" w:rsidR="002F141E" w:rsidRPr="00E4715B" w:rsidRDefault="002F141E" w:rsidP="002F141E">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2EB1679" w14:textId="77777777" w:rsidR="002F141E" w:rsidRDefault="002F141E" w:rsidP="002F141E"/>
        </w:tc>
        <w:tc>
          <w:tcPr>
            <w:tcW w:w="1732" w:type="dxa"/>
          </w:tcPr>
          <w:p w14:paraId="2FC9E5F1" w14:textId="726E897D"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0</w:t>
            </w:r>
            <w:r>
              <w:fldChar w:fldCharType="end"/>
            </w:r>
            <w:r w:rsidRPr="00493AB6">
              <w:t>)</w:t>
            </w:r>
          </w:p>
        </w:tc>
      </w:tr>
    </w:tbl>
    <w:p w14:paraId="259A1C7A" w14:textId="77777777" w:rsidR="002F141E" w:rsidRPr="00E4715B" w:rsidRDefault="002F141E" w:rsidP="00E25D00"/>
    <w:p w14:paraId="471D23A2" w14:textId="77777777" w:rsidR="00B92B65" w:rsidRPr="00E4715B" w:rsidRDefault="00B92B65" w:rsidP="00B92B65">
      <w:pPr>
        <w:rPr>
          <w:rFonts w:eastAsiaTheme="minorEastAsia"/>
        </w:rPr>
      </w:pPr>
    </w:p>
    <w:p w14:paraId="7309B137" w14:textId="17F19916" w:rsidR="00B92B65"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DCB0B53" w14:textId="77777777" w:rsidTr="004C2C65">
        <w:tc>
          <w:tcPr>
            <w:tcW w:w="959" w:type="dxa"/>
          </w:tcPr>
          <w:p w14:paraId="5B45D44B" w14:textId="77777777" w:rsidR="002F141E" w:rsidRDefault="002F141E" w:rsidP="004C2C65">
            <w:pPr>
              <w:jc w:val="center"/>
            </w:pPr>
          </w:p>
        </w:tc>
        <w:tc>
          <w:tcPr>
            <w:tcW w:w="5953" w:type="dxa"/>
          </w:tcPr>
          <w:p w14:paraId="4AC61DE8" w14:textId="77777777" w:rsidR="002F141E" w:rsidRPr="00E4715B" w:rsidRDefault="002F141E" w:rsidP="002F141E">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6924B194" w14:textId="77777777" w:rsidR="002F141E" w:rsidRDefault="002F141E" w:rsidP="002F141E"/>
        </w:tc>
        <w:tc>
          <w:tcPr>
            <w:tcW w:w="1732" w:type="dxa"/>
          </w:tcPr>
          <w:p w14:paraId="3FBD574D" w14:textId="00311FCB"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1</w:t>
            </w:r>
            <w:r>
              <w:fldChar w:fldCharType="end"/>
            </w:r>
            <w:r w:rsidRPr="00493AB6">
              <w:t>)</w:t>
            </w:r>
          </w:p>
        </w:tc>
      </w:tr>
    </w:tbl>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2C52292" w14:textId="77777777" w:rsidTr="004C2C65">
        <w:tc>
          <w:tcPr>
            <w:tcW w:w="959" w:type="dxa"/>
          </w:tcPr>
          <w:p w14:paraId="2E6F0787" w14:textId="77777777" w:rsidR="002F141E" w:rsidRDefault="002F141E" w:rsidP="004C2C65">
            <w:pPr>
              <w:jc w:val="center"/>
            </w:pPr>
          </w:p>
        </w:tc>
        <w:tc>
          <w:tcPr>
            <w:tcW w:w="5953" w:type="dxa"/>
          </w:tcPr>
          <w:p w14:paraId="29D2F5E8" w14:textId="77777777" w:rsidR="002F141E" w:rsidRPr="00E4715B" w:rsidRDefault="00000000" w:rsidP="002F141E">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018320D1" w14:textId="77777777" w:rsidR="002F141E" w:rsidRDefault="002F141E" w:rsidP="002F141E"/>
        </w:tc>
        <w:tc>
          <w:tcPr>
            <w:tcW w:w="1732" w:type="dxa"/>
          </w:tcPr>
          <w:p w14:paraId="1E8EAE65" w14:textId="7AABD763"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2</w:t>
            </w:r>
            <w:r>
              <w:fldChar w:fldCharType="end"/>
            </w:r>
            <w:r w:rsidRPr="00493AB6">
              <w:t>)</w:t>
            </w:r>
          </w:p>
        </w:tc>
      </w:tr>
    </w:tbl>
    <w:p w14:paraId="54D5B4F5" w14:textId="77777777" w:rsidR="00E4715B" w:rsidRPr="00E4715B" w:rsidRDefault="00E4715B" w:rsidP="00E4715B">
      <w:pPr>
        <w:rPr>
          <w:rFonts w:eastAsiaTheme="minorEastAsia"/>
        </w:rPr>
      </w:pPr>
    </w:p>
    <w:p w14:paraId="05EC2C41" w14:textId="199CE6BE" w:rsidR="00E4715B" w:rsidRDefault="00E4715B" w:rsidP="00E4715B">
      <w:pPr>
        <w:rPr>
          <w:rFonts w:eastAsiaTheme="minorEastAsia"/>
        </w:rPr>
      </w:pPr>
      <w:r w:rsidRPr="00E4715B">
        <w:rPr>
          <w:rFonts w:eastAsiaTheme="minorEastAsia"/>
        </w:rPr>
        <w:t xml:space="preserve">We can extract another important measure from distance, the </w:t>
      </w:r>
      <w:r w:rsidRPr="00E4715B">
        <w:rPr>
          <w:rFonts w:eastAsiaTheme="minorEastAsia"/>
          <w:b/>
          <w:bCs/>
        </w:rPr>
        <w:t>diameter of the network</w:t>
      </w:r>
      <w:r w:rsidRPr="00E4715B">
        <w:rPr>
          <w:rFonts w:eastAsiaTheme="minorEastAsia"/>
        </w:rPr>
        <w:t>, which is the maximum of the shortest distances between any two nodes of the network.</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7CEC31A" w14:textId="77777777" w:rsidTr="004C2C65">
        <w:tc>
          <w:tcPr>
            <w:tcW w:w="959" w:type="dxa"/>
          </w:tcPr>
          <w:p w14:paraId="3A54AB38" w14:textId="77777777" w:rsidR="002F141E" w:rsidRDefault="002F141E" w:rsidP="004C2C65">
            <w:pPr>
              <w:jc w:val="center"/>
            </w:pPr>
          </w:p>
        </w:tc>
        <w:tc>
          <w:tcPr>
            <w:tcW w:w="5953" w:type="dxa"/>
          </w:tcPr>
          <w:p w14:paraId="6D525A0F" w14:textId="77777777" w:rsidR="002F141E" w:rsidRPr="00E4715B" w:rsidRDefault="002F141E" w:rsidP="002F141E">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7D793D14" w14:textId="77777777" w:rsidR="002F141E" w:rsidRDefault="002F141E" w:rsidP="002F141E"/>
        </w:tc>
        <w:tc>
          <w:tcPr>
            <w:tcW w:w="1732" w:type="dxa"/>
          </w:tcPr>
          <w:p w14:paraId="2F292074" w14:textId="4FE73A2C"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3</w:t>
            </w:r>
            <w:r>
              <w:fldChar w:fldCharType="end"/>
            </w:r>
            <w:r w:rsidRPr="00493AB6">
              <w:t>)</w:t>
            </w:r>
          </w:p>
        </w:tc>
      </w:tr>
    </w:tbl>
    <w:p w14:paraId="1592C322" w14:textId="77777777" w:rsidR="002F141E" w:rsidRPr="00E4715B" w:rsidRDefault="002F141E" w:rsidP="00E4715B">
      <w:pPr>
        <w:rPr>
          <w:rFonts w:eastAsiaTheme="minorEastAsia"/>
        </w:rPr>
      </w:pPr>
    </w:p>
    <w:p w14:paraId="4C68C35E" w14:textId="6541CBC4" w:rsidR="00E4715B" w:rsidRDefault="006366E8" w:rsidP="00E4715B">
      <w:pPr>
        <w:rPr>
          <w:rFonts w:eastAsiaTheme="minorEastAsia"/>
        </w:rPr>
      </w:pPr>
      <w:r>
        <w:rPr>
          <w:rFonts w:eastAsiaTheme="minorEastAsia"/>
        </w:rPr>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05F0E080" w:rsidR="00E571DC" w:rsidRDefault="00E571DC" w:rsidP="00E571DC">
      <w:pPr>
        <w:pStyle w:val="Ttulo4"/>
      </w:pPr>
      <w:r>
        <w:t>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2A3FB55D" w14:textId="77777777" w:rsidTr="004C2C65">
        <w:tc>
          <w:tcPr>
            <w:tcW w:w="959" w:type="dxa"/>
          </w:tcPr>
          <w:p w14:paraId="75FC9C2E" w14:textId="77777777" w:rsidR="002F141E" w:rsidRDefault="002F141E" w:rsidP="004C2C65">
            <w:pPr>
              <w:jc w:val="center"/>
            </w:pPr>
          </w:p>
        </w:tc>
        <w:tc>
          <w:tcPr>
            <w:tcW w:w="5953" w:type="dxa"/>
          </w:tcPr>
          <w:p w14:paraId="7BB13F00"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6C652B83" w14:textId="77777777" w:rsidR="002F141E" w:rsidRDefault="002F141E" w:rsidP="002F141E"/>
        </w:tc>
        <w:tc>
          <w:tcPr>
            <w:tcW w:w="1732" w:type="dxa"/>
          </w:tcPr>
          <w:p w14:paraId="0043206D" w14:textId="06DDA6B1"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4</w:t>
            </w:r>
            <w:r>
              <w:fldChar w:fldCharType="end"/>
            </w:r>
            <w:r w:rsidRPr="00493AB6">
              <w:t>)</w:t>
            </w:r>
          </w:p>
        </w:tc>
      </w:tr>
    </w:tbl>
    <w:p w14:paraId="039B4040" w14:textId="77777777" w:rsidR="002F141E" w:rsidRDefault="002F141E" w:rsidP="00E571DC"/>
    <w:p w14:paraId="7213C91E" w14:textId="77777777" w:rsidR="00E571DC" w:rsidRDefault="00E571DC" w:rsidP="00E571DC">
      <w:pPr>
        <w:rPr>
          <w:rFonts w:eastAsiaTheme="minorEastAsia"/>
        </w:rPr>
      </w:pPr>
    </w:p>
    <w:p w14:paraId="2AC9A6ED" w14:textId="6AC1ABA5" w:rsidR="00E571DC" w:rsidRDefault="00E571DC" w:rsidP="00E571DC">
      <w:pPr>
        <w:rPr>
          <w:rFonts w:eastAsiaTheme="minorEastAsia"/>
          <w:sz w:val="24"/>
          <w:szCs w:val="24"/>
        </w:rPr>
      </w:pPr>
      <w:r>
        <w:rPr>
          <w:rFonts w:eastAsiaTheme="minorEastAsia"/>
        </w:rPr>
        <w:t xml:space="preserve">We can define a local efficiency. For a node </w:t>
      </w:r>
      <m:oMath>
        <m:r>
          <w:rPr>
            <w:rFonts w:ascii="Cambria Math" w:eastAsiaTheme="minorEastAsia"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D92DE63" w14:textId="77777777" w:rsidTr="004C2C65">
        <w:tc>
          <w:tcPr>
            <w:tcW w:w="959" w:type="dxa"/>
          </w:tcPr>
          <w:p w14:paraId="4336A965" w14:textId="77777777" w:rsidR="002F141E" w:rsidRDefault="002F141E" w:rsidP="004C2C65">
            <w:pPr>
              <w:jc w:val="center"/>
            </w:pPr>
          </w:p>
        </w:tc>
        <w:tc>
          <w:tcPr>
            <w:tcW w:w="5953" w:type="dxa"/>
          </w:tcPr>
          <w:p w14:paraId="55E5C5F2"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531E732E" w14:textId="77777777" w:rsidR="002F141E" w:rsidRDefault="002F141E" w:rsidP="002F141E"/>
        </w:tc>
        <w:tc>
          <w:tcPr>
            <w:tcW w:w="1732" w:type="dxa"/>
          </w:tcPr>
          <w:p w14:paraId="52359B47" w14:textId="7E4AC8FF"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5</w:t>
            </w:r>
            <w:r>
              <w:fldChar w:fldCharType="end"/>
            </w:r>
            <w:r w:rsidRPr="00493AB6">
              <w:t>)</w:t>
            </w:r>
          </w:p>
        </w:tc>
      </w:tr>
    </w:tbl>
    <w:p w14:paraId="2AEC3840" w14:textId="77777777" w:rsidR="002F141E" w:rsidRDefault="002F141E" w:rsidP="00E571DC">
      <w:pPr>
        <w:rPr>
          <w:rFonts w:eastAsiaTheme="minorEastAsia"/>
          <w:sz w:val="24"/>
          <w:szCs w:val="24"/>
        </w:rPr>
      </w:pPr>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24C0F9D1" w:rsidR="000E0929" w:rsidRDefault="000E0929" w:rsidP="000E0929">
      <w:pPr>
        <w:rPr>
          <w:rFonts w:eastAsiaTheme="minorEastAsia"/>
        </w:rPr>
      </w:pPr>
      <w:r>
        <w:t xml:space="preserve">Modularity defines a way of comparing the density of the edges within each community to the expected value in the hypothesis that a link between a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Null hypothesis is that network is completely random, while preserving same degree distribution as the real graph. Taking all of this into account, modularity is thus defined:</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B50B845" w14:textId="77777777" w:rsidTr="004C2C65">
        <w:tc>
          <w:tcPr>
            <w:tcW w:w="959" w:type="dxa"/>
          </w:tcPr>
          <w:p w14:paraId="7918EAB0" w14:textId="77777777" w:rsidR="002F141E" w:rsidRDefault="002F141E" w:rsidP="004C2C65">
            <w:pPr>
              <w:jc w:val="center"/>
            </w:pPr>
          </w:p>
        </w:tc>
        <w:tc>
          <w:tcPr>
            <w:tcW w:w="5953" w:type="dxa"/>
          </w:tcPr>
          <w:p w14:paraId="5804F2CE"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5E9EA015" w14:textId="77777777" w:rsidR="002F141E" w:rsidRDefault="002F141E" w:rsidP="002F141E"/>
        </w:tc>
        <w:tc>
          <w:tcPr>
            <w:tcW w:w="1732" w:type="dxa"/>
          </w:tcPr>
          <w:p w14:paraId="06703FEA" w14:textId="6E801D5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6</w:t>
            </w:r>
            <w:r>
              <w:fldChar w:fldCharType="end"/>
            </w:r>
            <w:r w:rsidRPr="00493AB6">
              <w:t>)</w:t>
            </w:r>
          </w:p>
        </w:tc>
      </w:tr>
    </w:tbl>
    <w:p w14:paraId="2D38DA3C" w14:textId="77777777" w:rsidR="002F141E" w:rsidRDefault="002F141E" w:rsidP="000E0929">
      <w:pPr>
        <w:rPr>
          <w:rFonts w:eastAsiaTheme="minorEastAsia"/>
        </w:rPr>
      </w:pPr>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lastRenderedPageBreak/>
        <w:t>This definition can be extended to weighted network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377B8B79" w14:textId="77777777" w:rsidTr="004C2C65">
        <w:tc>
          <w:tcPr>
            <w:tcW w:w="959" w:type="dxa"/>
          </w:tcPr>
          <w:p w14:paraId="1F938E72" w14:textId="77777777" w:rsidR="002F141E" w:rsidRDefault="002F141E" w:rsidP="004C2C65">
            <w:pPr>
              <w:jc w:val="center"/>
            </w:pPr>
          </w:p>
        </w:tc>
        <w:tc>
          <w:tcPr>
            <w:tcW w:w="5953" w:type="dxa"/>
          </w:tcPr>
          <w:p w14:paraId="4B5430F2"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113B1625" w14:textId="77777777" w:rsidR="002F141E" w:rsidRDefault="002F141E" w:rsidP="002F141E"/>
        </w:tc>
        <w:tc>
          <w:tcPr>
            <w:tcW w:w="1732" w:type="dxa"/>
          </w:tcPr>
          <w:p w14:paraId="22CD4277" w14:textId="0F882D20"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7</w:t>
            </w:r>
            <w:r>
              <w:fldChar w:fldCharType="end"/>
            </w:r>
            <w:r w:rsidRPr="00493AB6">
              <w:t>)</w:t>
            </w:r>
          </w:p>
        </w:tc>
      </w:tr>
    </w:tbl>
    <w:p w14:paraId="63A5A4FF" w14:textId="77777777" w:rsidR="000E0929" w:rsidRDefault="000E0929" w:rsidP="000E0929"/>
    <w:p w14:paraId="09873333" w14:textId="3B38392C" w:rsidR="002F141E" w:rsidRDefault="000E0929" w:rsidP="002F141E">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r w:rsidR="002F141E">
        <w:rPr>
          <w:rFonts w:eastAsiaTheme="minorEastAsia"/>
        </w:rPr>
        <w:t xml:space="preserve"> </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t>Density has a quite intuitive definition, is the ratio between the number of edges in a graph and the largest possible number of edges in that graph. In a undirected graph, maximum number of edges is N(N-1)/2 where N is the number of nodes, so density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DB925E3" w14:textId="77777777" w:rsidTr="004C2C65">
        <w:tc>
          <w:tcPr>
            <w:tcW w:w="959" w:type="dxa"/>
          </w:tcPr>
          <w:p w14:paraId="444D63CB" w14:textId="77777777" w:rsidR="002F141E" w:rsidRDefault="002F141E" w:rsidP="004C2C65">
            <w:pPr>
              <w:jc w:val="center"/>
            </w:pPr>
          </w:p>
        </w:tc>
        <w:tc>
          <w:tcPr>
            <w:tcW w:w="5953" w:type="dxa"/>
          </w:tcPr>
          <w:p w14:paraId="59791E23" w14:textId="77777777" w:rsidR="002F141E" w:rsidRPr="00EE1C6B" w:rsidRDefault="002F141E" w:rsidP="002F141E">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069410ED" w14:textId="77777777" w:rsidR="002F141E" w:rsidRDefault="002F141E" w:rsidP="002F141E"/>
        </w:tc>
        <w:tc>
          <w:tcPr>
            <w:tcW w:w="1732" w:type="dxa"/>
          </w:tcPr>
          <w:p w14:paraId="795A0685" w14:textId="57B2B833"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8</w:t>
            </w:r>
            <w:r>
              <w:fldChar w:fldCharType="end"/>
            </w:r>
            <w:r w:rsidRPr="00493AB6">
              <w:t>)</w:t>
            </w:r>
          </w:p>
        </w:tc>
      </w:tr>
    </w:tbl>
    <w:p w14:paraId="710412AD" w14:textId="77777777" w:rsidR="002F141E" w:rsidRDefault="002F141E" w:rsidP="00EE1C6B"/>
    <w:p w14:paraId="46B74811" w14:textId="2CDDCAE8" w:rsidR="00EE1C6B" w:rsidRPr="00EE1C6B" w:rsidRDefault="00EE1C6B" w:rsidP="00EE1C6B">
      <w:r>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6669DE8D" w:rsidR="003B2D52" w:rsidRDefault="00761B0F" w:rsidP="003B2D52">
      <w:r>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02E1C790" w:rsidR="00761B0F" w:rsidRDefault="00761B0F" w:rsidP="003B2D52">
      <w:r>
        <w:t>We have introduced the strength, but if we want to rank the nodes in order of their “importance”, strength only gives a partial account of the picture. There are different measures aimed to this purpose, two of them are closeness centrality and PageRank</w:t>
      </w:r>
    </w:p>
    <w:p w14:paraId="31F509B0" w14:textId="5007AC71"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3604EE8" w14:textId="77777777" w:rsidTr="004C2C65">
        <w:tc>
          <w:tcPr>
            <w:tcW w:w="959" w:type="dxa"/>
          </w:tcPr>
          <w:p w14:paraId="12F4DB8C" w14:textId="77777777" w:rsidR="002F141E" w:rsidRDefault="002F141E" w:rsidP="004C2C65">
            <w:pPr>
              <w:jc w:val="center"/>
            </w:pPr>
          </w:p>
        </w:tc>
        <w:tc>
          <w:tcPr>
            <w:tcW w:w="5953" w:type="dxa"/>
          </w:tcPr>
          <w:p w14:paraId="2FE4C3D8" w14:textId="77777777" w:rsidR="002F141E" w:rsidRPr="00C02230" w:rsidRDefault="00000000" w:rsidP="002F141E">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04049350" w14:textId="77777777" w:rsidR="002F141E" w:rsidRDefault="002F141E" w:rsidP="002F141E"/>
        </w:tc>
        <w:tc>
          <w:tcPr>
            <w:tcW w:w="1732" w:type="dxa"/>
          </w:tcPr>
          <w:p w14:paraId="3E941E6F" w14:textId="1C3D65B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19</w:t>
            </w:r>
            <w:r>
              <w:fldChar w:fldCharType="end"/>
            </w:r>
            <w:r w:rsidRPr="00493AB6">
              <w:t>)</w:t>
            </w:r>
          </w:p>
        </w:tc>
      </w:tr>
    </w:tbl>
    <w:p w14:paraId="7ED6D6A1" w14:textId="77777777" w:rsidR="002F141E" w:rsidRDefault="002F141E" w:rsidP="003B2D52">
      <w:pPr>
        <w:rPr>
          <w:rFonts w:eastAsiaTheme="minorEastAsia"/>
        </w:rPr>
      </w:pPr>
    </w:p>
    <w:p w14:paraId="445F5A2A" w14:textId="16184F4A" w:rsidR="00C02230" w:rsidRPr="00C02230" w:rsidRDefault="00C02230" w:rsidP="007A443C">
      <w:r>
        <w:lastRenderedPageBreak/>
        <w:t>It is important to note how similar is this definition to the one for efficiency</w:t>
      </w:r>
      <w:r w:rsidR="00600D34">
        <w:t xml:space="preserve">. </w:t>
      </w:r>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3DA68A8C" w:rsidR="00C02230" w:rsidRDefault="006366E8" w:rsidP="003B2D52">
      <w:r>
        <w:t xml:space="preserve">Although it seems fair to consider a node more important (i.e.: it has more centrality) if it </w:t>
      </w:r>
      <w:r w:rsidR="00600D34">
        <w:t xml:space="preserve">has a link </w:t>
      </w:r>
      <w:r>
        <w:t xml:space="preserve">to a very important node, we have to take into account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366979D" w14:textId="77777777" w:rsidTr="004C2C65">
        <w:tc>
          <w:tcPr>
            <w:tcW w:w="959" w:type="dxa"/>
          </w:tcPr>
          <w:p w14:paraId="54C1724F" w14:textId="77777777" w:rsidR="002F141E" w:rsidRDefault="002F141E" w:rsidP="004C2C65">
            <w:pPr>
              <w:jc w:val="center"/>
            </w:pPr>
          </w:p>
        </w:tc>
        <w:tc>
          <w:tcPr>
            <w:tcW w:w="5953" w:type="dxa"/>
          </w:tcPr>
          <w:p w14:paraId="27E68F5D"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099082F0" w14:textId="77777777" w:rsidR="002F141E" w:rsidRDefault="002F141E" w:rsidP="002F141E"/>
        </w:tc>
        <w:tc>
          <w:tcPr>
            <w:tcW w:w="1732" w:type="dxa"/>
          </w:tcPr>
          <w:p w14:paraId="07FBD6A8" w14:textId="5D3EEAEE"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0</w:t>
            </w:r>
            <w:r>
              <w:fldChar w:fldCharType="end"/>
            </w:r>
            <w:r w:rsidRPr="00493AB6">
              <w:t>)</w:t>
            </w:r>
          </w:p>
        </w:tc>
      </w:tr>
    </w:tbl>
    <w:p w14:paraId="4FA053F3" w14:textId="77777777" w:rsidR="002F141E" w:rsidRDefault="002F141E" w:rsidP="003B2D52"/>
    <w:p w14:paraId="4F53CA4E" w14:textId="77777777" w:rsidR="00600D34" w:rsidRDefault="00600D34" w:rsidP="003B2D52"/>
    <w:p w14:paraId="23F5BF0C" w14:textId="30527D49" w:rsidR="00600D34" w:rsidRDefault="00600D34" w:rsidP="00425D7C">
      <w:r>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has no out-degree we do not have a divide by zero problem</w:t>
      </w:r>
      <w:r w:rsidR="00425D7C">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E018A78" w14:textId="77777777" w:rsidTr="004C2C65">
        <w:tc>
          <w:tcPr>
            <w:tcW w:w="959" w:type="dxa"/>
          </w:tcPr>
          <w:p w14:paraId="00BD1190" w14:textId="77777777" w:rsidR="002F141E" w:rsidRDefault="002F141E" w:rsidP="004C2C65">
            <w:pPr>
              <w:jc w:val="center"/>
            </w:pPr>
          </w:p>
        </w:tc>
        <w:tc>
          <w:tcPr>
            <w:tcW w:w="5953" w:type="dxa"/>
          </w:tcPr>
          <w:p w14:paraId="258C4EA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67A689DA" w14:textId="77777777" w:rsidR="002F141E" w:rsidRDefault="002F141E" w:rsidP="002F141E"/>
        </w:tc>
        <w:tc>
          <w:tcPr>
            <w:tcW w:w="1732" w:type="dxa"/>
          </w:tcPr>
          <w:p w14:paraId="7B03708B" w14:textId="4A4F9780"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1</w:t>
            </w:r>
            <w:r>
              <w:fldChar w:fldCharType="end"/>
            </w:r>
            <w:r w:rsidRPr="00493AB6">
              <w:t>)</w:t>
            </w:r>
          </w:p>
        </w:tc>
      </w:tr>
    </w:tbl>
    <w:p w14:paraId="501CED01" w14:textId="77777777" w:rsidR="002F141E" w:rsidRDefault="002F141E" w:rsidP="00425D7C"/>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649FED12" w:rsidR="00A527F6" w:rsidRDefault="00AE0F84" w:rsidP="00A527F6">
      <w:pPr>
        <w:rPr>
          <w:rFonts w:eastAsiaTheme="minorEastAsia"/>
        </w:rPr>
      </w:pPr>
      <w:r>
        <w:t>We can extend PageRank centrality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03A502B" w14:textId="77777777" w:rsidTr="004C2C65">
        <w:tc>
          <w:tcPr>
            <w:tcW w:w="959" w:type="dxa"/>
          </w:tcPr>
          <w:p w14:paraId="4D5DCAB5" w14:textId="77777777" w:rsidR="002F141E" w:rsidRDefault="002F141E" w:rsidP="004C2C65">
            <w:pPr>
              <w:jc w:val="center"/>
            </w:pPr>
          </w:p>
        </w:tc>
        <w:tc>
          <w:tcPr>
            <w:tcW w:w="5953" w:type="dxa"/>
          </w:tcPr>
          <w:p w14:paraId="3A7714C1"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1DA36285" w14:textId="77777777" w:rsidR="002F141E" w:rsidRDefault="002F141E" w:rsidP="002F141E"/>
        </w:tc>
        <w:tc>
          <w:tcPr>
            <w:tcW w:w="1732" w:type="dxa"/>
          </w:tcPr>
          <w:p w14:paraId="2007399F" w14:textId="1F4047F6"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2</w:t>
            </w:r>
            <w:r>
              <w:fldChar w:fldCharType="end"/>
            </w:r>
            <w:r w:rsidRPr="00493AB6">
              <w:t>)</w:t>
            </w:r>
          </w:p>
        </w:tc>
      </w:tr>
    </w:tbl>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9179EF4" w14:textId="77777777" w:rsidTr="004C2C65">
        <w:tc>
          <w:tcPr>
            <w:tcW w:w="959" w:type="dxa"/>
          </w:tcPr>
          <w:p w14:paraId="55F266BA" w14:textId="77777777" w:rsidR="002F141E" w:rsidRDefault="002F141E" w:rsidP="004C2C65">
            <w:pPr>
              <w:jc w:val="center"/>
            </w:pPr>
          </w:p>
        </w:tc>
        <w:tc>
          <w:tcPr>
            <w:tcW w:w="5953" w:type="dxa"/>
          </w:tcPr>
          <w:p w14:paraId="674F44CC" w14:textId="77777777" w:rsidR="002F141E" w:rsidRPr="00CD7090" w:rsidRDefault="00000000" w:rsidP="002F141E">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103A0A98" w14:textId="77777777" w:rsidR="002F141E" w:rsidRDefault="002F141E" w:rsidP="002F141E"/>
        </w:tc>
        <w:tc>
          <w:tcPr>
            <w:tcW w:w="1732" w:type="dxa"/>
          </w:tcPr>
          <w:p w14:paraId="1DB5234A" w14:textId="14590109"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3</w:t>
            </w:r>
            <w:r>
              <w:fldChar w:fldCharType="end"/>
            </w:r>
            <w:r w:rsidRPr="00493AB6">
              <w:t>)</w:t>
            </w:r>
          </w:p>
        </w:tc>
      </w:tr>
    </w:tbl>
    <w:p w14:paraId="09B3E8B0" w14:textId="77777777" w:rsidR="002F141E" w:rsidRDefault="002F141E" w:rsidP="00A527F6">
      <w:pPr>
        <w:rPr>
          <w:rFonts w:eastAsiaTheme="minorEastAsia"/>
        </w:rPr>
      </w:pPr>
    </w:p>
    <w:p w14:paraId="22300899" w14:textId="7841CAC4" w:rsidR="00CD7090" w:rsidRPr="00425D7C" w:rsidRDefault="00CD7090" w:rsidP="00CD7090">
      <w:pPr>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F07AF37" w14:textId="77777777" w:rsidTr="004C2C65">
        <w:tc>
          <w:tcPr>
            <w:tcW w:w="959" w:type="dxa"/>
          </w:tcPr>
          <w:p w14:paraId="5D91BB51" w14:textId="77777777" w:rsidR="002F141E" w:rsidRDefault="002F141E" w:rsidP="004C2C65">
            <w:pPr>
              <w:jc w:val="center"/>
            </w:pPr>
          </w:p>
        </w:tc>
        <w:tc>
          <w:tcPr>
            <w:tcW w:w="5953" w:type="dxa"/>
          </w:tcPr>
          <w:p w14:paraId="4D0C9F2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3C8CDA5E" w14:textId="77777777" w:rsidR="002F141E" w:rsidRDefault="002F141E" w:rsidP="002F141E"/>
        </w:tc>
        <w:tc>
          <w:tcPr>
            <w:tcW w:w="1732" w:type="dxa"/>
          </w:tcPr>
          <w:p w14:paraId="02A214E1" w14:textId="6823A587" w:rsidR="002F141E" w:rsidRDefault="002F141E" w:rsidP="004C2C65">
            <w:pPr>
              <w:pStyle w:val="Descripcin"/>
              <w:jc w:val="center"/>
            </w:pPr>
            <w:r>
              <w:t xml:space="preserve">( </w:t>
            </w:r>
            <w:r>
              <w:fldChar w:fldCharType="begin"/>
            </w:r>
            <w:r>
              <w:instrText xml:space="preserve"> SEQ ( \* ARABIC </w:instrText>
            </w:r>
            <w:r>
              <w:fldChar w:fldCharType="separate"/>
            </w:r>
            <w:r w:rsidR="00385D10">
              <w:rPr>
                <w:noProof/>
              </w:rPr>
              <w:t>24</w:t>
            </w:r>
            <w:r>
              <w:fldChar w:fldCharType="end"/>
            </w:r>
            <w:r w:rsidRPr="00493AB6">
              <w:t>)</w:t>
            </w:r>
          </w:p>
        </w:tc>
      </w:tr>
    </w:tbl>
    <w:p w14:paraId="421AEE7E" w14:textId="5D2FC711" w:rsidR="00CD7090" w:rsidRDefault="00CD7090" w:rsidP="00A527F6">
      <w:pPr>
        <w:rPr>
          <w:rFonts w:eastAsiaTheme="minorEastAsia"/>
        </w:rPr>
      </w:pPr>
    </w:p>
    <w:p w14:paraId="59990E8E" w14:textId="43D99838" w:rsidR="00CD7090" w:rsidRDefault="00407D61" w:rsidP="00407D61">
      <w:pPr>
        <w:pStyle w:val="Ttulo2"/>
      </w:pPr>
      <w:bookmarkStart w:id="89" w:name="_Toc136196968"/>
      <w:r>
        <w:t>Libraries and packages</w:t>
      </w:r>
      <w:bookmarkEnd w:id="89"/>
    </w:p>
    <w:p w14:paraId="53E0BECC" w14:textId="4B5D8DB5" w:rsidR="00B72F2B" w:rsidRDefault="00407D61" w:rsidP="00B72F2B">
      <w:r>
        <w:t>In the following tables we can see all packages imported during this project, along with their respective versions. It is worth noting that these table do not include dependent libraries that may have been automatically imported as requirements.</w:t>
      </w:r>
    </w:p>
    <w:p w14:paraId="5F4E4879" w14:textId="77777777" w:rsidR="00BB5F18" w:rsidRDefault="00BB5F18" w:rsidP="00B72F2B"/>
    <w:p w14:paraId="6A270E6C" w14:textId="77777777" w:rsidR="00BB5F18" w:rsidRDefault="00BB5F18" w:rsidP="00B72F2B"/>
    <w:tbl>
      <w:tblPr>
        <w:tblStyle w:val="Tablaconcuadrcula"/>
        <w:tblW w:w="0" w:type="auto"/>
        <w:tblLook w:val="04A0" w:firstRow="1" w:lastRow="0" w:firstColumn="1" w:lastColumn="0" w:noHBand="0" w:noVBand="1"/>
      </w:tblPr>
      <w:tblGrid>
        <w:gridCol w:w="1951"/>
        <w:gridCol w:w="1276"/>
      </w:tblGrid>
      <w:tr w:rsidR="00407D61" w14:paraId="2DC173F0" w14:textId="77777777" w:rsidTr="00BB5F18">
        <w:trPr>
          <w:cantSplit/>
        </w:trPr>
        <w:tc>
          <w:tcPr>
            <w:tcW w:w="3227" w:type="dxa"/>
            <w:gridSpan w:val="2"/>
          </w:tcPr>
          <w:p w14:paraId="280A49E4" w14:textId="769EA18E" w:rsidR="00407D61" w:rsidRDefault="00407D61" w:rsidP="00407D61">
            <w:pPr>
              <w:jc w:val="center"/>
            </w:pPr>
            <w:r>
              <w:t>R</w:t>
            </w:r>
            <w:r w:rsidR="00B72F2B">
              <w:t xml:space="preserve"> 4.2.3</w:t>
            </w:r>
          </w:p>
        </w:tc>
      </w:tr>
      <w:tr w:rsidR="00407D61" w14:paraId="2E00A937" w14:textId="77777777" w:rsidTr="00BB5F18">
        <w:trPr>
          <w:cantSplit/>
        </w:trPr>
        <w:tc>
          <w:tcPr>
            <w:tcW w:w="1951" w:type="dxa"/>
            <w:shd w:val="clear" w:color="auto" w:fill="B4C6E7" w:themeFill="accent1" w:themeFillTint="66"/>
          </w:tcPr>
          <w:p w14:paraId="71899C4B" w14:textId="74393550" w:rsidR="00407D61" w:rsidRDefault="00407D61" w:rsidP="00407D61">
            <w:r>
              <w:t>Package</w:t>
            </w:r>
          </w:p>
        </w:tc>
        <w:tc>
          <w:tcPr>
            <w:tcW w:w="1276" w:type="dxa"/>
            <w:shd w:val="clear" w:color="auto" w:fill="B4C6E7" w:themeFill="accent1" w:themeFillTint="66"/>
          </w:tcPr>
          <w:p w14:paraId="473DEED8" w14:textId="58EDECCB" w:rsidR="00407D61" w:rsidRDefault="00407D61" w:rsidP="00407D61">
            <w:r>
              <w:t>Version</w:t>
            </w:r>
          </w:p>
        </w:tc>
      </w:tr>
      <w:tr w:rsidR="00407D61" w14:paraId="43360D5B" w14:textId="77777777" w:rsidTr="00BB5F18">
        <w:trPr>
          <w:cantSplit/>
        </w:trPr>
        <w:tc>
          <w:tcPr>
            <w:tcW w:w="1951" w:type="dxa"/>
          </w:tcPr>
          <w:p w14:paraId="6A68672A" w14:textId="0C7A2512" w:rsidR="00407D61" w:rsidRDefault="00B72F2B" w:rsidP="00407D61">
            <w:proofErr w:type="spellStart"/>
            <w:r>
              <w:t>igraph</w:t>
            </w:r>
            <w:proofErr w:type="spellEnd"/>
          </w:p>
        </w:tc>
        <w:tc>
          <w:tcPr>
            <w:tcW w:w="1276" w:type="dxa"/>
          </w:tcPr>
          <w:p w14:paraId="424A9B56" w14:textId="2ED0D17C" w:rsidR="00407D61" w:rsidRDefault="00B72F2B" w:rsidP="00407D61">
            <w:r>
              <w:t>1.4.2</w:t>
            </w:r>
            <w:r w:rsidR="00BB5F18">
              <w:t>.</w:t>
            </w:r>
          </w:p>
        </w:tc>
      </w:tr>
      <w:tr w:rsidR="00407D61" w14:paraId="090C3376" w14:textId="77777777" w:rsidTr="00BB5F18">
        <w:trPr>
          <w:cantSplit/>
        </w:trPr>
        <w:tc>
          <w:tcPr>
            <w:tcW w:w="1951" w:type="dxa"/>
          </w:tcPr>
          <w:p w14:paraId="0BAB311B" w14:textId="58DC061F" w:rsidR="00407D61" w:rsidRDefault="00B72F2B" w:rsidP="00407D61">
            <w:r>
              <w:t>ggplot2</w:t>
            </w:r>
          </w:p>
        </w:tc>
        <w:tc>
          <w:tcPr>
            <w:tcW w:w="1276" w:type="dxa"/>
          </w:tcPr>
          <w:p w14:paraId="41879281" w14:textId="34800872" w:rsidR="00407D61" w:rsidRDefault="00B72F2B" w:rsidP="00407D61">
            <w:r>
              <w:t>3.4.2</w:t>
            </w:r>
            <w:r w:rsidR="00BB5F18">
              <w:t>.</w:t>
            </w:r>
          </w:p>
        </w:tc>
      </w:tr>
      <w:tr w:rsidR="00407D61" w14:paraId="553508EC" w14:textId="77777777" w:rsidTr="00BB5F18">
        <w:trPr>
          <w:cantSplit/>
        </w:trPr>
        <w:tc>
          <w:tcPr>
            <w:tcW w:w="1951" w:type="dxa"/>
          </w:tcPr>
          <w:p w14:paraId="341EEC1E" w14:textId="50B510F8" w:rsidR="00407D61" w:rsidRDefault="00B72F2B" w:rsidP="00407D61">
            <w:proofErr w:type="spellStart"/>
            <w:r>
              <w:t>muxViz</w:t>
            </w:r>
            <w:proofErr w:type="spellEnd"/>
          </w:p>
        </w:tc>
        <w:tc>
          <w:tcPr>
            <w:tcW w:w="1276" w:type="dxa"/>
          </w:tcPr>
          <w:p w14:paraId="215501DC" w14:textId="66F08736" w:rsidR="00407D61" w:rsidRDefault="00B72F2B" w:rsidP="00407D61">
            <w:r>
              <w:t>3.1</w:t>
            </w:r>
            <w:r w:rsidR="00BB5F18">
              <w:t>.</w:t>
            </w:r>
          </w:p>
        </w:tc>
      </w:tr>
      <w:tr w:rsidR="00407D61" w14:paraId="39EE4703" w14:textId="77777777" w:rsidTr="00BB5F18">
        <w:trPr>
          <w:cantSplit/>
        </w:trPr>
        <w:tc>
          <w:tcPr>
            <w:tcW w:w="1951" w:type="dxa"/>
          </w:tcPr>
          <w:p w14:paraId="6EA421D2" w14:textId="4B5C8D34" w:rsidR="00407D61" w:rsidRDefault="00B72F2B" w:rsidP="00407D61">
            <w:r>
              <w:t>patchwork</w:t>
            </w:r>
          </w:p>
        </w:tc>
        <w:tc>
          <w:tcPr>
            <w:tcW w:w="1276" w:type="dxa"/>
          </w:tcPr>
          <w:p w14:paraId="29B25832" w14:textId="4E211A08" w:rsidR="00407D61" w:rsidRDefault="00B72F2B" w:rsidP="00407D61">
            <w:r>
              <w:t>1.1.2</w:t>
            </w:r>
            <w:r w:rsidR="00BB5F18">
              <w:t>.</w:t>
            </w:r>
          </w:p>
        </w:tc>
      </w:tr>
      <w:tr w:rsidR="00B72F2B" w14:paraId="24305311" w14:textId="77777777" w:rsidTr="00BB5F18">
        <w:trPr>
          <w:cantSplit/>
        </w:trPr>
        <w:tc>
          <w:tcPr>
            <w:tcW w:w="1951" w:type="dxa"/>
          </w:tcPr>
          <w:p w14:paraId="69568D6F" w14:textId="5B89AB94" w:rsidR="00B72F2B" w:rsidRDefault="00B72F2B" w:rsidP="00407D61">
            <w:proofErr w:type="spellStart"/>
            <w:r>
              <w:t>tidyverse</w:t>
            </w:r>
            <w:proofErr w:type="spellEnd"/>
          </w:p>
        </w:tc>
        <w:tc>
          <w:tcPr>
            <w:tcW w:w="1276" w:type="dxa"/>
          </w:tcPr>
          <w:p w14:paraId="387CBB75" w14:textId="543F0EED" w:rsidR="00B72F2B" w:rsidRDefault="00B72F2B" w:rsidP="00B72F2B">
            <w:pPr>
              <w:keepNext/>
            </w:pPr>
            <w:r>
              <w:t>2.0.0.</w:t>
            </w:r>
          </w:p>
        </w:tc>
      </w:tr>
    </w:tbl>
    <w:p w14:paraId="13C1E71C" w14:textId="2CC204F1" w:rsidR="00407D61" w:rsidRDefault="00B72F2B" w:rsidP="00B72F2B">
      <w:pPr>
        <w:pStyle w:val="Descripcin"/>
      </w:pPr>
      <w:bookmarkStart w:id="90" w:name="_Toc136196984"/>
      <w:r>
        <w:t xml:space="preserve">Table </w:t>
      </w:r>
      <w:r w:rsidR="007C730B">
        <w:fldChar w:fldCharType="begin"/>
      </w:r>
      <w:r w:rsidR="007C730B">
        <w:instrText xml:space="preserve"> SEQ Table \* ARABIC </w:instrText>
      </w:r>
      <w:r w:rsidR="007C730B">
        <w:fldChar w:fldCharType="separate"/>
      </w:r>
      <w:r w:rsidR="007C730B">
        <w:rPr>
          <w:noProof/>
        </w:rPr>
        <w:t>6</w:t>
      </w:r>
      <w:r w:rsidR="007C730B">
        <w:fldChar w:fldCharType="end"/>
      </w:r>
      <w:r w:rsidRPr="00B72F2B">
        <w:t>. R packages and versions.</w:t>
      </w:r>
      <w:bookmarkEnd w:id="90"/>
    </w:p>
    <w:p w14:paraId="44E8003C" w14:textId="77777777" w:rsidR="00B72F2B" w:rsidRPr="00B72F2B" w:rsidRDefault="00B72F2B" w:rsidP="00B72F2B"/>
    <w:tbl>
      <w:tblPr>
        <w:tblStyle w:val="Tablaconcuadrcula"/>
        <w:tblW w:w="0" w:type="auto"/>
        <w:tblLook w:val="04A0" w:firstRow="1" w:lastRow="0" w:firstColumn="1" w:lastColumn="0" w:noHBand="0" w:noVBand="1"/>
      </w:tblPr>
      <w:tblGrid>
        <w:gridCol w:w="2071"/>
        <w:gridCol w:w="1084"/>
      </w:tblGrid>
      <w:tr w:rsidR="00B72F2B" w14:paraId="0BDA52F2" w14:textId="77777777" w:rsidTr="00BB5F18">
        <w:tc>
          <w:tcPr>
            <w:tcW w:w="0" w:type="auto"/>
            <w:gridSpan w:val="2"/>
          </w:tcPr>
          <w:p w14:paraId="33C446BB" w14:textId="4B7F8E85" w:rsidR="00B72F2B" w:rsidRDefault="00B72F2B" w:rsidP="004C2C65">
            <w:pPr>
              <w:jc w:val="center"/>
            </w:pPr>
            <w:r>
              <w:t>Python 3.10.10</w:t>
            </w:r>
          </w:p>
        </w:tc>
      </w:tr>
      <w:tr w:rsidR="00B72F2B" w14:paraId="63F70E75" w14:textId="77777777" w:rsidTr="00BB5F18">
        <w:tc>
          <w:tcPr>
            <w:tcW w:w="0" w:type="auto"/>
            <w:shd w:val="clear" w:color="auto" w:fill="F7CAAC" w:themeFill="accent2" w:themeFillTint="66"/>
          </w:tcPr>
          <w:p w14:paraId="51ACCDAD" w14:textId="6CB42979" w:rsidR="00B72F2B" w:rsidRDefault="00B72F2B" w:rsidP="004C2C65">
            <w:r>
              <w:t>library</w:t>
            </w:r>
          </w:p>
        </w:tc>
        <w:tc>
          <w:tcPr>
            <w:tcW w:w="0" w:type="auto"/>
            <w:shd w:val="clear" w:color="auto" w:fill="F7CAAC" w:themeFill="accent2" w:themeFillTint="66"/>
          </w:tcPr>
          <w:p w14:paraId="6D5B55CA" w14:textId="77777777" w:rsidR="00B72F2B" w:rsidRDefault="00B72F2B" w:rsidP="004C2C65">
            <w:r>
              <w:t>Version</w:t>
            </w:r>
          </w:p>
        </w:tc>
      </w:tr>
      <w:tr w:rsidR="00B72F2B" w14:paraId="7E11B520" w14:textId="77777777" w:rsidTr="00BB5F18">
        <w:trPr>
          <w:trHeight w:val="284"/>
        </w:trPr>
        <w:tc>
          <w:tcPr>
            <w:tcW w:w="0" w:type="auto"/>
          </w:tcPr>
          <w:p w14:paraId="4246DC69" w14:textId="2E4BEE8B" w:rsidR="00BB5F18" w:rsidRDefault="00BB5F18" w:rsidP="00BB5F18">
            <w:r>
              <w:t xml:space="preserve">Imbalanced-learn </w:t>
            </w:r>
          </w:p>
          <w:p w14:paraId="17F283E2" w14:textId="1B08F90B" w:rsidR="00B72F2B" w:rsidRDefault="00B72F2B" w:rsidP="00BB5F18"/>
        </w:tc>
        <w:tc>
          <w:tcPr>
            <w:tcW w:w="0" w:type="auto"/>
          </w:tcPr>
          <w:p w14:paraId="4DBA45B9" w14:textId="2A3BAB23" w:rsidR="00B72F2B" w:rsidRDefault="00BB5F18" w:rsidP="00BB5F18">
            <w:r>
              <w:t>0.10.1.</w:t>
            </w:r>
          </w:p>
        </w:tc>
      </w:tr>
      <w:tr w:rsidR="00B72F2B" w14:paraId="4A8FFDCE" w14:textId="77777777" w:rsidTr="00BB5F18">
        <w:trPr>
          <w:trHeight w:val="284"/>
        </w:trPr>
        <w:tc>
          <w:tcPr>
            <w:tcW w:w="0" w:type="auto"/>
          </w:tcPr>
          <w:p w14:paraId="508A404A" w14:textId="10CDBDC9" w:rsidR="00BB5F18" w:rsidRDefault="00BB5F18" w:rsidP="00BB5F18">
            <w:pPr>
              <w:rPr>
                <w:lang w:val="pt-PT"/>
              </w:rPr>
            </w:pPr>
            <w:proofErr w:type="spellStart"/>
            <w:r w:rsidRPr="00841677">
              <w:rPr>
                <w:lang w:val="pt-PT"/>
              </w:rPr>
              <w:t>Matplo</w:t>
            </w:r>
            <w:r>
              <w:rPr>
                <w:lang w:val="pt-PT"/>
              </w:rPr>
              <w:t>tlib</w:t>
            </w:r>
            <w:proofErr w:type="spellEnd"/>
            <w:r>
              <w:rPr>
                <w:lang w:val="pt-PT"/>
              </w:rPr>
              <w:t xml:space="preserve"> </w:t>
            </w:r>
          </w:p>
          <w:p w14:paraId="085E948C" w14:textId="273FAADA" w:rsidR="00B72F2B" w:rsidRDefault="00B72F2B" w:rsidP="00BB5F18"/>
        </w:tc>
        <w:tc>
          <w:tcPr>
            <w:tcW w:w="0" w:type="auto"/>
          </w:tcPr>
          <w:p w14:paraId="2F758585" w14:textId="6497AFAF" w:rsidR="00B72F2B" w:rsidRDefault="00BB5F18" w:rsidP="00BB5F18">
            <w:r>
              <w:rPr>
                <w:lang w:val="pt-PT"/>
              </w:rPr>
              <w:t>3.7.1.</w:t>
            </w:r>
          </w:p>
        </w:tc>
      </w:tr>
      <w:tr w:rsidR="00B72F2B" w14:paraId="46CE9F5F" w14:textId="77777777" w:rsidTr="00BB5F18">
        <w:trPr>
          <w:trHeight w:val="284"/>
        </w:trPr>
        <w:tc>
          <w:tcPr>
            <w:tcW w:w="0" w:type="auto"/>
          </w:tcPr>
          <w:p w14:paraId="79693F47" w14:textId="7B12ADF9" w:rsidR="00BB5F18" w:rsidRPr="00841677" w:rsidRDefault="00BB5F18" w:rsidP="00BB5F18">
            <w:pPr>
              <w:rPr>
                <w:lang w:val="pt-PT"/>
              </w:rPr>
            </w:pPr>
            <w:proofErr w:type="spellStart"/>
            <w:r>
              <w:rPr>
                <w:lang w:val="pt-PT"/>
              </w:rPr>
              <w:t>networkX</w:t>
            </w:r>
            <w:proofErr w:type="spellEnd"/>
            <w:r>
              <w:rPr>
                <w:lang w:val="pt-PT"/>
              </w:rPr>
              <w:t xml:space="preserve"> </w:t>
            </w:r>
          </w:p>
          <w:p w14:paraId="1108B469" w14:textId="3330FD11" w:rsidR="00B72F2B" w:rsidRDefault="00B72F2B" w:rsidP="00BB5F18"/>
        </w:tc>
        <w:tc>
          <w:tcPr>
            <w:tcW w:w="0" w:type="auto"/>
          </w:tcPr>
          <w:p w14:paraId="15FDDB31" w14:textId="57800048" w:rsidR="00B72F2B" w:rsidRDefault="00BB5F18" w:rsidP="00BB5F18">
            <w:r>
              <w:rPr>
                <w:lang w:val="pt-PT"/>
              </w:rPr>
              <w:t>2.8.4.</w:t>
            </w:r>
          </w:p>
        </w:tc>
      </w:tr>
      <w:tr w:rsidR="00B72F2B" w14:paraId="7D8804D9" w14:textId="77777777" w:rsidTr="00BB5F18">
        <w:trPr>
          <w:trHeight w:val="284"/>
        </w:trPr>
        <w:tc>
          <w:tcPr>
            <w:tcW w:w="0" w:type="auto"/>
          </w:tcPr>
          <w:p w14:paraId="05F1B6CA" w14:textId="43CDFB70" w:rsidR="00BB5F18" w:rsidRPr="00841677" w:rsidRDefault="00BB5F18" w:rsidP="00BB5F18">
            <w:pPr>
              <w:rPr>
                <w:lang w:val="pt-PT"/>
              </w:rPr>
            </w:pPr>
            <w:r w:rsidRPr="00841677">
              <w:rPr>
                <w:lang w:val="pt-PT"/>
              </w:rPr>
              <w:t xml:space="preserve">neuroCombat </w:t>
            </w:r>
          </w:p>
          <w:p w14:paraId="7FC4DEAB" w14:textId="68B86B1A" w:rsidR="00B72F2B" w:rsidRDefault="00B72F2B" w:rsidP="00BB5F18"/>
        </w:tc>
        <w:tc>
          <w:tcPr>
            <w:tcW w:w="0" w:type="auto"/>
          </w:tcPr>
          <w:p w14:paraId="3E9F3A2F" w14:textId="151EBE87" w:rsidR="00B72F2B" w:rsidRDefault="00BB5F18" w:rsidP="00BB5F18">
            <w:r w:rsidRPr="00841677">
              <w:rPr>
                <w:lang w:val="pt-PT"/>
              </w:rPr>
              <w:t>0.12.12</w:t>
            </w:r>
            <w:r>
              <w:rPr>
                <w:lang w:val="pt-PT"/>
              </w:rPr>
              <w:t>.</w:t>
            </w:r>
          </w:p>
        </w:tc>
      </w:tr>
      <w:tr w:rsidR="00B72F2B" w14:paraId="630C23E2" w14:textId="77777777" w:rsidTr="00BB5F18">
        <w:trPr>
          <w:trHeight w:val="284"/>
        </w:trPr>
        <w:tc>
          <w:tcPr>
            <w:tcW w:w="0" w:type="auto"/>
          </w:tcPr>
          <w:p w14:paraId="48BE2369" w14:textId="4AC808C1" w:rsidR="00BB5F18" w:rsidRDefault="00BB5F18" w:rsidP="00BB5F18">
            <w:pPr>
              <w:rPr>
                <w:lang w:val="pt-PT"/>
              </w:rPr>
            </w:pPr>
            <w:proofErr w:type="spellStart"/>
            <w:r w:rsidRPr="00841677">
              <w:rPr>
                <w:lang w:val="pt-PT"/>
              </w:rPr>
              <w:t>numpy</w:t>
            </w:r>
            <w:proofErr w:type="spellEnd"/>
            <w:r w:rsidRPr="00841677">
              <w:rPr>
                <w:lang w:val="pt-PT"/>
              </w:rPr>
              <w:t xml:space="preserve"> </w:t>
            </w:r>
          </w:p>
          <w:p w14:paraId="662EE89F" w14:textId="3F8ABE95" w:rsidR="00B72F2B" w:rsidRDefault="00B72F2B" w:rsidP="00BB5F18"/>
        </w:tc>
        <w:tc>
          <w:tcPr>
            <w:tcW w:w="0" w:type="auto"/>
          </w:tcPr>
          <w:p w14:paraId="309F1C44" w14:textId="1378D819" w:rsidR="00B72F2B" w:rsidRDefault="00BB5F18" w:rsidP="00BB5F18">
            <w:pPr>
              <w:keepNext/>
            </w:pPr>
            <w:r w:rsidRPr="00841677">
              <w:rPr>
                <w:lang w:val="pt-PT"/>
              </w:rPr>
              <w:lastRenderedPageBreak/>
              <w:t>1.23.5</w:t>
            </w:r>
            <w:r>
              <w:rPr>
                <w:lang w:val="pt-PT"/>
              </w:rPr>
              <w:t>.</w:t>
            </w:r>
          </w:p>
        </w:tc>
      </w:tr>
      <w:tr w:rsidR="00B72F2B" w14:paraId="2E7897E9" w14:textId="77777777" w:rsidTr="00BB5F18">
        <w:trPr>
          <w:trHeight w:val="284"/>
        </w:trPr>
        <w:tc>
          <w:tcPr>
            <w:tcW w:w="0" w:type="auto"/>
          </w:tcPr>
          <w:p w14:paraId="47988486" w14:textId="5DE7E0E3" w:rsidR="00BB5F18" w:rsidRPr="00841677" w:rsidRDefault="00BB5F18" w:rsidP="00BB5F18">
            <w:pPr>
              <w:rPr>
                <w:lang w:val="pt-PT"/>
              </w:rPr>
            </w:pPr>
            <w:proofErr w:type="spellStart"/>
            <w:r>
              <w:rPr>
                <w:lang w:val="pt-PT"/>
              </w:rPr>
              <w:t>nxviz</w:t>
            </w:r>
            <w:proofErr w:type="spellEnd"/>
          </w:p>
          <w:p w14:paraId="4B3B6CED" w14:textId="77777777" w:rsidR="00B72F2B" w:rsidRDefault="00B72F2B" w:rsidP="00BB5F18"/>
        </w:tc>
        <w:tc>
          <w:tcPr>
            <w:tcW w:w="0" w:type="auto"/>
          </w:tcPr>
          <w:p w14:paraId="41CE9D62" w14:textId="7E47619E" w:rsidR="00B72F2B" w:rsidRDefault="00BB5F18" w:rsidP="00BB5F18">
            <w:pPr>
              <w:keepNext/>
            </w:pPr>
            <w:r>
              <w:t>0.7.4.</w:t>
            </w:r>
          </w:p>
        </w:tc>
      </w:tr>
      <w:tr w:rsidR="00BB5F18" w14:paraId="210575FC" w14:textId="77777777" w:rsidTr="00BB5F18">
        <w:trPr>
          <w:trHeight w:val="284"/>
        </w:trPr>
        <w:tc>
          <w:tcPr>
            <w:tcW w:w="0" w:type="auto"/>
          </w:tcPr>
          <w:p w14:paraId="28031E72" w14:textId="15484A3E" w:rsidR="00BB5F18" w:rsidRDefault="00BB5F18" w:rsidP="00BB5F18">
            <w:pPr>
              <w:rPr>
                <w:lang w:val="pt-PT"/>
              </w:rPr>
            </w:pPr>
            <w:r w:rsidRPr="00841677">
              <w:rPr>
                <w:lang w:val="pt-PT"/>
              </w:rPr>
              <w:t>Pandas</w:t>
            </w:r>
          </w:p>
          <w:p w14:paraId="1D23721F" w14:textId="77777777" w:rsidR="00BB5F18" w:rsidRDefault="00BB5F18" w:rsidP="00BB5F18"/>
        </w:tc>
        <w:tc>
          <w:tcPr>
            <w:tcW w:w="0" w:type="auto"/>
          </w:tcPr>
          <w:p w14:paraId="73DDDA1D" w14:textId="16728BA3" w:rsidR="00BB5F18" w:rsidRDefault="00BB5F18" w:rsidP="00BB5F18">
            <w:pPr>
              <w:keepNext/>
            </w:pPr>
            <w:r>
              <w:t>1.5.3.</w:t>
            </w:r>
          </w:p>
        </w:tc>
      </w:tr>
      <w:tr w:rsidR="00BB5F18" w14:paraId="506DA4E8" w14:textId="77777777" w:rsidTr="00BB5F18">
        <w:trPr>
          <w:trHeight w:val="284"/>
        </w:trPr>
        <w:tc>
          <w:tcPr>
            <w:tcW w:w="0" w:type="auto"/>
          </w:tcPr>
          <w:p w14:paraId="7AE74B62" w14:textId="5D8BF069" w:rsidR="00BB5F18" w:rsidRDefault="00BB5F18" w:rsidP="00BB5F18">
            <w:pPr>
              <w:rPr>
                <w:lang w:val="pt-PT"/>
              </w:rPr>
            </w:pPr>
            <w:proofErr w:type="spellStart"/>
            <w:r>
              <w:rPr>
                <w:lang w:val="pt-PT"/>
              </w:rPr>
              <w:t>scikit-learn</w:t>
            </w:r>
            <w:proofErr w:type="spellEnd"/>
          </w:p>
          <w:p w14:paraId="698C0A4E" w14:textId="77777777" w:rsidR="00BB5F18" w:rsidRDefault="00BB5F18" w:rsidP="00BB5F18"/>
        </w:tc>
        <w:tc>
          <w:tcPr>
            <w:tcW w:w="0" w:type="auto"/>
          </w:tcPr>
          <w:p w14:paraId="3C74304C" w14:textId="44C92F71" w:rsidR="00BB5F18" w:rsidRDefault="00BB5F18" w:rsidP="00BB5F18">
            <w:pPr>
              <w:keepNext/>
            </w:pPr>
            <w:r>
              <w:t>1.2.2.</w:t>
            </w:r>
          </w:p>
        </w:tc>
      </w:tr>
      <w:tr w:rsidR="00BB5F18" w14:paraId="79A0BFBA" w14:textId="77777777" w:rsidTr="00BB5F18">
        <w:trPr>
          <w:trHeight w:val="284"/>
        </w:trPr>
        <w:tc>
          <w:tcPr>
            <w:tcW w:w="0" w:type="auto"/>
          </w:tcPr>
          <w:p w14:paraId="47A30135" w14:textId="5234A554" w:rsidR="00BB5F18" w:rsidRPr="00841677" w:rsidRDefault="00BB5F18" w:rsidP="00BB5F18">
            <w:pPr>
              <w:rPr>
                <w:lang w:val="pt-PT"/>
              </w:rPr>
            </w:pPr>
            <w:proofErr w:type="spellStart"/>
            <w:r>
              <w:rPr>
                <w:lang w:val="pt-PT"/>
              </w:rPr>
              <w:t>Scipy</w:t>
            </w:r>
            <w:proofErr w:type="spellEnd"/>
          </w:p>
          <w:p w14:paraId="195C3532" w14:textId="77777777" w:rsidR="00BB5F18" w:rsidRDefault="00BB5F18" w:rsidP="00BB5F18"/>
        </w:tc>
        <w:tc>
          <w:tcPr>
            <w:tcW w:w="0" w:type="auto"/>
          </w:tcPr>
          <w:p w14:paraId="01717BA3" w14:textId="752DD9A4" w:rsidR="00BB5F18" w:rsidRDefault="00BB5F18" w:rsidP="00BB5F18">
            <w:pPr>
              <w:keepNext/>
            </w:pPr>
            <w:r>
              <w:t>1.10.0.</w:t>
            </w:r>
          </w:p>
        </w:tc>
      </w:tr>
      <w:tr w:rsidR="00BB5F18" w14:paraId="16B562D3" w14:textId="77777777" w:rsidTr="00BB5F18">
        <w:trPr>
          <w:trHeight w:val="284"/>
        </w:trPr>
        <w:tc>
          <w:tcPr>
            <w:tcW w:w="0" w:type="auto"/>
          </w:tcPr>
          <w:p w14:paraId="5B14ADF0" w14:textId="712EA604" w:rsidR="00BB5F18" w:rsidRDefault="00BB5F18" w:rsidP="00BB5F18">
            <w:pPr>
              <w:rPr>
                <w:lang w:val="pt-PT"/>
              </w:rPr>
            </w:pPr>
            <w:proofErr w:type="spellStart"/>
            <w:r w:rsidRPr="00841677">
              <w:rPr>
                <w:lang w:val="pt-PT"/>
              </w:rPr>
              <w:t>Seaborn</w:t>
            </w:r>
            <w:proofErr w:type="spellEnd"/>
          </w:p>
          <w:p w14:paraId="26E84686" w14:textId="77777777" w:rsidR="00BB5F18" w:rsidRDefault="00BB5F18" w:rsidP="00BB5F18"/>
        </w:tc>
        <w:tc>
          <w:tcPr>
            <w:tcW w:w="0" w:type="auto"/>
          </w:tcPr>
          <w:p w14:paraId="37E63CC0" w14:textId="7B034F60" w:rsidR="00BB5F18" w:rsidRDefault="00BB5F18" w:rsidP="00BB5F18">
            <w:pPr>
              <w:keepNext/>
            </w:pPr>
            <w:r>
              <w:t>0.12.2.</w:t>
            </w:r>
          </w:p>
        </w:tc>
      </w:tr>
      <w:tr w:rsidR="00BB5F18" w14:paraId="435AA5D3" w14:textId="77777777" w:rsidTr="00BB5F18">
        <w:trPr>
          <w:trHeight w:val="284"/>
        </w:trPr>
        <w:tc>
          <w:tcPr>
            <w:tcW w:w="0" w:type="auto"/>
          </w:tcPr>
          <w:p w14:paraId="479D00A9" w14:textId="3BFD7279" w:rsidR="00BB5F18" w:rsidRDefault="00BB5F18" w:rsidP="00BB5F18">
            <w:proofErr w:type="spellStart"/>
            <w:r>
              <w:rPr>
                <w:lang w:val="pt-PT"/>
              </w:rPr>
              <w:t>statsmodels</w:t>
            </w:r>
            <w:proofErr w:type="spellEnd"/>
            <w:r>
              <w:rPr>
                <w:lang w:val="pt-PT"/>
              </w:rPr>
              <w:t xml:space="preserve"> </w:t>
            </w:r>
          </w:p>
        </w:tc>
        <w:tc>
          <w:tcPr>
            <w:tcW w:w="0" w:type="auto"/>
          </w:tcPr>
          <w:p w14:paraId="051D5757" w14:textId="49091E2B" w:rsidR="00BB5F18" w:rsidRDefault="00BB5F18" w:rsidP="00BB5F18">
            <w:pPr>
              <w:rPr>
                <w:lang w:val="pt-PT"/>
              </w:rPr>
            </w:pPr>
            <w:r>
              <w:rPr>
                <w:lang w:val="pt-PT"/>
              </w:rPr>
              <w:t>0.13.5.</w:t>
            </w:r>
          </w:p>
          <w:p w14:paraId="6D2F1C39" w14:textId="77777777" w:rsidR="00BB5F18" w:rsidRDefault="00BB5F18" w:rsidP="00BB5F18">
            <w:pPr>
              <w:keepNext/>
            </w:pPr>
          </w:p>
        </w:tc>
      </w:tr>
      <w:tr w:rsidR="00BB5F18" w14:paraId="3232D1D0" w14:textId="77777777" w:rsidTr="00BB5F18">
        <w:trPr>
          <w:trHeight w:val="284"/>
        </w:trPr>
        <w:tc>
          <w:tcPr>
            <w:tcW w:w="0" w:type="auto"/>
          </w:tcPr>
          <w:p w14:paraId="079877E2" w14:textId="771E59AC" w:rsidR="00BB5F18" w:rsidRDefault="00BB5F18" w:rsidP="00BB5F18">
            <w:proofErr w:type="spellStart"/>
            <w:r>
              <w:rPr>
                <w:lang w:val="pt-PT"/>
              </w:rPr>
              <w:t>xgboost</w:t>
            </w:r>
            <w:proofErr w:type="spellEnd"/>
          </w:p>
        </w:tc>
        <w:tc>
          <w:tcPr>
            <w:tcW w:w="0" w:type="auto"/>
          </w:tcPr>
          <w:p w14:paraId="61E32173" w14:textId="7DD7410B" w:rsidR="00BB5F18" w:rsidRPr="00841677" w:rsidRDefault="00BB5F18" w:rsidP="00BB5F18">
            <w:pPr>
              <w:rPr>
                <w:lang w:val="pt-PT"/>
              </w:rPr>
            </w:pPr>
            <w:r>
              <w:rPr>
                <w:lang w:val="pt-PT"/>
              </w:rPr>
              <w:t>1.7.3.</w:t>
            </w:r>
          </w:p>
          <w:p w14:paraId="7F3BBF9C" w14:textId="77777777" w:rsidR="00BB5F18" w:rsidRDefault="00BB5F18" w:rsidP="00BB5F18">
            <w:pPr>
              <w:keepNext/>
            </w:pPr>
          </w:p>
        </w:tc>
      </w:tr>
    </w:tbl>
    <w:p w14:paraId="6C6E967A" w14:textId="6C2E9F68" w:rsidR="00407D61" w:rsidRDefault="00BB5F18" w:rsidP="00BB5F18">
      <w:pPr>
        <w:pStyle w:val="Descripcin"/>
      </w:pPr>
      <w:bookmarkStart w:id="91" w:name="_Toc136196985"/>
      <w:r>
        <w:t xml:space="preserve">Table </w:t>
      </w:r>
      <w:r w:rsidR="007C730B">
        <w:fldChar w:fldCharType="begin"/>
      </w:r>
      <w:r w:rsidR="007C730B">
        <w:instrText xml:space="preserve"> SEQ Table \* ARABIC </w:instrText>
      </w:r>
      <w:r w:rsidR="007C730B">
        <w:fldChar w:fldCharType="separate"/>
      </w:r>
      <w:r w:rsidR="007C730B">
        <w:rPr>
          <w:noProof/>
        </w:rPr>
        <w:t>7</w:t>
      </w:r>
      <w:r w:rsidR="007C730B">
        <w:fldChar w:fldCharType="end"/>
      </w:r>
      <w:r w:rsidRPr="00BB5F18">
        <w:t>. Python libraries and versions</w:t>
      </w:r>
      <w:bookmarkEnd w:id="91"/>
    </w:p>
    <w:p w14:paraId="162CBDE4" w14:textId="77777777" w:rsidR="00B72F2B" w:rsidRDefault="00B72F2B" w:rsidP="00407D61"/>
    <w:sectPr w:rsidR="00B72F2B"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EDD08" w14:textId="77777777" w:rsidR="00F325B7" w:rsidRDefault="00F325B7" w:rsidP="00D15C27">
      <w:r>
        <w:separator/>
      </w:r>
    </w:p>
  </w:endnote>
  <w:endnote w:type="continuationSeparator" w:id="0">
    <w:p w14:paraId="6DBBD5DD" w14:textId="77777777" w:rsidR="00F325B7" w:rsidRDefault="00F325B7"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65959" w14:textId="77777777" w:rsidR="00F325B7" w:rsidRDefault="00F325B7" w:rsidP="00D15C27">
      <w:r>
        <w:separator/>
      </w:r>
    </w:p>
  </w:footnote>
  <w:footnote w:type="continuationSeparator" w:id="0">
    <w:p w14:paraId="4E3F5D42" w14:textId="77777777" w:rsidR="00F325B7" w:rsidRDefault="00F325B7" w:rsidP="00D15C27">
      <w:r>
        <w:continuationSeparator/>
      </w:r>
    </w:p>
  </w:footnote>
  <w:footnote w:id="1">
    <w:p w14:paraId="3CCC6572" w14:textId="38CD9C14" w:rsidR="00425D7C" w:rsidRPr="00425D7C" w:rsidRDefault="00425D7C">
      <w:pPr>
        <w:pStyle w:val="Textonotapie"/>
      </w:pPr>
      <w:r w:rsidRPr="00425D7C">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we avoid having a zero in the denomin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6704" behindDoc="1" locked="0" layoutInCell="1" hidden="0" allowOverlap="1" wp14:anchorId="65A4DC78" wp14:editId="0CC38802">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57728" behindDoc="1" locked="0" layoutInCell="1" hidden="0" allowOverlap="1" wp14:anchorId="202D458E" wp14:editId="4CB5C77B">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57216" behindDoc="1" locked="0" layoutInCell="1" hidden="0" allowOverlap="1" wp14:anchorId="6DBCE2CE" wp14:editId="4445717E">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36B13"/>
    <w:multiLevelType w:val="hybridMultilevel"/>
    <w:tmpl w:val="BD82A5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C0E28"/>
    <w:multiLevelType w:val="hybridMultilevel"/>
    <w:tmpl w:val="881E68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F73BF2"/>
    <w:multiLevelType w:val="hybridMultilevel"/>
    <w:tmpl w:val="A468998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A024CD"/>
    <w:multiLevelType w:val="hybridMultilevel"/>
    <w:tmpl w:val="7E6ECCF8"/>
    <w:lvl w:ilvl="0" w:tplc="0C0A0017">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37C2886"/>
    <w:multiLevelType w:val="hybridMultilevel"/>
    <w:tmpl w:val="B7DC1AD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1F71F3"/>
    <w:multiLevelType w:val="hybridMultilevel"/>
    <w:tmpl w:val="BE4AA7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A61535A"/>
    <w:multiLevelType w:val="hybridMultilevel"/>
    <w:tmpl w:val="9B4A03F6"/>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DD95E20"/>
    <w:multiLevelType w:val="multilevel"/>
    <w:tmpl w:val="9A72A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F10DB7"/>
    <w:multiLevelType w:val="hybridMultilevel"/>
    <w:tmpl w:val="5A2E13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11738A1"/>
    <w:multiLevelType w:val="hybridMultilevel"/>
    <w:tmpl w:val="A3FECB80"/>
    <w:lvl w:ilvl="0" w:tplc="C8BA2C16">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4EB73A0"/>
    <w:multiLevelType w:val="hybridMultilevel"/>
    <w:tmpl w:val="1F8CA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5E73E32"/>
    <w:multiLevelType w:val="hybridMultilevel"/>
    <w:tmpl w:val="86E80F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182729F"/>
    <w:multiLevelType w:val="hybridMultilevel"/>
    <w:tmpl w:val="70E8E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DC56569"/>
    <w:multiLevelType w:val="hybridMultilevel"/>
    <w:tmpl w:val="7BB8E958"/>
    <w:lvl w:ilvl="0" w:tplc="DCD45C62">
      <w:start w:val="2"/>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9" w15:restartNumberingAfterBreak="0">
    <w:nsid w:val="6DC918A3"/>
    <w:multiLevelType w:val="multilevel"/>
    <w:tmpl w:val="D81A1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7"/>
  </w:num>
  <w:num w:numId="2" w16cid:durableId="221067714">
    <w:abstractNumId w:val="9"/>
  </w:num>
  <w:num w:numId="3" w16cid:durableId="489756038">
    <w:abstractNumId w:val="6"/>
  </w:num>
  <w:num w:numId="4" w16cid:durableId="368343306">
    <w:abstractNumId w:val="5"/>
  </w:num>
  <w:num w:numId="5" w16cid:durableId="227882343">
    <w:abstractNumId w:val="20"/>
  </w:num>
  <w:num w:numId="6" w16cid:durableId="270361528">
    <w:abstractNumId w:val="12"/>
  </w:num>
  <w:num w:numId="7" w16cid:durableId="170679574">
    <w:abstractNumId w:val="19"/>
  </w:num>
  <w:num w:numId="8" w16cid:durableId="1612859898">
    <w:abstractNumId w:val="16"/>
  </w:num>
  <w:num w:numId="9" w16cid:durableId="494689559">
    <w:abstractNumId w:val="1"/>
  </w:num>
  <w:num w:numId="10" w16cid:durableId="616638395">
    <w:abstractNumId w:val="11"/>
  </w:num>
  <w:num w:numId="11" w16cid:durableId="132842017">
    <w:abstractNumId w:val="8"/>
  </w:num>
  <w:num w:numId="12" w16cid:durableId="371350716">
    <w:abstractNumId w:val="15"/>
  </w:num>
  <w:num w:numId="13" w16cid:durableId="1900361252">
    <w:abstractNumId w:val="10"/>
  </w:num>
  <w:num w:numId="14" w16cid:durableId="1373843693">
    <w:abstractNumId w:val="17"/>
  </w:num>
  <w:num w:numId="15" w16cid:durableId="1279413265">
    <w:abstractNumId w:val="0"/>
  </w:num>
  <w:num w:numId="16" w16cid:durableId="598102480">
    <w:abstractNumId w:val="4"/>
  </w:num>
  <w:num w:numId="17" w16cid:durableId="614094205">
    <w:abstractNumId w:val="18"/>
  </w:num>
  <w:num w:numId="18" w16cid:durableId="1758091151">
    <w:abstractNumId w:val="2"/>
  </w:num>
  <w:num w:numId="19" w16cid:durableId="2007438014">
    <w:abstractNumId w:val="3"/>
  </w:num>
  <w:num w:numId="20" w16cid:durableId="543710872">
    <w:abstractNumId w:val="14"/>
  </w:num>
  <w:num w:numId="21" w16cid:durableId="866143073">
    <w:abstractNumId w:val="13"/>
  </w:num>
  <w:num w:numId="22" w16cid:durableId="13665661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08"/>
  <w:hyphenationZone w:val="425"/>
  <w:characterSpacingControl w:val="doNotCompress"/>
  <w:hdrShapeDefaults>
    <o:shapedefaults v:ext="edit" spidmax="2068"/>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07093"/>
    <w:rsid w:val="0001417B"/>
    <w:rsid w:val="00020D1F"/>
    <w:rsid w:val="00022A91"/>
    <w:rsid w:val="00026D44"/>
    <w:rsid w:val="000339AA"/>
    <w:rsid w:val="0004285F"/>
    <w:rsid w:val="00056E47"/>
    <w:rsid w:val="00074AA2"/>
    <w:rsid w:val="000830CA"/>
    <w:rsid w:val="00083FD1"/>
    <w:rsid w:val="0009055A"/>
    <w:rsid w:val="000A6740"/>
    <w:rsid w:val="000B7DB3"/>
    <w:rsid w:val="000C47D5"/>
    <w:rsid w:val="000E0929"/>
    <w:rsid w:val="000F37EE"/>
    <w:rsid w:val="00121637"/>
    <w:rsid w:val="0012398C"/>
    <w:rsid w:val="001574CD"/>
    <w:rsid w:val="0016064C"/>
    <w:rsid w:val="001832EC"/>
    <w:rsid w:val="0019646F"/>
    <w:rsid w:val="002023BA"/>
    <w:rsid w:val="00205D9B"/>
    <w:rsid w:val="00206332"/>
    <w:rsid w:val="00216913"/>
    <w:rsid w:val="00217F81"/>
    <w:rsid w:val="002279B9"/>
    <w:rsid w:val="00252A10"/>
    <w:rsid w:val="00257DC7"/>
    <w:rsid w:val="00277D61"/>
    <w:rsid w:val="0028799F"/>
    <w:rsid w:val="00292D1D"/>
    <w:rsid w:val="002A7269"/>
    <w:rsid w:val="002B03DD"/>
    <w:rsid w:val="002F0211"/>
    <w:rsid w:val="002F141E"/>
    <w:rsid w:val="002F444A"/>
    <w:rsid w:val="00304603"/>
    <w:rsid w:val="00314656"/>
    <w:rsid w:val="00370B95"/>
    <w:rsid w:val="003757FE"/>
    <w:rsid w:val="003766C5"/>
    <w:rsid w:val="00381F5C"/>
    <w:rsid w:val="00385D10"/>
    <w:rsid w:val="003A5339"/>
    <w:rsid w:val="003B2D52"/>
    <w:rsid w:val="003C0EED"/>
    <w:rsid w:val="003C7DF1"/>
    <w:rsid w:val="003D4E4D"/>
    <w:rsid w:val="003E4E9F"/>
    <w:rsid w:val="003F6D69"/>
    <w:rsid w:val="00400ED7"/>
    <w:rsid w:val="00407D61"/>
    <w:rsid w:val="0041384D"/>
    <w:rsid w:val="004167A0"/>
    <w:rsid w:val="00425D7C"/>
    <w:rsid w:val="0044215C"/>
    <w:rsid w:val="00453157"/>
    <w:rsid w:val="0046209D"/>
    <w:rsid w:val="00486B1C"/>
    <w:rsid w:val="00493AB6"/>
    <w:rsid w:val="00521394"/>
    <w:rsid w:val="005217A9"/>
    <w:rsid w:val="0053025A"/>
    <w:rsid w:val="00531A3A"/>
    <w:rsid w:val="005414D9"/>
    <w:rsid w:val="00563574"/>
    <w:rsid w:val="00580CE2"/>
    <w:rsid w:val="00584EB2"/>
    <w:rsid w:val="00592396"/>
    <w:rsid w:val="005B097B"/>
    <w:rsid w:val="005B67DD"/>
    <w:rsid w:val="005D4706"/>
    <w:rsid w:val="005F3F55"/>
    <w:rsid w:val="005F4F77"/>
    <w:rsid w:val="00600D34"/>
    <w:rsid w:val="006021D2"/>
    <w:rsid w:val="006104E4"/>
    <w:rsid w:val="00615EB2"/>
    <w:rsid w:val="00623650"/>
    <w:rsid w:val="00635435"/>
    <w:rsid w:val="006366E8"/>
    <w:rsid w:val="00636B26"/>
    <w:rsid w:val="00645F21"/>
    <w:rsid w:val="006507DB"/>
    <w:rsid w:val="00654268"/>
    <w:rsid w:val="00660461"/>
    <w:rsid w:val="00661997"/>
    <w:rsid w:val="00694378"/>
    <w:rsid w:val="006A3CE4"/>
    <w:rsid w:val="006B0A94"/>
    <w:rsid w:val="006C461A"/>
    <w:rsid w:val="006D1A35"/>
    <w:rsid w:val="006D3542"/>
    <w:rsid w:val="006E1E8F"/>
    <w:rsid w:val="006E51F0"/>
    <w:rsid w:val="006F24DB"/>
    <w:rsid w:val="007467F1"/>
    <w:rsid w:val="007534A6"/>
    <w:rsid w:val="00761B0F"/>
    <w:rsid w:val="00776159"/>
    <w:rsid w:val="007777AD"/>
    <w:rsid w:val="007A443C"/>
    <w:rsid w:val="007B0335"/>
    <w:rsid w:val="007B488A"/>
    <w:rsid w:val="007B7117"/>
    <w:rsid w:val="007C1A3E"/>
    <w:rsid w:val="007C730B"/>
    <w:rsid w:val="007D1F74"/>
    <w:rsid w:val="007D2DCD"/>
    <w:rsid w:val="007E4316"/>
    <w:rsid w:val="007E6D6C"/>
    <w:rsid w:val="008128E7"/>
    <w:rsid w:val="00841677"/>
    <w:rsid w:val="008457F0"/>
    <w:rsid w:val="00855EFA"/>
    <w:rsid w:val="00870EF4"/>
    <w:rsid w:val="008A3B45"/>
    <w:rsid w:val="008A71A3"/>
    <w:rsid w:val="008B2504"/>
    <w:rsid w:val="008B42FA"/>
    <w:rsid w:val="008C1123"/>
    <w:rsid w:val="008C2CAD"/>
    <w:rsid w:val="008C44C4"/>
    <w:rsid w:val="008C48E1"/>
    <w:rsid w:val="008D64C7"/>
    <w:rsid w:val="008E275F"/>
    <w:rsid w:val="00902BD9"/>
    <w:rsid w:val="00903382"/>
    <w:rsid w:val="0094743E"/>
    <w:rsid w:val="009825EE"/>
    <w:rsid w:val="00987368"/>
    <w:rsid w:val="00987DFA"/>
    <w:rsid w:val="009D0C8B"/>
    <w:rsid w:val="009E6DE3"/>
    <w:rsid w:val="009F708C"/>
    <w:rsid w:val="00A03EEC"/>
    <w:rsid w:val="00A05F09"/>
    <w:rsid w:val="00A30189"/>
    <w:rsid w:val="00A31C08"/>
    <w:rsid w:val="00A40B99"/>
    <w:rsid w:val="00A527F6"/>
    <w:rsid w:val="00A530AB"/>
    <w:rsid w:val="00A5597C"/>
    <w:rsid w:val="00A82678"/>
    <w:rsid w:val="00A8352A"/>
    <w:rsid w:val="00A85C5A"/>
    <w:rsid w:val="00A96EEC"/>
    <w:rsid w:val="00AA5A3A"/>
    <w:rsid w:val="00AB5039"/>
    <w:rsid w:val="00AC0E77"/>
    <w:rsid w:val="00AD5899"/>
    <w:rsid w:val="00AE0F84"/>
    <w:rsid w:val="00AF315A"/>
    <w:rsid w:val="00AF3433"/>
    <w:rsid w:val="00AF6C20"/>
    <w:rsid w:val="00B013C2"/>
    <w:rsid w:val="00B108BD"/>
    <w:rsid w:val="00B27454"/>
    <w:rsid w:val="00B35C75"/>
    <w:rsid w:val="00B5605C"/>
    <w:rsid w:val="00B72F2B"/>
    <w:rsid w:val="00B77C2F"/>
    <w:rsid w:val="00B82B30"/>
    <w:rsid w:val="00B92B65"/>
    <w:rsid w:val="00BB5F18"/>
    <w:rsid w:val="00BD1B5A"/>
    <w:rsid w:val="00BE2608"/>
    <w:rsid w:val="00BE4942"/>
    <w:rsid w:val="00BF48EF"/>
    <w:rsid w:val="00C00F2B"/>
    <w:rsid w:val="00C02230"/>
    <w:rsid w:val="00C11670"/>
    <w:rsid w:val="00C20C6F"/>
    <w:rsid w:val="00C30FD3"/>
    <w:rsid w:val="00C40207"/>
    <w:rsid w:val="00C44EA1"/>
    <w:rsid w:val="00CB0E85"/>
    <w:rsid w:val="00CB30C5"/>
    <w:rsid w:val="00CC7122"/>
    <w:rsid w:val="00CD7090"/>
    <w:rsid w:val="00CE7855"/>
    <w:rsid w:val="00D039DA"/>
    <w:rsid w:val="00D15C27"/>
    <w:rsid w:val="00D179A8"/>
    <w:rsid w:val="00D2115A"/>
    <w:rsid w:val="00D42642"/>
    <w:rsid w:val="00D679D8"/>
    <w:rsid w:val="00D74EF9"/>
    <w:rsid w:val="00D85805"/>
    <w:rsid w:val="00D956EC"/>
    <w:rsid w:val="00DA0C5F"/>
    <w:rsid w:val="00DA171E"/>
    <w:rsid w:val="00DA58C5"/>
    <w:rsid w:val="00DD7503"/>
    <w:rsid w:val="00DE007C"/>
    <w:rsid w:val="00DF0F35"/>
    <w:rsid w:val="00E04D2C"/>
    <w:rsid w:val="00E0611D"/>
    <w:rsid w:val="00E154E2"/>
    <w:rsid w:val="00E25D00"/>
    <w:rsid w:val="00E260DE"/>
    <w:rsid w:val="00E26467"/>
    <w:rsid w:val="00E303B9"/>
    <w:rsid w:val="00E33253"/>
    <w:rsid w:val="00E4715B"/>
    <w:rsid w:val="00E523F5"/>
    <w:rsid w:val="00E571DC"/>
    <w:rsid w:val="00E6179A"/>
    <w:rsid w:val="00E6215B"/>
    <w:rsid w:val="00E70E37"/>
    <w:rsid w:val="00E734DF"/>
    <w:rsid w:val="00EB60AA"/>
    <w:rsid w:val="00ED27D6"/>
    <w:rsid w:val="00EE1C6B"/>
    <w:rsid w:val="00EE6A12"/>
    <w:rsid w:val="00EF3DC9"/>
    <w:rsid w:val="00F20943"/>
    <w:rsid w:val="00F21578"/>
    <w:rsid w:val="00F325B7"/>
    <w:rsid w:val="00F35D2F"/>
    <w:rsid w:val="00F368A8"/>
    <w:rsid w:val="00F6210D"/>
    <w:rsid w:val="00F663B1"/>
    <w:rsid w:val="00F72C14"/>
    <w:rsid w:val="00F75CA4"/>
    <w:rsid w:val="00F766AF"/>
    <w:rsid w:val="00F853A9"/>
    <w:rsid w:val="00F9032F"/>
    <w:rsid w:val="00F94C12"/>
    <w:rsid w:val="00FB0992"/>
    <w:rsid w:val="00FB1674"/>
    <w:rsid w:val="00FC6917"/>
    <w:rsid w:val="00FC7DA5"/>
    <w:rsid w:val="00FD5661"/>
    <w:rsid w:val="00FF44D9"/>
    <w:rsid w:val="00FF7E34"/>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68"/>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8BD"/>
    <w:pPr>
      <w:spacing w:line="276" w:lineRule="auto"/>
      <w:jc w:val="both"/>
    </w:pPr>
    <w:rPr>
      <w:rFonts w:asciiTheme="minorBidi" w:hAnsiTheme="minorBidi"/>
      <w:lang w:val="en-US" w:eastAsia="es-ES"/>
    </w:rPr>
  </w:style>
  <w:style w:type="paragraph" w:styleId="Ttulo1">
    <w:name w:val="heading 1"/>
    <w:basedOn w:val="Normal"/>
    <w:next w:val="Normal"/>
    <w:link w:val="Ttulo1Car"/>
    <w:uiPriority w:val="9"/>
    <w:qFormat/>
    <w:rsid w:val="00D15C27"/>
    <w:pPr>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CB0E85"/>
    <w:pPr>
      <w:numPr>
        <w:ilvl w:val="1"/>
        <w:numId w:val="2"/>
      </w:numPr>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E25D00"/>
    <w:pPr>
      <w:outlineLvl w:val="3"/>
    </w:pPr>
    <w:rPr>
      <w:b/>
      <w:b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D15C27"/>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CB0E85"/>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8B2504"/>
    <w:rPr>
      <w:i w:val="0"/>
      <w:iCs w:val="0"/>
    </w:rPr>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8B2504"/>
    <w:rPr>
      <w:rFonts w:asciiTheme="minorBidi" w:hAnsiTheme="minorBidi"/>
      <w:color w:val="44546A" w:themeColor="text2"/>
      <w:sz w:val="18"/>
      <w:szCs w:val="18"/>
      <w:lang w:val="en-US" w:eastAsia="es-ES"/>
    </w:rPr>
  </w:style>
  <w:style w:type="character" w:customStyle="1" w:styleId="Ttulo4Car">
    <w:name w:val="Título 4 Car"/>
    <w:basedOn w:val="Fuentedeprrafopredeter"/>
    <w:link w:val="Ttulo4"/>
    <w:uiPriority w:val="9"/>
    <w:rsid w:val="00E25D00"/>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 w:type="paragraph" w:customStyle="1" w:styleId="Mates">
    <w:name w:val="Mates"/>
    <w:basedOn w:val="Normal"/>
    <w:link w:val="MatesCar"/>
    <w:qFormat/>
    <w:rsid w:val="007E4316"/>
    <w:rPr>
      <w:rFonts w:ascii="Cambria Math" w:hAnsi="Cambria Math"/>
      <w:i/>
      <w:iCs/>
      <w:sz w:val="24"/>
      <w:szCs w:val="24"/>
    </w:rPr>
  </w:style>
  <w:style w:type="character" w:customStyle="1" w:styleId="MatesCar">
    <w:name w:val="Mates Car"/>
    <w:basedOn w:val="Fuentedeprrafopredeter"/>
    <w:link w:val="Mates"/>
    <w:rsid w:val="007E4316"/>
    <w:rPr>
      <w:rFonts w:ascii="Cambria Math" w:hAnsi="Cambria Math"/>
      <w:i/>
      <w:iCs/>
      <w:sz w:val="24"/>
      <w:szCs w:val="24"/>
      <w:lang w:val="en-US" w:eastAsia="es-ES"/>
    </w:rPr>
  </w:style>
  <w:style w:type="table" w:customStyle="1" w:styleId="Estilo1">
    <w:name w:val="Estilo1"/>
    <w:basedOn w:val="Tablanormal"/>
    <w:uiPriority w:val="99"/>
    <w:qFormat/>
    <w:rsid w:val="005D4706"/>
    <w:pPr>
      <w:spacing w:after="0" w:line="240" w:lineRule="auto"/>
    </w:pPr>
    <w:rPr>
      <w:lang w:bidi="ar-SA"/>
    </w:rPr>
    <w:tblPr>
      <w:tblBorders>
        <w:bottom w:val="single" w:sz="4" w:space="0" w:color="auto"/>
        <w:insideH w:val="single" w:sz="4" w:space="0" w:color="auto"/>
      </w:tblBorders>
    </w:tblPr>
    <w:tcPr>
      <w:shd w:val="clear" w:color="auto" w:fill="auto"/>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7996">
      <w:bodyDiv w:val="1"/>
      <w:marLeft w:val="0"/>
      <w:marRight w:val="0"/>
      <w:marTop w:val="0"/>
      <w:marBottom w:val="0"/>
      <w:divBdr>
        <w:top w:val="none" w:sz="0" w:space="0" w:color="auto"/>
        <w:left w:val="none" w:sz="0" w:space="0" w:color="auto"/>
        <w:bottom w:val="none" w:sz="0" w:space="0" w:color="auto"/>
        <w:right w:val="none" w:sz="0" w:space="0" w:color="auto"/>
      </w:divBdr>
    </w:div>
    <w:div w:id="337773829">
      <w:bodyDiv w:val="1"/>
      <w:marLeft w:val="0"/>
      <w:marRight w:val="0"/>
      <w:marTop w:val="0"/>
      <w:marBottom w:val="0"/>
      <w:divBdr>
        <w:top w:val="none" w:sz="0" w:space="0" w:color="auto"/>
        <w:left w:val="none" w:sz="0" w:space="0" w:color="auto"/>
        <w:bottom w:val="none" w:sz="0" w:space="0" w:color="auto"/>
        <w:right w:val="none" w:sz="0" w:space="0" w:color="auto"/>
      </w:divBdr>
    </w:div>
    <w:div w:id="503513193">
      <w:bodyDiv w:val="1"/>
      <w:marLeft w:val="0"/>
      <w:marRight w:val="0"/>
      <w:marTop w:val="0"/>
      <w:marBottom w:val="0"/>
      <w:divBdr>
        <w:top w:val="none" w:sz="0" w:space="0" w:color="auto"/>
        <w:left w:val="none" w:sz="0" w:space="0" w:color="auto"/>
        <w:bottom w:val="none" w:sz="0" w:space="0" w:color="auto"/>
        <w:right w:val="none" w:sz="0" w:space="0" w:color="auto"/>
      </w:divBdr>
    </w:div>
    <w:div w:id="683819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file:///G:\Mi%20unidad\UOC\TFM\PAC4_draft\TFM_JGinard.docx" TargetMode="External"/><Relationship Id="rId26" Type="http://schemas.openxmlformats.org/officeDocument/2006/relationships/image" Target="media/image8.jpg"/><Relationship Id="rId39" Type="http://schemas.openxmlformats.org/officeDocument/2006/relationships/image" Target="media/image21.png"/><Relationship Id="rId21" Type="http://schemas.openxmlformats.org/officeDocument/2006/relationships/header" Target="header3.xml"/><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0" Type="http://schemas.openxmlformats.org/officeDocument/2006/relationships/footer" Target="footer3.xml"/><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hyperlink" Target="file:///G:\Mi%20unidad\UOC\TFM\PAC4_draft\TFM_JGinard.docx" TargetMode="External"/><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G:\Mi%20unidad\UOC\TFM\PAC4_draft\TFM_JGinard.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9</TotalTime>
  <Pages>55</Pages>
  <Words>47344</Words>
  <Characters>260398</Characters>
  <Application>Microsoft Office Word</Application>
  <DocSecurity>0</DocSecurity>
  <Lines>2169</Lines>
  <Paragraphs>6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55</cp:revision>
  <cp:lastPrinted>2023-03-26T16:07:00Z</cp:lastPrinted>
  <dcterms:created xsi:type="dcterms:W3CDTF">2023-05-20T07:52:00Z</dcterms:created>
  <dcterms:modified xsi:type="dcterms:W3CDTF">2023-06-0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aKUEma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